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DB7D9" w14:textId="67D40B7F" w:rsidR="00AC6305" w:rsidRPr="00CA50E2" w:rsidRDefault="00B7151B" w:rsidP="00990911">
      <w:pPr>
        <w:autoSpaceDE w:val="0"/>
        <w:autoSpaceDN w:val="0"/>
        <w:adjustRightInd w:val="0"/>
        <w:spacing w:after="0" w:line="240" w:lineRule="auto"/>
        <w:jc w:val="center"/>
        <w:rPr>
          <w:rFonts w:ascii="XDPrime" w:eastAsia="Times New Roman" w:hAnsi="XDPrime" w:cs="Consolas"/>
          <w:b/>
          <w:bCs/>
          <w:color w:val="000000"/>
          <w:sz w:val="24"/>
          <w:szCs w:val="22"/>
        </w:rPr>
      </w:pPr>
      <w:r w:rsidRPr="00CA50E2">
        <w:rPr>
          <w:rFonts w:ascii="XDPrime" w:hAnsi="XDPrime"/>
          <w:noProof/>
        </w:rPr>
        <mc:AlternateContent>
          <mc:Choice Requires="wps">
            <w:drawing>
              <wp:anchor distT="0" distB="0" distL="114300" distR="114300" simplePos="0" relativeHeight="251731456" behindDoc="0" locked="0" layoutInCell="1" allowOverlap="1" wp14:anchorId="4CC9ED30" wp14:editId="7723B974">
                <wp:simplePos x="0" y="0"/>
                <wp:positionH relativeFrom="column">
                  <wp:posOffset>1737059</wp:posOffset>
                </wp:positionH>
                <wp:positionV relativeFrom="paragraph">
                  <wp:posOffset>-85824</wp:posOffset>
                </wp:positionV>
                <wp:extent cx="2459028" cy="366738"/>
                <wp:effectExtent l="0" t="0" r="0" b="0"/>
                <wp:wrapNone/>
                <wp:docPr id="5" name="Text Box 5"/>
                <wp:cNvGraphicFramePr/>
                <a:graphic xmlns:a="http://schemas.openxmlformats.org/drawingml/2006/main">
                  <a:graphicData uri="http://schemas.microsoft.com/office/word/2010/wordprocessingShape">
                    <wps:wsp>
                      <wps:cNvSpPr txBox="1"/>
                      <wps:spPr>
                        <a:xfrm>
                          <a:off x="0" y="0"/>
                          <a:ext cx="2459028" cy="366738"/>
                        </a:xfrm>
                        <a:prstGeom prst="rect">
                          <a:avLst/>
                        </a:prstGeom>
                        <a:noFill/>
                        <a:ln w="6350">
                          <a:noFill/>
                        </a:ln>
                      </wps:spPr>
                      <wps:txb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9ED30" id="_x0000_t202" coordsize="21600,21600" o:spt="202" path="m,l,21600r21600,l21600,xe">
                <v:stroke joinstyle="miter"/>
                <v:path gradientshapeok="t" o:connecttype="rect"/>
              </v:shapetype>
              <v:shape id="Text Box 5" o:spid="_x0000_s1026" type="#_x0000_t202" style="position:absolute;left:0;text-align:left;margin-left:136.8pt;margin-top:-6.75pt;width:193.6pt;height:28.9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" filled="f" stroked="f" strokeweight=".5pt">
                <v:textbo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v:textbox>
              </v:shape>
            </w:pict>
          </mc:Fallback>
        </mc:AlternateContent>
      </w:r>
      <w:r w:rsidRPr="00CA50E2">
        <w:rPr>
          <w:rFonts w:ascii="XDPrime" w:hAnsi="XDPrime"/>
          <w:noProof/>
        </w:rPr>
        <w:drawing>
          <wp:anchor distT="0" distB="0" distL="114300" distR="114300" simplePos="0" relativeHeight="251729408" behindDoc="1" locked="0" layoutInCell="1" allowOverlap="1" wp14:anchorId="55D54212" wp14:editId="28821A99">
            <wp:simplePos x="0" y="0"/>
            <wp:positionH relativeFrom="column">
              <wp:posOffset>-1191536</wp:posOffset>
            </wp:positionH>
            <wp:positionV relativeFrom="paragraph">
              <wp:posOffset>-1133475</wp:posOffset>
            </wp:positionV>
            <wp:extent cx="5634766" cy="8001636"/>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44877" cy="8015994"/>
                    </a:xfrm>
                    <a:prstGeom prst="rect">
                      <a:avLst/>
                    </a:prstGeom>
                  </pic:spPr>
                </pic:pic>
              </a:graphicData>
            </a:graphic>
            <wp14:sizeRelH relativeFrom="page">
              <wp14:pctWidth>0</wp14:pctWidth>
            </wp14:sizeRelH>
            <wp14:sizeRelV relativeFrom="page">
              <wp14:pctHeight>0</wp14:pctHeight>
            </wp14:sizeRelV>
          </wp:anchor>
        </w:drawing>
      </w:r>
    </w:p>
    <w:p w14:paraId="02522BDE" w14:textId="4C511E70" w:rsidR="00AC6305" w:rsidRPr="00CA50E2" w:rsidRDefault="0037356B">
      <w:pPr>
        <w:rPr>
          <w:rFonts w:ascii="XDPrime" w:eastAsia="Times New Roman" w:hAnsi="XDPrime" w:cs="Consolas"/>
          <w:b/>
          <w:bCs/>
          <w:color w:val="000000"/>
          <w:sz w:val="24"/>
          <w:szCs w:val="22"/>
        </w:rPr>
      </w:pPr>
      <w:r w:rsidRPr="00CA50E2">
        <w:rPr>
          <w:rFonts w:ascii="XDPrime" w:hAnsi="XDPrime"/>
          <w:noProof/>
        </w:rPr>
        <mc:AlternateContent>
          <mc:Choice Requires="wps">
            <w:drawing>
              <wp:anchor distT="0" distB="0" distL="114300" distR="114300" simplePos="0" relativeHeight="251727360" behindDoc="0" locked="0" layoutInCell="1" allowOverlap="1" wp14:anchorId="34DD9491" wp14:editId="6713C75D">
                <wp:simplePos x="0" y="0"/>
                <wp:positionH relativeFrom="column">
                  <wp:posOffset>2128520</wp:posOffset>
                </wp:positionH>
                <wp:positionV relativeFrom="paragraph">
                  <wp:posOffset>6022975</wp:posOffset>
                </wp:positionV>
                <wp:extent cx="1917700" cy="317500"/>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1917700" cy="317500"/>
                        </a:xfrm>
                        <a:prstGeom prst="rect">
                          <a:avLst/>
                        </a:prstGeom>
                        <a:noFill/>
                        <a:ln w="6350">
                          <a:noFill/>
                        </a:ln>
                      </wps:spPr>
                      <wps:txbx>
                        <w:txbxContent>
                          <w:p w14:paraId="6E17802D" w14:textId="12409675"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D9491" id="Text Box 7" o:spid="_x0000_s1027" type="#_x0000_t202" style="position:absolute;margin-left:167.6pt;margin-top:474.25pt;width:151pt;height:2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ziDGAIAADMEAAAOAAAAZHJzL2Uyb0RvYy54bWysU11v2yAUfZ+0/4B4X2ynS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" filled="f" stroked="f" strokeweight=".5pt">
                <v:textbox>
                  <w:txbxContent>
                    <w:p w14:paraId="6E17802D" w14:textId="12409675"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0</w:t>
                      </w:r>
                    </w:p>
                  </w:txbxContent>
                </v:textbox>
              </v:shape>
            </w:pict>
          </mc:Fallback>
        </mc:AlternateContent>
      </w:r>
      <w:r w:rsidR="00AC6305" w:rsidRPr="00CA50E2">
        <w:rPr>
          <w:rFonts w:ascii="XDPrime" w:eastAsia="Times New Roman" w:hAnsi="XDPrime" w:cs="Consolas"/>
          <w:b/>
          <w:bCs/>
          <w:noProof/>
          <w:color w:val="000000"/>
          <w:sz w:val="24"/>
          <w:szCs w:val="22"/>
        </w:rPr>
        <mc:AlternateContent>
          <mc:Choice Requires="wps">
            <w:drawing>
              <wp:anchor distT="0" distB="0" distL="114300" distR="114300" simplePos="0" relativeHeight="251660800" behindDoc="0" locked="0" layoutInCell="1" allowOverlap="1" wp14:anchorId="1DFBA7E1" wp14:editId="529DCF9B">
                <wp:simplePos x="0" y="0"/>
                <wp:positionH relativeFrom="column">
                  <wp:posOffset>337820</wp:posOffset>
                </wp:positionH>
                <wp:positionV relativeFrom="paragraph">
                  <wp:posOffset>2149475</wp:posOffset>
                </wp:positionV>
                <wp:extent cx="3924300" cy="1574800"/>
                <wp:effectExtent l="0" t="0" r="0" b="6350"/>
                <wp:wrapNone/>
                <wp:docPr id="3" name="Text Box 3"/>
                <wp:cNvGraphicFramePr/>
                <a:graphic xmlns:a="http://schemas.openxmlformats.org/drawingml/2006/main">
                  <a:graphicData uri="http://schemas.microsoft.com/office/word/2010/wordprocessingShape">
                    <wps:wsp>
                      <wps:cNvSpPr txBox="1"/>
                      <wps:spPr>
                        <a:xfrm>
                          <a:off x="0" y="0"/>
                          <a:ext cx="3924300" cy="1574800"/>
                        </a:xfrm>
                        <a:prstGeom prst="rect">
                          <a:avLst/>
                        </a:prstGeom>
                        <a:noFill/>
                        <a:ln w="6350">
                          <a:noFill/>
                        </a:ln>
                      </wps:spPr>
                      <wps:txbx>
                        <w:txbxContent>
                          <w:p w14:paraId="278DE094" w14:textId="05D24213"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 BERBASIS WEBSI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BA7E1" id="Text Box 3" o:spid="_x0000_s1028" type="#_x0000_t202" style="position:absolute;margin-left:26.6pt;margin-top:169.25pt;width:309pt;height:1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" filled="f" stroked="f" strokeweight=".5pt">
                <v:textbox>
                  <w:txbxContent>
                    <w:p w14:paraId="278DE094" w14:textId="05D24213"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 BERBASIS WEBSITE</w:t>
                      </w:r>
                    </w:p>
                  </w:txbxContent>
                </v:textbox>
              </v:shape>
            </w:pict>
          </mc:Fallback>
        </mc:AlternateContent>
      </w:r>
      <w:r w:rsidR="00AC6305" w:rsidRPr="00CA50E2">
        <w:rPr>
          <w:rFonts w:ascii="XDPrime" w:eastAsia="Times New Roman" w:hAnsi="XDPrime" w:cs="Consolas"/>
          <w:b/>
          <w:bCs/>
          <w:noProof/>
          <w:color w:val="000000"/>
          <w:sz w:val="24"/>
          <w:szCs w:val="22"/>
        </w:rPr>
        <mc:AlternateContent>
          <mc:Choice Requires="wps">
            <w:drawing>
              <wp:anchor distT="0" distB="0" distL="114300" distR="114300" simplePos="0" relativeHeight="251722240" behindDoc="0" locked="0" layoutInCell="1" allowOverlap="1" wp14:anchorId="4CA3CE6E" wp14:editId="272FD10D">
                <wp:simplePos x="0" y="0"/>
                <wp:positionH relativeFrom="column">
                  <wp:posOffset>382270</wp:posOffset>
                </wp:positionH>
                <wp:positionV relativeFrom="paragraph">
                  <wp:posOffset>3883025</wp:posOffset>
                </wp:positionV>
                <wp:extent cx="2197100" cy="666115"/>
                <wp:effectExtent l="0" t="0" r="0" b="635"/>
                <wp:wrapNone/>
                <wp:docPr id="4" name="Text Box 4"/>
                <wp:cNvGraphicFramePr/>
                <a:graphic xmlns:a="http://schemas.openxmlformats.org/drawingml/2006/main">
                  <a:graphicData uri="http://schemas.microsoft.com/office/word/2010/wordprocessingShape">
                    <wps:wsp>
                      <wps:cNvSpPr txBox="1"/>
                      <wps:spPr>
                        <a:xfrm>
                          <a:off x="0" y="0"/>
                          <a:ext cx="2197100" cy="666115"/>
                        </a:xfrm>
                        <a:prstGeom prst="rect">
                          <a:avLst/>
                        </a:prstGeom>
                        <a:noFill/>
                        <a:ln w="6350">
                          <a:noFill/>
                        </a:ln>
                      </wps:spPr>
                      <wps:txb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3CE6E" id="Text Box 4" o:spid="_x0000_s1029" type="#_x0000_t202" style="position:absolute;margin-left:30.1pt;margin-top:305.75pt;width:173pt;height:52.4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" filled="f" stroked="f" strokeweight=".5pt">
                <v:textbo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v:textbox>
              </v:shape>
            </w:pict>
          </mc:Fallback>
        </mc:AlternateContent>
      </w:r>
      <w:r w:rsidR="00AC6305" w:rsidRPr="00CA50E2">
        <w:rPr>
          <w:rFonts w:ascii="XDPrime" w:eastAsia="Times New Roman" w:hAnsi="XDPrime" w:cs="Consolas"/>
          <w:b/>
          <w:bCs/>
          <w:color w:val="000000"/>
          <w:sz w:val="24"/>
          <w:szCs w:val="22"/>
        </w:rPr>
        <w:br w:type="page"/>
      </w:r>
    </w:p>
    <w:p w14:paraId="61971985" w14:textId="77777777" w:rsidR="00736D44" w:rsidRDefault="00736D44" w:rsidP="00BD4DE7">
      <w:pPr>
        <w:autoSpaceDE w:val="0"/>
        <w:autoSpaceDN w:val="0"/>
        <w:adjustRightInd w:val="0"/>
        <w:spacing w:after="0" w:line="240" w:lineRule="auto"/>
        <w:jc w:val="center"/>
        <w:rPr>
          <w:rFonts w:ascii="XDPrime" w:eastAsia="Times New Roman" w:hAnsi="XDPrime" w:cs="Consolas"/>
          <w:b/>
          <w:bCs/>
          <w:color w:val="000000"/>
          <w:sz w:val="24"/>
          <w:szCs w:val="22"/>
        </w:rPr>
        <w:sectPr w:rsidR="00736D44" w:rsidSect="00736D44">
          <w:footerReference w:type="default" r:id="rId9"/>
          <w:footerReference w:type="first" r:id="rId10"/>
          <w:pgSz w:w="8391" w:h="11907" w:code="11"/>
          <w:pgMar w:top="1134" w:right="1134" w:bottom="1134" w:left="1418" w:header="0" w:footer="340" w:gutter="0"/>
          <w:pgNumType w:fmt="lowerRoman" w:start="1"/>
          <w:cols w:space="720"/>
          <w:docGrid w:linePitch="326"/>
        </w:sectPr>
      </w:pPr>
    </w:p>
    <w:p w14:paraId="65246850" w14:textId="376CBCE3" w:rsidR="00BD4DE7" w:rsidRPr="00BD4DE7"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r w:rsidRPr="00BD4DE7">
        <w:rPr>
          <w:rFonts w:ascii="XDPrime" w:eastAsia="Times New Roman" w:hAnsi="XDPrime" w:cs="Consolas"/>
          <w:b/>
          <w:bCs/>
          <w:color w:val="000000"/>
          <w:sz w:val="24"/>
          <w:szCs w:val="22"/>
        </w:rPr>
        <w:lastRenderedPageBreak/>
        <w:t xml:space="preserve">HALAMAN </w:t>
      </w:r>
      <w:r>
        <w:rPr>
          <w:rFonts w:ascii="XDPrime" w:eastAsia="Times New Roman" w:hAnsi="XDPrime" w:cs="Consolas"/>
          <w:b/>
          <w:bCs/>
          <w:color w:val="000000"/>
          <w:sz w:val="24"/>
          <w:szCs w:val="22"/>
        </w:rPr>
        <w:t>PERSETUJUAN</w:t>
      </w:r>
    </w:p>
    <w:p w14:paraId="40C2A545" w14:textId="105A69FC" w:rsidR="00BD4DE7"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p>
    <w:p w14:paraId="77A0A2C3" w14:textId="77777777" w:rsidR="00BD4DE7" w:rsidRPr="00BD4DE7"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p>
    <w:p w14:paraId="064B2A9A" w14:textId="77777777" w:rsidR="00BD4DE7" w:rsidRPr="00BD4DE7"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p>
    <w:p w14:paraId="0CAE03F4" w14:textId="1C49B0C3" w:rsidR="00BD4DE7" w:rsidRPr="00BA6EB2" w:rsidRDefault="00BD4DE7" w:rsidP="00BD4DE7">
      <w:pPr>
        <w:autoSpaceDE w:val="0"/>
        <w:autoSpaceDN w:val="0"/>
        <w:adjustRightInd w:val="0"/>
        <w:spacing w:after="0" w:line="240" w:lineRule="auto"/>
        <w:jc w:val="center"/>
        <w:rPr>
          <w:rFonts w:ascii="XDPrime" w:eastAsia="Times New Roman" w:hAnsi="XDPrime" w:cs="Consolas"/>
          <w:color w:val="000000"/>
          <w:sz w:val="24"/>
          <w:szCs w:val="22"/>
        </w:rPr>
      </w:pPr>
      <w:r w:rsidRPr="00BA6EB2">
        <w:rPr>
          <w:rFonts w:ascii="XDPrime" w:eastAsia="Times New Roman" w:hAnsi="XDPrime" w:cs="Consolas"/>
          <w:color w:val="000000"/>
          <w:sz w:val="24"/>
          <w:szCs w:val="22"/>
        </w:rPr>
        <w:t xml:space="preserve">LAPORAN PROPOSAL SKRIPSI INI </w:t>
      </w:r>
    </w:p>
    <w:p w14:paraId="78EE7CA6" w14:textId="4FA1892A" w:rsidR="00BD4DE7" w:rsidRPr="00BD4DE7"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r w:rsidRPr="00BA6EB2">
        <w:rPr>
          <w:rFonts w:ascii="XDPrime" w:eastAsia="Times New Roman" w:hAnsi="XDPrime" w:cs="Consolas"/>
          <w:color w:val="000000"/>
          <w:sz w:val="24"/>
          <w:szCs w:val="22"/>
        </w:rPr>
        <w:t>TELAH DISETUJUI UNTUK MELAKSANAKAN SEMINAR</w:t>
      </w:r>
      <w:r w:rsidRPr="00BA6EB2">
        <w:rPr>
          <w:rFonts w:ascii="XDPrime" w:eastAsia="Times New Roman" w:hAnsi="XDPrime" w:cs="Consolas"/>
          <w:color w:val="000000"/>
          <w:sz w:val="24"/>
          <w:szCs w:val="22"/>
        </w:rPr>
        <w:br/>
        <w:t xml:space="preserve">PADA HARI / TANGGAL: </w:t>
      </w:r>
      <w:r w:rsidRPr="00BD4DE7">
        <w:rPr>
          <w:rFonts w:ascii="XDPrime" w:eastAsia="Times New Roman" w:hAnsi="XDPrime" w:cs="Consolas"/>
          <w:color w:val="000000"/>
          <w:sz w:val="22"/>
          <w:szCs w:val="22"/>
        </w:rPr>
        <w:t>……………………………</w:t>
      </w:r>
    </w:p>
    <w:p w14:paraId="7030EBE8"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FD70A03"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7A7C9C4"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AF43248"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2539B1F9"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4"/>
        <w:gridCol w:w="2945"/>
      </w:tblGrid>
      <w:tr w:rsidR="00BD4DE7" w:rsidRPr="00BD4DE7" w14:paraId="601180C1" w14:textId="77777777" w:rsidTr="003470B2">
        <w:trPr>
          <w:trHeight w:val="1815"/>
        </w:trPr>
        <w:tc>
          <w:tcPr>
            <w:tcW w:w="2914" w:type="dxa"/>
          </w:tcPr>
          <w:p w14:paraId="316D71AD"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roofErr w:type="spellStart"/>
            <w:r w:rsidRPr="00BD4DE7">
              <w:rPr>
                <w:rFonts w:ascii="XDPrime" w:eastAsia="Times New Roman" w:hAnsi="XDPrime" w:cs="Consolas"/>
                <w:color w:val="000000"/>
                <w:sz w:val="22"/>
                <w:szCs w:val="22"/>
              </w:rPr>
              <w:t>Pembimbing</w:t>
            </w:r>
            <w:proofErr w:type="spellEnd"/>
            <w:r w:rsidRPr="00BD4DE7">
              <w:rPr>
                <w:rFonts w:ascii="XDPrime" w:eastAsia="Times New Roman" w:hAnsi="XDPrime" w:cs="Consolas"/>
                <w:color w:val="000000"/>
                <w:sz w:val="22"/>
                <w:szCs w:val="22"/>
              </w:rPr>
              <w:t xml:space="preserve"> I,</w:t>
            </w:r>
          </w:p>
          <w:p w14:paraId="4EAED9FB"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24ED4DBF"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3ECC70E1"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44132F12"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2F019C62" w14:textId="556CA4AB" w:rsidR="00BD4DE7" w:rsidRPr="00BD4DE7" w:rsidRDefault="002F051E" w:rsidP="003470B2">
            <w:pPr>
              <w:autoSpaceDE w:val="0"/>
              <w:autoSpaceDN w:val="0"/>
              <w:adjustRightInd w:val="0"/>
              <w:jc w:val="center"/>
              <w:rPr>
                <w:rFonts w:ascii="XDPrime" w:eastAsia="Times New Roman" w:hAnsi="XDPrime" w:cs="Consolas"/>
                <w:color w:val="000000"/>
                <w:sz w:val="22"/>
                <w:szCs w:val="22"/>
              </w:rPr>
            </w:pPr>
            <w:r w:rsidRPr="002F051E">
              <w:rPr>
                <w:rFonts w:ascii="XDPrime" w:eastAsia="Times New Roman" w:hAnsi="XDPrime" w:cs="Consolas"/>
                <w:color w:val="000000"/>
                <w:sz w:val="22"/>
                <w:szCs w:val="22"/>
              </w:rPr>
              <w:t xml:space="preserve">I </w:t>
            </w:r>
            <w:proofErr w:type="spellStart"/>
            <w:r w:rsidRPr="002F051E">
              <w:rPr>
                <w:rFonts w:ascii="XDPrime" w:eastAsia="Times New Roman" w:hAnsi="XDPrime" w:cs="Consolas"/>
                <w:color w:val="000000"/>
                <w:sz w:val="22"/>
                <w:szCs w:val="22"/>
              </w:rPr>
              <w:t>Gede</w:t>
            </w:r>
            <w:proofErr w:type="spellEnd"/>
            <w:r w:rsidRPr="002F051E">
              <w:rPr>
                <w:rFonts w:ascii="XDPrime" w:eastAsia="Times New Roman" w:hAnsi="XDPrime" w:cs="Consolas"/>
                <w:color w:val="000000"/>
                <w:sz w:val="22"/>
                <w:szCs w:val="22"/>
              </w:rPr>
              <w:t xml:space="preserve"> Putu </w:t>
            </w:r>
            <w:proofErr w:type="spellStart"/>
            <w:r w:rsidRPr="002F051E">
              <w:rPr>
                <w:rFonts w:ascii="XDPrime" w:eastAsia="Times New Roman" w:hAnsi="XDPrime" w:cs="Consolas"/>
                <w:color w:val="000000"/>
                <w:sz w:val="22"/>
                <w:szCs w:val="22"/>
              </w:rPr>
              <w:t>Krisna</w:t>
            </w:r>
            <w:proofErr w:type="spellEnd"/>
            <w:r w:rsidRPr="002F051E">
              <w:rPr>
                <w:rFonts w:ascii="XDPrime" w:eastAsia="Times New Roman" w:hAnsi="XDPrime" w:cs="Consolas"/>
                <w:color w:val="000000"/>
                <w:sz w:val="22"/>
                <w:szCs w:val="22"/>
              </w:rPr>
              <w:t xml:space="preserve"> </w:t>
            </w:r>
            <w:proofErr w:type="spellStart"/>
            <w:r w:rsidRPr="002F051E">
              <w:rPr>
                <w:rFonts w:ascii="XDPrime" w:eastAsia="Times New Roman" w:hAnsi="XDPrime" w:cs="Consolas"/>
                <w:color w:val="000000"/>
                <w:sz w:val="22"/>
                <w:szCs w:val="22"/>
              </w:rPr>
              <w:t>Juliharta</w:t>
            </w:r>
            <w:proofErr w:type="spellEnd"/>
            <w:r w:rsidRPr="002F051E">
              <w:rPr>
                <w:rFonts w:ascii="XDPrime" w:eastAsia="Times New Roman" w:hAnsi="XDPrime" w:cs="Consolas"/>
                <w:color w:val="000000"/>
                <w:sz w:val="22"/>
                <w:szCs w:val="22"/>
              </w:rPr>
              <w:t>, S.T., M.T.</w:t>
            </w:r>
          </w:p>
          <w:p w14:paraId="6BD92315" w14:textId="05D74285"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roofErr w:type="gramStart"/>
            <w:r w:rsidRPr="00BD4DE7">
              <w:rPr>
                <w:rFonts w:ascii="XDPrime" w:eastAsia="Times New Roman" w:hAnsi="XDPrime" w:cs="Consolas"/>
                <w:color w:val="000000"/>
                <w:sz w:val="22"/>
                <w:szCs w:val="22"/>
              </w:rPr>
              <w:t>NIDN._</w:t>
            </w:r>
            <w:proofErr w:type="gramEnd"/>
            <w:r w:rsidRPr="00BD4DE7">
              <w:rPr>
                <w:rFonts w:ascii="XDPrime" w:eastAsia="Times New Roman" w:hAnsi="XDPrime" w:cs="Consolas"/>
                <w:color w:val="000000"/>
                <w:sz w:val="22"/>
                <w:szCs w:val="22"/>
              </w:rPr>
              <w:t>________________</w:t>
            </w:r>
          </w:p>
          <w:p w14:paraId="0423C169"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tc>
        <w:tc>
          <w:tcPr>
            <w:tcW w:w="2915" w:type="dxa"/>
          </w:tcPr>
          <w:p w14:paraId="6ABF9875"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roofErr w:type="spellStart"/>
            <w:r w:rsidRPr="00BD4DE7">
              <w:rPr>
                <w:rFonts w:ascii="XDPrime" w:eastAsia="Times New Roman" w:hAnsi="XDPrime" w:cs="Consolas"/>
                <w:color w:val="000000"/>
                <w:sz w:val="22"/>
                <w:szCs w:val="22"/>
              </w:rPr>
              <w:t>Pembimbing</w:t>
            </w:r>
            <w:proofErr w:type="spellEnd"/>
            <w:r w:rsidRPr="00BD4DE7">
              <w:rPr>
                <w:rFonts w:ascii="XDPrime" w:eastAsia="Times New Roman" w:hAnsi="XDPrime" w:cs="Consolas"/>
                <w:color w:val="000000"/>
                <w:sz w:val="22"/>
                <w:szCs w:val="22"/>
              </w:rPr>
              <w:t xml:space="preserve"> II,</w:t>
            </w:r>
          </w:p>
          <w:p w14:paraId="5348AD00"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2621B371"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75EDB2BD"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3AEF01CF"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7E25337E" w14:textId="66592C1E" w:rsidR="00BD4DE7" w:rsidRPr="00BD4DE7" w:rsidRDefault="002F051E" w:rsidP="003470B2">
            <w:pPr>
              <w:autoSpaceDE w:val="0"/>
              <w:autoSpaceDN w:val="0"/>
              <w:adjustRightInd w:val="0"/>
              <w:jc w:val="center"/>
              <w:rPr>
                <w:rFonts w:ascii="XDPrime" w:eastAsia="Times New Roman" w:hAnsi="XDPrime" w:cs="Consolas"/>
                <w:color w:val="000000"/>
                <w:sz w:val="22"/>
                <w:szCs w:val="22"/>
              </w:rPr>
            </w:pPr>
            <w:r w:rsidRPr="002F051E">
              <w:rPr>
                <w:rFonts w:ascii="XDPrime" w:eastAsia="Times New Roman" w:hAnsi="XDPrime" w:cs="Consolas"/>
                <w:color w:val="000000"/>
                <w:sz w:val="22"/>
                <w:szCs w:val="22"/>
              </w:rPr>
              <w:t xml:space="preserve">NI </w:t>
            </w:r>
            <w:proofErr w:type="spellStart"/>
            <w:r w:rsidRPr="002F051E">
              <w:rPr>
                <w:rFonts w:ascii="XDPrime" w:eastAsia="Times New Roman" w:hAnsi="XDPrime" w:cs="Consolas"/>
                <w:color w:val="000000"/>
                <w:sz w:val="22"/>
                <w:szCs w:val="22"/>
              </w:rPr>
              <w:t>Luh</w:t>
            </w:r>
            <w:proofErr w:type="spellEnd"/>
            <w:r w:rsidRPr="002F051E">
              <w:rPr>
                <w:rFonts w:ascii="XDPrime" w:eastAsia="Times New Roman" w:hAnsi="XDPrime" w:cs="Consolas"/>
                <w:color w:val="000000"/>
                <w:sz w:val="22"/>
                <w:szCs w:val="22"/>
              </w:rPr>
              <w:t xml:space="preserve"> Putu Ning </w:t>
            </w:r>
            <w:proofErr w:type="spellStart"/>
            <w:r w:rsidRPr="002F051E">
              <w:rPr>
                <w:rFonts w:ascii="XDPrime" w:eastAsia="Times New Roman" w:hAnsi="XDPrime" w:cs="Consolas"/>
                <w:color w:val="000000"/>
                <w:sz w:val="22"/>
                <w:szCs w:val="22"/>
              </w:rPr>
              <w:t>Septyarini</w:t>
            </w:r>
            <w:proofErr w:type="spellEnd"/>
            <w:r w:rsidRPr="002F051E">
              <w:rPr>
                <w:rFonts w:ascii="XDPrime" w:eastAsia="Times New Roman" w:hAnsi="XDPrime" w:cs="Consolas"/>
                <w:color w:val="000000"/>
                <w:sz w:val="22"/>
                <w:szCs w:val="22"/>
              </w:rPr>
              <w:t xml:space="preserve"> Putri </w:t>
            </w:r>
            <w:proofErr w:type="spellStart"/>
            <w:r w:rsidRPr="002F051E">
              <w:rPr>
                <w:rFonts w:ascii="XDPrime" w:eastAsia="Times New Roman" w:hAnsi="XDPrime" w:cs="Consolas"/>
                <w:color w:val="000000"/>
                <w:sz w:val="22"/>
                <w:szCs w:val="22"/>
              </w:rPr>
              <w:t>Astawa</w:t>
            </w:r>
            <w:proofErr w:type="spellEnd"/>
            <w:r w:rsidRPr="002F051E">
              <w:rPr>
                <w:rFonts w:ascii="XDPrime" w:eastAsia="Times New Roman" w:hAnsi="XDPrime" w:cs="Consolas"/>
                <w:color w:val="000000"/>
                <w:sz w:val="22"/>
                <w:szCs w:val="22"/>
              </w:rPr>
              <w:t xml:space="preserve">, </w:t>
            </w:r>
            <w:proofErr w:type="spellStart"/>
            <w:r w:rsidRPr="002F051E">
              <w:rPr>
                <w:rFonts w:ascii="XDPrime" w:eastAsia="Times New Roman" w:hAnsi="XDPrime" w:cs="Consolas"/>
                <w:color w:val="000000"/>
                <w:sz w:val="22"/>
                <w:szCs w:val="22"/>
              </w:rPr>
              <w:t>M.Pd</w:t>
            </w:r>
            <w:proofErr w:type="spellEnd"/>
            <w:r w:rsidRPr="002F051E">
              <w:rPr>
                <w:rFonts w:ascii="XDPrime" w:eastAsia="Times New Roman" w:hAnsi="XDPrime" w:cs="Consolas"/>
                <w:color w:val="000000"/>
                <w:sz w:val="22"/>
                <w:szCs w:val="22"/>
              </w:rPr>
              <w:t>.</w:t>
            </w:r>
          </w:p>
          <w:p w14:paraId="74356C0C" w14:textId="2E1F8D8F"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roofErr w:type="gramStart"/>
            <w:r w:rsidRPr="00BD4DE7">
              <w:rPr>
                <w:rFonts w:ascii="XDPrime" w:eastAsia="Times New Roman" w:hAnsi="XDPrime" w:cs="Consolas"/>
                <w:color w:val="000000"/>
                <w:sz w:val="22"/>
                <w:szCs w:val="22"/>
              </w:rPr>
              <w:t>NIDN._</w:t>
            </w:r>
            <w:proofErr w:type="gramEnd"/>
            <w:r w:rsidRPr="00BD4DE7">
              <w:rPr>
                <w:rFonts w:ascii="XDPrime" w:eastAsia="Times New Roman" w:hAnsi="XDPrime" w:cs="Consolas"/>
                <w:color w:val="000000"/>
                <w:sz w:val="22"/>
                <w:szCs w:val="22"/>
              </w:rPr>
              <w:t>__________________</w:t>
            </w:r>
          </w:p>
          <w:p w14:paraId="407EEB31"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tc>
      </w:tr>
    </w:tbl>
    <w:p w14:paraId="1A8550AB"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077480D3"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B7EC3D2"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692B065C"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329FE4AB"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3B144784" w14:textId="77777777" w:rsidR="00BD4DE7" w:rsidRPr="00BD4DE7" w:rsidRDefault="00BD4DE7" w:rsidP="00BD4DE7">
      <w:pPr>
        <w:tabs>
          <w:tab w:val="left" w:pos="4536"/>
        </w:tabs>
        <w:spacing w:after="0" w:line="240" w:lineRule="auto"/>
        <w:jc w:val="center"/>
        <w:rPr>
          <w:rFonts w:ascii="XDPrime" w:eastAsia="Times New Roman" w:hAnsi="XDPrime" w:cs="Consolas"/>
          <w:sz w:val="22"/>
          <w:szCs w:val="22"/>
        </w:rPr>
      </w:pPr>
      <w:proofErr w:type="spellStart"/>
      <w:r w:rsidRPr="00BD4DE7">
        <w:rPr>
          <w:rFonts w:ascii="XDPrime" w:eastAsia="Times New Roman" w:hAnsi="XDPrime" w:cs="Consolas"/>
          <w:sz w:val="22"/>
          <w:szCs w:val="22"/>
        </w:rPr>
        <w:t>Mengetahui</w:t>
      </w:r>
      <w:proofErr w:type="spellEnd"/>
    </w:p>
    <w:p w14:paraId="67E483AD" w14:textId="0AD86143" w:rsidR="008D51EF" w:rsidRDefault="00BD4DE7" w:rsidP="008D51EF">
      <w:pPr>
        <w:tabs>
          <w:tab w:val="left" w:pos="4536"/>
        </w:tabs>
        <w:spacing w:after="0" w:line="240" w:lineRule="auto"/>
        <w:jc w:val="center"/>
        <w:rPr>
          <w:rFonts w:ascii="XDPrime" w:eastAsia="Times New Roman" w:hAnsi="XDPrime" w:cs="Consolas"/>
          <w:sz w:val="22"/>
          <w:szCs w:val="22"/>
        </w:rPr>
      </w:pPr>
      <w:proofErr w:type="spellStart"/>
      <w:r>
        <w:rPr>
          <w:rFonts w:ascii="XDPrime" w:eastAsia="Times New Roman" w:hAnsi="XDPrime" w:cs="Consolas"/>
          <w:sz w:val="22"/>
          <w:szCs w:val="22"/>
        </w:rPr>
        <w:t>Kepala</w:t>
      </w:r>
      <w:proofErr w:type="spellEnd"/>
      <w:r w:rsidR="008D51EF">
        <w:rPr>
          <w:rFonts w:ascii="XDPrime" w:eastAsia="Times New Roman" w:hAnsi="XDPrime" w:cs="Consolas"/>
          <w:sz w:val="22"/>
          <w:szCs w:val="22"/>
        </w:rPr>
        <w:t xml:space="preserve"> </w:t>
      </w:r>
      <w:r w:rsidRPr="00BD4DE7">
        <w:rPr>
          <w:rFonts w:ascii="XDPrime" w:eastAsia="Times New Roman" w:hAnsi="XDPrime" w:cs="Consolas"/>
          <w:sz w:val="22"/>
          <w:szCs w:val="22"/>
        </w:rPr>
        <w:t xml:space="preserve">Program </w:t>
      </w:r>
      <w:proofErr w:type="spellStart"/>
      <w:r w:rsidRPr="00BD4DE7">
        <w:rPr>
          <w:rFonts w:ascii="XDPrime" w:eastAsia="Times New Roman" w:hAnsi="XDPrime" w:cs="Consolas"/>
          <w:sz w:val="22"/>
          <w:szCs w:val="22"/>
        </w:rPr>
        <w:t>Studi</w:t>
      </w:r>
      <w:proofErr w:type="spellEnd"/>
      <w:r w:rsidRPr="00BD4DE7">
        <w:rPr>
          <w:rFonts w:ascii="XDPrime" w:eastAsia="Times New Roman" w:hAnsi="XDPrime" w:cs="Consolas"/>
          <w:sz w:val="22"/>
          <w:szCs w:val="22"/>
        </w:rPr>
        <w:t xml:space="preserve"> </w:t>
      </w:r>
    </w:p>
    <w:p w14:paraId="2336CE6D" w14:textId="449C743D" w:rsidR="00BD4DE7" w:rsidRPr="00BD4DE7" w:rsidRDefault="009A5E28" w:rsidP="008D51EF">
      <w:pPr>
        <w:tabs>
          <w:tab w:val="left" w:pos="4536"/>
        </w:tabs>
        <w:spacing w:after="0" w:line="240" w:lineRule="auto"/>
        <w:jc w:val="center"/>
        <w:rPr>
          <w:rFonts w:ascii="XDPrime" w:eastAsia="Times New Roman" w:hAnsi="XDPrime" w:cs="Consolas"/>
          <w:sz w:val="22"/>
          <w:szCs w:val="22"/>
        </w:rPr>
      </w:pPr>
      <w:proofErr w:type="spellStart"/>
      <w:r>
        <w:rPr>
          <w:rFonts w:ascii="XDPrime" w:eastAsia="Times New Roman" w:hAnsi="XDPrime" w:cs="Consolas"/>
          <w:sz w:val="22"/>
          <w:szCs w:val="22"/>
        </w:rPr>
        <w:t>Sistem</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Informasi</w:t>
      </w:r>
      <w:proofErr w:type="spellEnd"/>
    </w:p>
    <w:p w14:paraId="0899FFF8" w14:textId="77777777" w:rsidR="00BD4DE7" w:rsidRPr="00BD4DE7" w:rsidRDefault="00BD4DE7" w:rsidP="00BD4DE7">
      <w:pPr>
        <w:tabs>
          <w:tab w:val="left" w:pos="4536"/>
        </w:tabs>
        <w:spacing w:after="0" w:line="240" w:lineRule="auto"/>
        <w:jc w:val="center"/>
        <w:rPr>
          <w:rFonts w:ascii="XDPrime" w:eastAsia="Times New Roman" w:hAnsi="XDPrime" w:cs="Consolas"/>
          <w:sz w:val="22"/>
          <w:szCs w:val="22"/>
        </w:rPr>
      </w:pPr>
    </w:p>
    <w:p w14:paraId="16FD94CE" w14:textId="77777777" w:rsidR="00BD4DE7" w:rsidRPr="00BD4DE7" w:rsidRDefault="00BD4DE7" w:rsidP="00BD4DE7">
      <w:pPr>
        <w:tabs>
          <w:tab w:val="left" w:pos="4536"/>
        </w:tabs>
        <w:spacing w:after="0" w:line="240" w:lineRule="auto"/>
        <w:jc w:val="center"/>
        <w:rPr>
          <w:rFonts w:ascii="XDPrime" w:eastAsia="Times New Roman" w:hAnsi="XDPrime" w:cs="Consolas"/>
          <w:sz w:val="22"/>
          <w:szCs w:val="22"/>
        </w:rPr>
      </w:pPr>
    </w:p>
    <w:p w14:paraId="19424FCC" w14:textId="77777777" w:rsidR="00BD4DE7" w:rsidRPr="00BD4DE7" w:rsidRDefault="00BD4DE7" w:rsidP="00BD4DE7">
      <w:pPr>
        <w:tabs>
          <w:tab w:val="left" w:pos="4536"/>
        </w:tabs>
        <w:spacing w:after="0" w:line="240" w:lineRule="auto"/>
        <w:jc w:val="center"/>
        <w:rPr>
          <w:rFonts w:ascii="XDPrime" w:eastAsia="Times New Roman" w:hAnsi="XDPrime" w:cs="Consolas"/>
          <w:sz w:val="22"/>
          <w:szCs w:val="22"/>
        </w:rPr>
      </w:pPr>
    </w:p>
    <w:p w14:paraId="1FFBF7FD" w14:textId="69E85038" w:rsidR="00BD4DE7" w:rsidRPr="00BD4DE7" w:rsidRDefault="00BD4DE7" w:rsidP="00BD4DE7">
      <w:pPr>
        <w:tabs>
          <w:tab w:val="left" w:pos="4536"/>
        </w:tabs>
        <w:spacing w:after="0" w:line="240" w:lineRule="auto"/>
        <w:jc w:val="center"/>
        <w:rPr>
          <w:rFonts w:ascii="XDPrime" w:eastAsia="Times New Roman" w:hAnsi="XDPrime" w:cs="Consolas"/>
          <w:sz w:val="22"/>
          <w:szCs w:val="22"/>
          <w:u w:val="single"/>
        </w:rPr>
      </w:pPr>
      <w:r w:rsidRPr="00BD4DE7">
        <w:rPr>
          <w:rFonts w:ascii="XDPrime" w:eastAsia="Times New Roman" w:hAnsi="XDPrime" w:cs="Consolas"/>
          <w:sz w:val="22"/>
          <w:szCs w:val="22"/>
          <w:u w:val="single"/>
        </w:rPr>
        <w:t>________________________________________________</w:t>
      </w:r>
    </w:p>
    <w:p w14:paraId="20656533" w14:textId="2ADA8569" w:rsidR="00BD4DE7" w:rsidRPr="00533A1B" w:rsidRDefault="00BD4DE7" w:rsidP="00BD4DE7">
      <w:pPr>
        <w:tabs>
          <w:tab w:val="left" w:pos="4536"/>
        </w:tabs>
        <w:spacing w:after="0" w:line="240" w:lineRule="auto"/>
        <w:jc w:val="center"/>
        <w:rPr>
          <w:rFonts w:ascii="Cambria" w:eastAsia="Times New Roman" w:hAnsi="Cambria" w:cs="Consolas"/>
          <w:sz w:val="22"/>
          <w:szCs w:val="22"/>
        </w:rPr>
      </w:pPr>
      <w:r w:rsidRPr="00BD4DE7">
        <w:rPr>
          <w:rFonts w:ascii="XDPrime" w:eastAsia="Times New Roman" w:hAnsi="XDPrime" w:cs="Consolas"/>
          <w:sz w:val="22"/>
          <w:szCs w:val="22"/>
        </w:rPr>
        <w:t>NIDN___________________________</w:t>
      </w:r>
    </w:p>
    <w:p w14:paraId="63CE204E" w14:textId="77777777" w:rsidR="00BD4DE7" w:rsidRDefault="00BD4DE7" w:rsidP="00990911">
      <w:pPr>
        <w:autoSpaceDE w:val="0"/>
        <w:autoSpaceDN w:val="0"/>
        <w:adjustRightInd w:val="0"/>
        <w:spacing w:after="0" w:line="240" w:lineRule="auto"/>
        <w:jc w:val="center"/>
        <w:rPr>
          <w:rFonts w:ascii="XDPrime ExtBd" w:eastAsia="Times New Roman" w:hAnsi="XDPrime ExtBd" w:cs="Consolas"/>
          <w:b/>
          <w:bCs/>
          <w:color w:val="000000"/>
          <w:sz w:val="24"/>
          <w:szCs w:val="22"/>
        </w:rPr>
      </w:pPr>
    </w:p>
    <w:p w14:paraId="215AB5BF" w14:textId="57577582" w:rsidR="00BD4DE7" w:rsidRPr="00BD4DE7" w:rsidRDefault="00BD4DE7" w:rsidP="00BD4DE7">
      <w:pPr>
        <w:rPr>
          <w:rFonts w:ascii="XDPrime" w:eastAsia="Times New Roman" w:hAnsi="XDPrime" w:cs="Consolas"/>
          <w:i/>
          <w:iCs/>
          <w:color w:val="A6A6A6" w:themeColor="background1" w:themeShade="A6"/>
          <w:sz w:val="24"/>
          <w:szCs w:val="22"/>
        </w:rPr>
      </w:pPr>
      <w:r w:rsidRPr="00BD4DE7">
        <w:rPr>
          <w:rFonts w:ascii="XDPrime" w:eastAsia="Times New Roman" w:hAnsi="XDPrime" w:cs="Consolas"/>
          <w:i/>
          <w:iCs/>
          <w:color w:val="A6A6A6" w:themeColor="background1" w:themeShade="A6"/>
          <w:sz w:val="24"/>
          <w:szCs w:val="22"/>
        </w:rPr>
        <w:t>*</w:t>
      </w:r>
      <w:proofErr w:type="spellStart"/>
      <w:proofErr w:type="gramStart"/>
      <w:r w:rsidRPr="00BD4DE7">
        <w:rPr>
          <w:rFonts w:ascii="XDPrime" w:eastAsia="Times New Roman" w:hAnsi="XDPrime" w:cs="Consolas"/>
          <w:i/>
          <w:iCs/>
          <w:color w:val="A6A6A6" w:themeColor="background1" w:themeShade="A6"/>
          <w:sz w:val="24"/>
          <w:szCs w:val="22"/>
        </w:rPr>
        <w:t>digunakan</w:t>
      </w:r>
      <w:proofErr w:type="spellEnd"/>
      <w:proofErr w:type="gramEnd"/>
      <w:r w:rsidRPr="00BD4DE7">
        <w:rPr>
          <w:rFonts w:ascii="XDPrime" w:eastAsia="Times New Roman" w:hAnsi="XDPrime" w:cs="Consolas"/>
          <w:i/>
          <w:iCs/>
          <w:color w:val="A6A6A6" w:themeColor="background1" w:themeShade="A6"/>
          <w:sz w:val="24"/>
          <w:szCs w:val="22"/>
        </w:rPr>
        <w:t xml:space="preserve"> </w:t>
      </w:r>
      <w:proofErr w:type="spellStart"/>
      <w:r w:rsidRPr="00BD4DE7">
        <w:rPr>
          <w:rFonts w:ascii="XDPrime" w:eastAsia="Times New Roman" w:hAnsi="XDPrime" w:cs="Consolas"/>
          <w:i/>
          <w:iCs/>
          <w:color w:val="A6A6A6" w:themeColor="background1" w:themeShade="A6"/>
          <w:sz w:val="24"/>
          <w:szCs w:val="22"/>
        </w:rPr>
        <w:t>saat</w:t>
      </w:r>
      <w:proofErr w:type="spellEnd"/>
      <w:r w:rsidRPr="00BD4DE7">
        <w:rPr>
          <w:rFonts w:ascii="XDPrime" w:eastAsia="Times New Roman" w:hAnsi="XDPrime" w:cs="Consolas"/>
          <w:i/>
          <w:iCs/>
          <w:color w:val="A6A6A6" w:themeColor="background1" w:themeShade="A6"/>
          <w:sz w:val="24"/>
          <w:szCs w:val="22"/>
        </w:rPr>
        <w:t xml:space="preserve"> </w:t>
      </w:r>
      <w:proofErr w:type="spellStart"/>
      <w:r w:rsidRPr="00BD4DE7">
        <w:rPr>
          <w:rFonts w:ascii="XDPrime" w:eastAsia="Times New Roman" w:hAnsi="XDPrime" w:cs="Consolas"/>
          <w:i/>
          <w:iCs/>
          <w:color w:val="A6A6A6" w:themeColor="background1" w:themeShade="A6"/>
          <w:sz w:val="24"/>
          <w:szCs w:val="22"/>
        </w:rPr>
        <w:t>mendaftar</w:t>
      </w:r>
      <w:proofErr w:type="spellEnd"/>
      <w:r w:rsidRPr="00BD4DE7">
        <w:rPr>
          <w:rFonts w:ascii="XDPrime" w:eastAsia="Times New Roman" w:hAnsi="XDPrime" w:cs="Consolas"/>
          <w:i/>
          <w:iCs/>
          <w:color w:val="A6A6A6" w:themeColor="background1" w:themeShade="A6"/>
          <w:sz w:val="24"/>
          <w:szCs w:val="22"/>
        </w:rPr>
        <w:t xml:space="preserve"> seminar</w:t>
      </w:r>
    </w:p>
    <w:p w14:paraId="2855B29C" w14:textId="77777777" w:rsidR="00736D44" w:rsidRDefault="00736D44" w:rsidP="00990911">
      <w:pPr>
        <w:autoSpaceDE w:val="0"/>
        <w:autoSpaceDN w:val="0"/>
        <w:adjustRightInd w:val="0"/>
        <w:spacing w:after="0" w:line="240" w:lineRule="auto"/>
        <w:jc w:val="center"/>
        <w:rPr>
          <w:rFonts w:ascii="XDPrime ExtBd" w:eastAsia="Times New Roman" w:hAnsi="XDPrime ExtBd" w:cs="Consolas"/>
          <w:b/>
          <w:bCs/>
          <w:color w:val="000000"/>
          <w:sz w:val="24"/>
          <w:szCs w:val="22"/>
        </w:rPr>
        <w:sectPr w:rsidR="00736D44" w:rsidSect="00736D44">
          <w:pgSz w:w="8391" w:h="11907" w:code="11"/>
          <w:pgMar w:top="1134" w:right="1134" w:bottom="1134" w:left="1418" w:header="0" w:footer="340" w:gutter="0"/>
          <w:pgNumType w:fmt="lowerRoman" w:start="1"/>
          <w:cols w:space="720"/>
          <w:docGrid w:linePitch="326"/>
        </w:sectPr>
      </w:pPr>
    </w:p>
    <w:p w14:paraId="241F5164" w14:textId="7CBAE0F9" w:rsidR="00990911" w:rsidRPr="00CA50E2" w:rsidRDefault="00AC6305" w:rsidP="00990911">
      <w:pPr>
        <w:autoSpaceDE w:val="0"/>
        <w:autoSpaceDN w:val="0"/>
        <w:adjustRightInd w:val="0"/>
        <w:spacing w:after="0" w:line="240" w:lineRule="auto"/>
        <w:jc w:val="center"/>
        <w:rPr>
          <w:rFonts w:ascii="XDPrime ExtBd" w:eastAsia="Times New Roman" w:hAnsi="XDPrime ExtBd" w:cs="Consolas"/>
          <w:color w:val="000000"/>
          <w:sz w:val="24"/>
          <w:szCs w:val="22"/>
        </w:rPr>
      </w:pPr>
      <w:r w:rsidRPr="00CA50E2">
        <w:rPr>
          <w:rFonts w:ascii="XDPrime ExtBd" w:eastAsia="Times New Roman" w:hAnsi="XDPrime ExtBd" w:cs="Consolas"/>
          <w:b/>
          <w:bCs/>
          <w:color w:val="000000"/>
          <w:sz w:val="24"/>
          <w:szCs w:val="22"/>
        </w:rPr>
        <w:lastRenderedPageBreak/>
        <w:t>HALAMAN</w:t>
      </w:r>
      <w:r w:rsidR="00990911" w:rsidRPr="00CA50E2">
        <w:rPr>
          <w:rFonts w:ascii="XDPrime ExtBd" w:eastAsia="Times New Roman" w:hAnsi="XDPrime ExtBd" w:cs="Consolas"/>
          <w:b/>
          <w:bCs/>
          <w:color w:val="000000"/>
          <w:sz w:val="24"/>
          <w:szCs w:val="22"/>
        </w:rPr>
        <w:t xml:space="preserve"> </w:t>
      </w:r>
      <w:r w:rsidR="00C303F9" w:rsidRPr="00CA50E2">
        <w:rPr>
          <w:rFonts w:ascii="XDPrime ExtBd" w:eastAsia="Times New Roman" w:hAnsi="XDPrime ExtBd" w:cs="Consolas"/>
          <w:b/>
          <w:bCs/>
          <w:color w:val="000000"/>
          <w:sz w:val="24"/>
          <w:szCs w:val="22"/>
        </w:rPr>
        <w:t>PENGESAHAN</w:t>
      </w:r>
    </w:p>
    <w:p w14:paraId="608224BF" w14:textId="77777777" w:rsidR="00990911" w:rsidRPr="00CA50E2"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7BC88ECC" w14:textId="77777777" w:rsidR="00990911" w:rsidRPr="00CA50E2" w:rsidRDefault="00990911" w:rsidP="00990911">
      <w:pPr>
        <w:autoSpaceDE w:val="0"/>
        <w:autoSpaceDN w:val="0"/>
        <w:adjustRightInd w:val="0"/>
        <w:spacing w:after="0" w:line="240" w:lineRule="auto"/>
        <w:jc w:val="center"/>
        <w:rPr>
          <w:rFonts w:ascii="XDPrime" w:eastAsia="Times New Roman" w:hAnsi="XDPrime" w:cs="Consolas"/>
          <w:color w:val="000000"/>
          <w:sz w:val="22"/>
          <w:szCs w:val="22"/>
        </w:rPr>
      </w:pPr>
    </w:p>
    <w:p w14:paraId="581B1906" w14:textId="77777777" w:rsidR="00990911" w:rsidRPr="00CA50E2" w:rsidRDefault="00990911" w:rsidP="00990911">
      <w:pPr>
        <w:autoSpaceDE w:val="0"/>
        <w:autoSpaceDN w:val="0"/>
        <w:adjustRightInd w:val="0"/>
        <w:spacing w:after="0" w:line="240" w:lineRule="auto"/>
        <w:jc w:val="center"/>
        <w:rPr>
          <w:rFonts w:ascii="XDPrime" w:eastAsia="Times New Roman" w:hAnsi="XDPrime" w:cs="Consolas"/>
          <w:color w:val="000000"/>
          <w:sz w:val="22"/>
          <w:szCs w:val="22"/>
        </w:rPr>
      </w:pPr>
    </w:p>
    <w:p w14:paraId="5380C1DC" w14:textId="470AF616" w:rsidR="00CA7FA3" w:rsidRPr="00BA6EB2" w:rsidRDefault="00CC2880" w:rsidP="00CA7FA3">
      <w:pPr>
        <w:autoSpaceDE w:val="0"/>
        <w:autoSpaceDN w:val="0"/>
        <w:adjustRightInd w:val="0"/>
        <w:spacing w:after="0" w:line="240" w:lineRule="auto"/>
        <w:jc w:val="center"/>
        <w:rPr>
          <w:rFonts w:ascii="XDPrime" w:eastAsia="Times New Roman" w:hAnsi="XDPrime" w:cs="Consolas"/>
          <w:color w:val="000000"/>
          <w:sz w:val="24"/>
          <w:szCs w:val="22"/>
        </w:rPr>
      </w:pPr>
      <w:r w:rsidRPr="00BA6EB2">
        <w:rPr>
          <w:rFonts w:ascii="XDPrime" w:eastAsia="Times New Roman" w:hAnsi="XDPrime" w:cs="Consolas"/>
          <w:color w:val="000000"/>
          <w:sz w:val="24"/>
          <w:szCs w:val="22"/>
        </w:rPr>
        <w:t xml:space="preserve">PROPOSAL </w:t>
      </w:r>
      <w:r w:rsidR="002F2795" w:rsidRPr="00BA6EB2">
        <w:rPr>
          <w:rFonts w:ascii="XDPrime" w:eastAsia="Times New Roman" w:hAnsi="XDPrime" w:cs="Consolas"/>
          <w:color w:val="000000"/>
          <w:sz w:val="24"/>
          <w:szCs w:val="22"/>
        </w:rPr>
        <w:t>S</w:t>
      </w:r>
      <w:r w:rsidR="00CA7FA3" w:rsidRPr="00BA6EB2">
        <w:rPr>
          <w:rFonts w:ascii="XDPrime" w:eastAsia="Times New Roman" w:hAnsi="XDPrime" w:cs="Consolas"/>
          <w:color w:val="000000"/>
          <w:sz w:val="24"/>
          <w:szCs w:val="22"/>
        </w:rPr>
        <w:t>KRIPSI INI</w:t>
      </w:r>
      <w:r w:rsidR="002F2795" w:rsidRPr="00BA6EB2">
        <w:rPr>
          <w:rFonts w:ascii="XDPrime" w:eastAsia="Times New Roman" w:hAnsi="XDPrime" w:cs="Consolas"/>
          <w:color w:val="000000"/>
          <w:sz w:val="24"/>
          <w:szCs w:val="22"/>
        </w:rPr>
        <w:br/>
      </w:r>
      <w:r w:rsidR="00CA7FA3" w:rsidRPr="00BA6EB2">
        <w:rPr>
          <w:rFonts w:ascii="XDPrime" w:eastAsia="Times New Roman" w:hAnsi="XDPrime" w:cs="Consolas"/>
          <w:color w:val="000000"/>
          <w:sz w:val="24"/>
          <w:szCs w:val="22"/>
        </w:rPr>
        <w:t>TELAH DI</w:t>
      </w:r>
      <w:r w:rsidR="002F2795" w:rsidRPr="00BA6EB2">
        <w:rPr>
          <w:rFonts w:ascii="XDPrime" w:eastAsia="Times New Roman" w:hAnsi="XDPrime" w:cs="Consolas"/>
          <w:color w:val="000000"/>
          <w:sz w:val="24"/>
          <w:szCs w:val="22"/>
        </w:rPr>
        <w:t xml:space="preserve">PERTAHANKAN </w:t>
      </w:r>
      <w:r w:rsidRPr="00BA6EB2">
        <w:rPr>
          <w:rFonts w:ascii="XDPrime" w:eastAsia="Times New Roman" w:hAnsi="XDPrime" w:cs="Consolas"/>
          <w:color w:val="000000"/>
          <w:sz w:val="24"/>
          <w:szCs w:val="22"/>
        </w:rPr>
        <w:t xml:space="preserve">DI DEPAN </w:t>
      </w:r>
      <w:r w:rsidR="002F2795" w:rsidRPr="00BA6EB2">
        <w:rPr>
          <w:rFonts w:ascii="XDPrime" w:eastAsia="Times New Roman" w:hAnsi="XDPrime" w:cs="Consolas"/>
          <w:color w:val="000000"/>
          <w:sz w:val="24"/>
          <w:szCs w:val="22"/>
        </w:rPr>
        <w:t>DEWAN PENGUJI</w:t>
      </w:r>
      <w:r w:rsidR="002F2795" w:rsidRPr="00BA6EB2">
        <w:rPr>
          <w:rFonts w:ascii="XDPrime" w:eastAsia="Times New Roman" w:hAnsi="XDPrime" w:cs="Consolas"/>
          <w:color w:val="000000"/>
          <w:sz w:val="24"/>
          <w:szCs w:val="22"/>
        </w:rPr>
        <w:br/>
        <w:t xml:space="preserve">DALAM </w:t>
      </w:r>
      <w:r w:rsidRPr="00BA6EB2">
        <w:rPr>
          <w:rFonts w:ascii="XDPrime" w:eastAsia="Times New Roman" w:hAnsi="XDPrime" w:cs="Consolas"/>
          <w:color w:val="000000"/>
          <w:sz w:val="24"/>
          <w:szCs w:val="22"/>
        </w:rPr>
        <w:t>SEMINAR PROPOSAL</w:t>
      </w:r>
    </w:p>
    <w:p w14:paraId="0D9A05B1" w14:textId="02D8EE5A" w:rsidR="00CA7FA3" w:rsidRPr="00CA50E2" w:rsidRDefault="00F83B44" w:rsidP="00CA7FA3">
      <w:pPr>
        <w:autoSpaceDE w:val="0"/>
        <w:autoSpaceDN w:val="0"/>
        <w:adjustRightInd w:val="0"/>
        <w:spacing w:after="0" w:line="240" w:lineRule="auto"/>
        <w:jc w:val="center"/>
        <w:rPr>
          <w:rFonts w:ascii="XDPrime" w:eastAsia="Times New Roman" w:hAnsi="XDPrime" w:cs="Consolas"/>
          <w:color w:val="000000"/>
          <w:sz w:val="22"/>
          <w:szCs w:val="22"/>
        </w:rPr>
      </w:pPr>
      <w:r w:rsidRPr="00CA50E2">
        <w:rPr>
          <w:rFonts w:ascii="XDPrime" w:eastAsia="Times New Roman" w:hAnsi="XDPrime" w:cs="Consolas"/>
          <w:color w:val="000000"/>
          <w:sz w:val="22"/>
          <w:szCs w:val="22"/>
        </w:rPr>
        <w:t>HARI / TANGGAL</w:t>
      </w:r>
      <w:r w:rsidR="00CA7FA3" w:rsidRPr="00CA50E2">
        <w:rPr>
          <w:rFonts w:ascii="XDPrime" w:eastAsia="Times New Roman" w:hAnsi="XDPrime" w:cs="Consolas"/>
          <w:color w:val="000000"/>
          <w:sz w:val="22"/>
          <w:szCs w:val="22"/>
        </w:rPr>
        <w:t xml:space="preserve">: </w:t>
      </w:r>
      <w:r w:rsidR="00BA6EB2">
        <w:rPr>
          <w:rFonts w:ascii="XDPrime" w:eastAsia="Times New Roman" w:hAnsi="XDPrime" w:cs="Consolas"/>
          <w:color w:val="000000"/>
          <w:sz w:val="22"/>
          <w:szCs w:val="22"/>
        </w:rPr>
        <w:t>………………</w:t>
      </w:r>
      <w:r w:rsidR="002F2795" w:rsidRPr="00CA50E2">
        <w:rPr>
          <w:rFonts w:ascii="XDPrime" w:eastAsia="Times New Roman" w:hAnsi="XDPrime" w:cs="Consolas"/>
          <w:color w:val="000000"/>
          <w:sz w:val="22"/>
          <w:szCs w:val="22"/>
        </w:rPr>
        <w:t xml:space="preserve"> (*</w:t>
      </w:r>
      <w:proofErr w:type="spellStart"/>
      <w:r w:rsidR="002F2795" w:rsidRPr="00CA50E2">
        <w:rPr>
          <w:rFonts w:ascii="XDPrime" w:eastAsia="Times New Roman" w:hAnsi="XDPrime" w:cs="Consolas"/>
          <w:color w:val="000000"/>
          <w:sz w:val="22"/>
          <w:szCs w:val="22"/>
        </w:rPr>
        <w:t>tanggal</w:t>
      </w:r>
      <w:proofErr w:type="spellEnd"/>
      <w:r w:rsidR="002F2795" w:rsidRPr="00CA50E2">
        <w:rPr>
          <w:rFonts w:ascii="XDPrime" w:eastAsia="Times New Roman" w:hAnsi="XDPrime" w:cs="Consolas"/>
          <w:color w:val="000000"/>
          <w:sz w:val="22"/>
          <w:szCs w:val="22"/>
        </w:rPr>
        <w:t xml:space="preserve"> </w:t>
      </w:r>
      <w:r w:rsidR="00CC2880" w:rsidRPr="00CA50E2">
        <w:rPr>
          <w:rFonts w:ascii="XDPrime" w:eastAsia="Times New Roman" w:hAnsi="XDPrime" w:cs="Consolas"/>
          <w:color w:val="000000"/>
          <w:sz w:val="22"/>
          <w:szCs w:val="22"/>
        </w:rPr>
        <w:t>seminar proposal</w:t>
      </w:r>
      <w:r w:rsidR="002F2795" w:rsidRPr="00CA50E2">
        <w:rPr>
          <w:rFonts w:ascii="XDPrime" w:eastAsia="Times New Roman" w:hAnsi="XDPrime" w:cs="Consolas"/>
          <w:color w:val="000000"/>
          <w:sz w:val="22"/>
          <w:szCs w:val="22"/>
        </w:rPr>
        <w:t>)</w:t>
      </w:r>
    </w:p>
    <w:p w14:paraId="68D918F0" w14:textId="77777777" w:rsidR="00CA7FA3" w:rsidRPr="00CA50E2"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6B9E8D85" w14:textId="77777777" w:rsidR="00CA7FA3" w:rsidRPr="00CA50E2"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3CA81B75" w14:textId="77777777" w:rsidR="00CA7FA3" w:rsidRPr="00CA50E2"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18321FF6" w14:textId="77777777" w:rsidR="00CA7FA3" w:rsidRPr="00CA50E2"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5600ECA5" w14:textId="77777777" w:rsidR="00CA7FA3" w:rsidRPr="00CA50E2" w:rsidRDefault="00CA7FA3" w:rsidP="00CA7FA3">
      <w:pPr>
        <w:autoSpaceDE w:val="0"/>
        <w:autoSpaceDN w:val="0"/>
        <w:adjustRightInd w:val="0"/>
        <w:spacing w:after="0" w:line="240" w:lineRule="auto"/>
        <w:rPr>
          <w:rFonts w:ascii="XDPrime" w:eastAsia="Times New Roman" w:hAnsi="XDPrime" w:cs="Consolas"/>
          <w:color w:val="000000"/>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4"/>
        <w:gridCol w:w="2915"/>
      </w:tblGrid>
      <w:tr w:rsidR="00CA7FA3" w:rsidRPr="00CA50E2" w14:paraId="3EBEB453" w14:textId="77777777" w:rsidTr="004B1643">
        <w:trPr>
          <w:trHeight w:val="1815"/>
        </w:trPr>
        <w:tc>
          <w:tcPr>
            <w:tcW w:w="2914" w:type="dxa"/>
          </w:tcPr>
          <w:p w14:paraId="7C834C55"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roofErr w:type="spellStart"/>
            <w:r w:rsidRPr="00CA50E2">
              <w:rPr>
                <w:rFonts w:ascii="XDPrime" w:eastAsia="Times New Roman" w:hAnsi="XDPrime" w:cs="Consolas"/>
                <w:color w:val="000000"/>
                <w:sz w:val="22"/>
                <w:szCs w:val="22"/>
              </w:rPr>
              <w:t>Pembimbing</w:t>
            </w:r>
            <w:proofErr w:type="spellEnd"/>
            <w:r w:rsidRPr="00CA50E2">
              <w:rPr>
                <w:rFonts w:ascii="XDPrime" w:eastAsia="Times New Roman" w:hAnsi="XDPrime" w:cs="Consolas"/>
                <w:color w:val="000000"/>
                <w:sz w:val="22"/>
                <w:szCs w:val="22"/>
              </w:rPr>
              <w:t xml:space="preserve"> I,</w:t>
            </w:r>
          </w:p>
          <w:p w14:paraId="54144347"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2865D1F0"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6533A12D"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08BB3602"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041B2AE9" w14:textId="77777777" w:rsidR="002F051E" w:rsidRPr="00BD4DE7" w:rsidRDefault="002F051E" w:rsidP="002F051E">
            <w:pPr>
              <w:autoSpaceDE w:val="0"/>
              <w:autoSpaceDN w:val="0"/>
              <w:adjustRightInd w:val="0"/>
              <w:jc w:val="center"/>
              <w:rPr>
                <w:rFonts w:ascii="XDPrime" w:eastAsia="Times New Roman" w:hAnsi="XDPrime" w:cs="Consolas"/>
                <w:color w:val="000000"/>
                <w:sz w:val="22"/>
                <w:szCs w:val="22"/>
              </w:rPr>
            </w:pPr>
            <w:r w:rsidRPr="002F051E">
              <w:rPr>
                <w:rFonts w:ascii="XDPrime" w:eastAsia="Times New Roman" w:hAnsi="XDPrime" w:cs="Consolas"/>
                <w:color w:val="000000"/>
                <w:sz w:val="22"/>
                <w:szCs w:val="22"/>
              </w:rPr>
              <w:t xml:space="preserve">I </w:t>
            </w:r>
            <w:proofErr w:type="spellStart"/>
            <w:r w:rsidRPr="002F051E">
              <w:rPr>
                <w:rFonts w:ascii="XDPrime" w:eastAsia="Times New Roman" w:hAnsi="XDPrime" w:cs="Consolas"/>
                <w:color w:val="000000"/>
                <w:sz w:val="22"/>
                <w:szCs w:val="22"/>
              </w:rPr>
              <w:t>Gede</w:t>
            </w:r>
            <w:proofErr w:type="spellEnd"/>
            <w:r w:rsidRPr="002F051E">
              <w:rPr>
                <w:rFonts w:ascii="XDPrime" w:eastAsia="Times New Roman" w:hAnsi="XDPrime" w:cs="Consolas"/>
                <w:color w:val="000000"/>
                <w:sz w:val="22"/>
                <w:szCs w:val="22"/>
              </w:rPr>
              <w:t xml:space="preserve"> Putu </w:t>
            </w:r>
            <w:proofErr w:type="spellStart"/>
            <w:r w:rsidRPr="002F051E">
              <w:rPr>
                <w:rFonts w:ascii="XDPrime" w:eastAsia="Times New Roman" w:hAnsi="XDPrime" w:cs="Consolas"/>
                <w:color w:val="000000"/>
                <w:sz w:val="22"/>
                <w:szCs w:val="22"/>
              </w:rPr>
              <w:t>Krisna</w:t>
            </w:r>
            <w:proofErr w:type="spellEnd"/>
            <w:r w:rsidRPr="002F051E">
              <w:rPr>
                <w:rFonts w:ascii="XDPrime" w:eastAsia="Times New Roman" w:hAnsi="XDPrime" w:cs="Consolas"/>
                <w:color w:val="000000"/>
                <w:sz w:val="22"/>
                <w:szCs w:val="22"/>
              </w:rPr>
              <w:t xml:space="preserve"> </w:t>
            </w:r>
            <w:proofErr w:type="spellStart"/>
            <w:r w:rsidRPr="002F051E">
              <w:rPr>
                <w:rFonts w:ascii="XDPrime" w:eastAsia="Times New Roman" w:hAnsi="XDPrime" w:cs="Consolas"/>
                <w:color w:val="000000"/>
                <w:sz w:val="22"/>
                <w:szCs w:val="22"/>
              </w:rPr>
              <w:t>Juliharta</w:t>
            </w:r>
            <w:proofErr w:type="spellEnd"/>
            <w:r w:rsidRPr="002F051E">
              <w:rPr>
                <w:rFonts w:ascii="XDPrime" w:eastAsia="Times New Roman" w:hAnsi="XDPrime" w:cs="Consolas"/>
                <w:color w:val="000000"/>
                <w:sz w:val="22"/>
                <w:szCs w:val="22"/>
              </w:rPr>
              <w:t>, S.T., M.T.</w:t>
            </w:r>
          </w:p>
          <w:p w14:paraId="3AA5CBAC" w14:textId="31147F9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r w:rsidRPr="00CA50E2">
              <w:rPr>
                <w:rFonts w:ascii="XDPrime" w:eastAsia="Times New Roman" w:hAnsi="XDPrime" w:cs="Consolas"/>
                <w:color w:val="000000"/>
                <w:sz w:val="22"/>
                <w:szCs w:val="22"/>
              </w:rPr>
              <w:t>NIDN________________</w:t>
            </w:r>
            <w:r w:rsidR="00533A1B" w:rsidRPr="00CA50E2">
              <w:rPr>
                <w:rFonts w:ascii="XDPrime" w:eastAsia="Times New Roman" w:hAnsi="XDPrime" w:cs="Consolas"/>
                <w:color w:val="000000"/>
                <w:sz w:val="22"/>
                <w:szCs w:val="22"/>
              </w:rPr>
              <w:t>__</w:t>
            </w:r>
          </w:p>
          <w:p w14:paraId="05835E5A"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tc>
        <w:tc>
          <w:tcPr>
            <w:tcW w:w="2915" w:type="dxa"/>
          </w:tcPr>
          <w:p w14:paraId="1BC76682"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roofErr w:type="spellStart"/>
            <w:r w:rsidRPr="00CA50E2">
              <w:rPr>
                <w:rFonts w:ascii="XDPrime" w:eastAsia="Times New Roman" w:hAnsi="XDPrime" w:cs="Consolas"/>
                <w:color w:val="000000"/>
                <w:sz w:val="22"/>
                <w:szCs w:val="22"/>
              </w:rPr>
              <w:t>Pembimbing</w:t>
            </w:r>
            <w:proofErr w:type="spellEnd"/>
            <w:r w:rsidRPr="00CA50E2">
              <w:rPr>
                <w:rFonts w:ascii="XDPrime" w:eastAsia="Times New Roman" w:hAnsi="XDPrime" w:cs="Consolas"/>
                <w:color w:val="000000"/>
                <w:sz w:val="22"/>
                <w:szCs w:val="22"/>
              </w:rPr>
              <w:t xml:space="preserve"> II,</w:t>
            </w:r>
          </w:p>
          <w:p w14:paraId="4BB44B76"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5EBFDD95"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01A496AB"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2234C310"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5D2C0558" w14:textId="5EAC4B4F" w:rsidR="00CA7FA3" w:rsidRPr="00CA50E2" w:rsidRDefault="002F051E" w:rsidP="00CA7FA3">
            <w:pPr>
              <w:autoSpaceDE w:val="0"/>
              <w:autoSpaceDN w:val="0"/>
              <w:adjustRightInd w:val="0"/>
              <w:jc w:val="center"/>
              <w:rPr>
                <w:rFonts w:ascii="XDPrime" w:eastAsia="Times New Roman" w:hAnsi="XDPrime" w:cs="Consolas"/>
                <w:color w:val="000000"/>
                <w:sz w:val="22"/>
                <w:szCs w:val="22"/>
              </w:rPr>
            </w:pPr>
            <w:r w:rsidRPr="002F051E">
              <w:rPr>
                <w:rFonts w:ascii="XDPrime" w:eastAsia="Times New Roman" w:hAnsi="XDPrime" w:cs="Consolas"/>
                <w:color w:val="000000"/>
                <w:sz w:val="22"/>
                <w:szCs w:val="22"/>
              </w:rPr>
              <w:t xml:space="preserve">NI </w:t>
            </w:r>
            <w:proofErr w:type="spellStart"/>
            <w:r w:rsidRPr="002F051E">
              <w:rPr>
                <w:rFonts w:ascii="XDPrime" w:eastAsia="Times New Roman" w:hAnsi="XDPrime" w:cs="Consolas"/>
                <w:color w:val="000000"/>
                <w:sz w:val="22"/>
                <w:szCs w:val="22"/>
              </w:rPr>
              <w:t>Luh</w:t>
            </w:r>
            <w:proofErr w:type="spellEnd"/>
            <w:r w:rsidRPr="002F051E">
              <w:rPr>
                <w:rFonts w:ascii="XDPrime" w:eastAsia="Times New Roman" w:hAnsi="XDPrime" w:cs="Consolas"/>
                <w:color w:val="000000"/>
                <w:sz w:val="22"/>
                <w:szCs w:val="22"/>
              </w:rPr>
              <w:t xml:space="preserve"> Putu Ning </w:t>
            </w:r>
            <w:proofErr w:type="spellStart"/>
            <w:r w:rsidRPr="002F051E">
              <w:rPr>
                <w:rFonts w:ascii="XDPrime" w:eastAsia="Times New Roman" w:hAnsi="XDPrime" w:cs="Consolas"/>
                <w:color w:val="000000"/>
                <w:sz w:val="22"/>
                <w:szCs w:val="22"/>
              </w:rPr>
              <w:t>Septyarini</w:t>
            </w:r>
            <w:proofErr w:type="spellEnd"/>
            <w:r w:rsidRPr="002F051E">
              <w:rPr>
                <w:rFonts w:ascii="XDPrime" w:eastAsia="Times New Roman" w:hAnsi="XDPrime" w:cs="Consolas"/>
                <w:color w:val="000000"/>
                <w:sz w:val="22"/>
                <w:szCs w:val="22"/>
              </w:rPr>
              <w:t xml:space="preserve"> Putri </w:t>
            </w:r>
            <w:proofErr w:type="spellStart"/>
            <w:r w:rsidRPr="002F051E">
              <w:rPr>
                <w:rFonts w:ascii="XDPrime" w:eastAsia="Times New Roman" w:hAnsi="XDPrime" w:cs="Consolas"/>
                <w:color w:val="000000"/>
                <w:sz w:val="22"/>
                <w:szCs w:val="22"/>
              </w:rPr>
              <w:t>Astawa</w:t>
            </w:r>
            <w:proofErr w:type="spellEnd"/>
            <w:r w:rsidRPr="002F051E">
              <w:rPr>
                <w:rFonts w:ascii="XDPrime" w:eastAsia="Times New Roman" w:hAnsi="XDPrime" w:cs="Consolas"/>
                <w:color w:val="000000"/>
                <w:sz w:val="22"/>
                <w:szCs w:val="22"/>
              </w:rPr>
              <w:t xml:space="preserve">, </w:t>
            </w:r>
            <w:proofErr w:type="spellStart"/>
            <w:r w:rsidRPr="002F051E">
              <w:rPr>
                <w:rFonts w:ascii="XDPrime" w:eastAsia="Times New Roman" w:hAnsi="XDPrime" w:cs="Consolas"/>
                <w:color w:val="000000"/>
                <w:sz w:val="22"/>
                <w:szCs w:val="22"/>
              </w:rPr>
              <w:t>M.Pd</w:t>
            </w:r>
            <w:proofErr w:type="spellEnd"/>
            <w:r w:rsidRPr="002F051E">
              <w:rPr>
                <w:rFonts w:ascii="XDPrime" w:eastAsia="Times New Roman" w:hAnsi="XDPrime" w:cs="Consolas"/>
                <w:color w:val="000000"/>
                <w:sz w:val="22"/>
                <w:szCs w:val="22"/>
              </w:rPr>
              <w:t>.</w:t>
            </w:r>
          </w:p>
          <w:p w14:paraId="7CD5DFB6" w14:textId="24A302A0" w:rsidR="00CA7FA3" w:rsidRPr="00CA50E2" w:rsidRDefault="00BA6EB2" w:rsidP="00CA7FA3">
            <w:pPr>
              <w:autoSpaceDE w:val="0"/>
              <w:autoSpaceDN w:val="0"/>
              <w:adjustRightInd w:val="0"/>
              <w:jc w:val="center"/>
              <w:rPr>
                <w:rFonts w:ascii="XDPrime" w:eastAsia="Times New Roman" w:hAnsi="XDPrime" w:cs="Consolas"/>
                <w:color w:val="000000"/>
                <w:sz w:val="22"/>
                <w:szCs w:val="22"/>
              </w:rPr>
            </w:pPr>
            <w:r>
              <w:rPr>
                <w:rFonts w:ascii="XDPrime" w:eastAsia="Times New Roman" w:hAnsi="XDPrime" w:cs="Consolas"/>
                <w:color w:val="000000"/>
                <w:sz w:val="22"/>
                <w:szCs w:val="22"/>
              </w:rPr>
              <w:t>NIDN</w:t>
            </w:r>
            <w:r w:rsidR="00CA7FA3" w:rsidRPr="00CA50E2">
              <w:rPr>
                <w:rFonts w:ascii="XDPrime" w:eastAsia="Times New Roman" w:hAnsi="XDPrime" w:cs="Consolas"/>
                <w:color w:val="000000"/>
                <w:sz w:val="22"/>
                <w:szCs w:val="22"/>
              </w:rPr>
              <w:t>_________________</w:t>
            </w:r>
            <w:r w:rsidR="00533A1B" w:rsidRPr="00CA50E2">
              <w:rPr>
                <w:rFonts w:ascii="XDPrime" w:eastAsia="Times New Roman" w:hAnsi="XDPrime" w:cs="Consolas"/>
                <w:color w:val="000000"/>
                <w:sz w:val="22"/>
                <w:szCs w:val="22"/>
              </w:rPr>
              <w:t>__</w:t>
            </w:r>
          </w:p>
          <w:p w14:paraId="33F45070"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tc>
      </w:tr>
    </w:tbl>
    <w:p w14:paraId="0FAF5140" w14:textId="77777777" w:rsidR="00990911" w:rsidRPr="00CA50E2"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53CCB51A" w14:textId="77777777" w:rsidR="00990911" w:rsidRPr="00CA50E2"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6F4C90C4" w14:textId="77777777" w:rsidR="00990911" w:rsidRPr="00CA50E2"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675AA5BD" w14:textId="77777777" w:rsidR="00990911" w:rsidRPr="00CA50E2"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1B952B4A" w14:textId="77777777" w:rsidR="00CA7FA3" w:rsidRPr="00CA50E2" w:rsidRDefault="00CA7FA3" w:rsidP="00CA7FA3">
      <w:pPr>
        <w:tabs>
          <w:tab w:val="left" w:pos="4536"/>
        </w:tabs>
        <w:spacing w:after="0" w:line="240" w:lineRule="auto"/>
        <w:jc w:val="center"/>
        <w:rPr>
          <w:rFonts w:ascii="XDPrime" w:eastAsia="Times New Roman" w:hAnsi="XDPrime" w:cs="Consolas"/>
          <w:sz w:val="22"/>
          <w:szCs w:val="22"/>
        </w:rPr>
      </w:pPr>
      <w:proofErr w:type="spellStart"/>
      <w:r w:rsidRPr="00CA50E2">
        <w:rPr>
          <w:rFonts w:ascii="XDPrime" w:eastAsia="Times New Roman" w:hAnsi="XDPrime" w:cs="Consolas"/>
          <w:sz w:val="22"/>
          <w:szCs w:val="22"/>
        </w:rPr>
        <w:t>Mengetahui</w:t>
      </w:r>
      <w:proofErr w:type="spellEnd"/>
    </w:p>
    <w:p w14:paraId="34C89BC8" w14:textId="051B7EB4" w:rsidR="008D51EF" w:rsidRDefault="008D51EF" w:rsidP="008D51EF">
      <w:pPr>
        <w:tabs>
          <w:tab w:val="left" w:pos="4536"/>
        </w:tabs>
        <w:spacing w:after="0" w:line="240" w:lineRule="auto"/>
        <w:jc w:val="center"/>
        <w:rPr>
          <w:rFonts w:ascii="XDPrime" w:eastAsia="Times New Roman" w:hAnsi="XDPrime" w:cs="Consolas"/>
          <w:sz w:val="22"/>
          <w:szCs w:val="22"/>
        </w:rPr>
      </w:pPr>
      <w:proofErr w:type="spellStart"/>
      <w:r>
        <w:rPr>
          <w:rFonts w:ascii="XDPrime" w:eastAsia="Times New Roman" w:hAnsi="XDPrime" w:cs="Consolas"/>
          <w:sz w:val="22"/>
          <w:szCs w:val="22"/>
        </w:rPr>
        <w:t>Kepala</w:t>
      </w:r>
      <w:proofErr w:type="spellEnd"/>
      <w:r>
        <w:rPr>
          <w:rFonts w:ascii="XDPrime" w:eastAsia="Times New Roman" w:hAnsi="XDPrime" w:cs="Consolas"/>
          <w:sz w:val="22"/>
          <w:szCs w:val="22"/>
        </w:rPr>
        <w:t xml:space="preserve"> </w:t>
      </w:r>
      <w:r w:rsidRPr="00BD4DE7">
        <w:rPr>
          <w:rFonts w:ascii="XDPrime" w:eastAsia="Times New Roman" w:hAnsi="XDPrime" w:cs="Consolas"/>
          <w:sz w:val="22"/>
          <w:szCs w:val="22"/>
        </w:rPr>
        <w:t xml:space="preserve">Program </w:t>
      </w:r>
      <w:proofErr w:type="spellStart"/>
      <w:r w:rsidRPr="00BD4DE7">
        <w:rPr>
          <w:rFonts w:ascii="XDPrime" w:eastAsia="Times New Roman" w:hAnsi="XDPrime" w:cs="Consolas"/>
          <w:sz w:val="22"/>
          <w:szCs w:val="22"/>
        </w:rPr>
        <w:t>Studi</w:t>
      </w:r>
      <w:proofErr w:type="spellEnd"/>
      <w:r w:rsidRPr="00BD4DE7">
        <w:rPr>
          <w:rFonts w:ascii="XDPrime" w:eastAsia="Times New Roman" w:hAnsi="XDPrime" w:cs="Consolas"/>
          <w:sz w:val="22"/>
          <w:szCs w:val="22"/>
        </w:rPr>
        <w:t xml:space="preserve"> </w:t>
      </w:r>
    </w:p>
    <w:p w14:paraId="0F0D1CEE" w14:textId="77777777" w:rsidR="008D51EF" w:rsidRPr="00BD4DE7" w:rsidRDefault="008D51EF" w:rsidP="008D51EF">
      <w:pPr>
        <w:tabs>
          <w:tab w:val="left" w:pos="4536"/>
        </w:tabs>
        <w:spacing w:after="0" w:line="240" w:lineRule="auto"/>
        <w:jc w:val="center"/>
        <w:rPr>
          <w:rFonts w:ascii="XDPrime" w:eastAsia="Times New Roman" w:hAnsi="XDPrime" w:cs="Consolas"/>
          <w:sz w:val="22"/>
          <w:szCs w:val="22"/>
        </w:rPr>
      </w:pPr>
      <w:proofErr w:type="spellStart"/>
      <w:r>
        <w:rPr>
          <w:rFonts w:ascii="XDPrime" w:eastAsia="Times New Roman" w:hAnsi="XDPrime" w:cs="Consolas"/>
          <w:sz w:val="22"/>
          <w:szCs w:val="22"/>
        </w:rPr>
        <w:t>Sistem</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Informasi</w:t>
      </w:r>
      <w:proofErr w:type="spellEnd"/>
    </w:p>
    <w:p w14:paraId="0E7C746A" w14:textId="77777777" w:rsidR="00CA7FA3" w:rsidRPr="00CA50E2" w:rsidRDefault="00CA7FA3" w:rsidP="00CA7FA3">
      <w:pPr>
        <w:tabs>
          <w:tab w:val="left" w:pos="4536"/>
        </w:tabs>
        <w:spacing w:after="0" w:line="240" w:lineRule="auto"/>
        <w:jc w:val="center"/>
        <w:rPr>
          <w:rFonts w:ascii="XDPrime" w:eastAsia="Times New Roman" w:hAnsi="XDPrime" w:cs="Consolas"/>
          <w:sz w:val="22"/>
          <w:szCs w:val="22"/>
        </w:rPr>
      </w:pPr>
    </w:p>
    <w:p w14:paraId="578AB018" w14:textId="77777777" w:rsidR="00CA7FA3" w:rsidRPr="00CA50E2" w:rsidRDefault="00CA7FA3" w:rsidP="00CA7FA3">
      <w:pPr>
        <w:tabs>
          <w:tab w:val="left" w:pos="4536"/>
        </w:tabs>
        <w:spacing w:after="0" w:line="240" w:lineRule="auto"/>
        <w:jc w:val="center"/>
        <w:rPr>
          <w:rFonts w:ascii="XDPrime" w:eastAsia="Times New Roman" w:hAnsi="XDPrime" w:cs="Consolas"/>
          <w:sz w:val="22"/>
          <w:szCs w:val="22"/>
        </w:rPr>
      </w:pPr>
    </w:p>
    <w:p w14:paraId="7E925B49" w14:textId="77777777" w:rsidR="00CA7FA3" w:rsidRPr="00CA50E2" w:rsidRDefault="00CA7FA3" w:rsidP="00CA7FA3">
      <w:pPr>
        <w:tabs>
          <w:tab w:val="left" w:pos="4536"/>
        </w:tabs>
        <w:spacing w:after="0" w:line="240" w:lineRule="auto"/>
        <w:jc w:val="center"/>
        <w:rPr>
          <w:rFonts w:ascii="XDPrime" w:eastAsia="Times New Roman" w:hAnsi="XDPrime" w:cs="Consolas"/>
          <w:sz w:val="22"/>
          <w:szCs w:val="22"/>
        </w:rPr>
      </w:pPr>
    </w:p>
    <w:p w14:paraId="4FC5062A" w14:textId="46BEE77B" w:rsidR="00CA7FA3" w:rsidRPr="00CA50E2" w:rsidRDefault="00CA7FA3" w:rsidP="00CA7FA3">
      <w:pPr>
        <w:tabs>
          <w:tab w:val="left" w:pos="4536"/>
        </w:tabs>
        <w:spacing w:after="0" w:line="240" w:lineRule="auto"/>
        <w:jc w:val="center"/>
        <w:rPr>
          <w:rFonts w:ascii="XDPrime" w:eastAsia="Times New Roman" w:hAnsi="XDPrime" w:cs="Consolas"/>
          <w:sz w:val="22"/>
          <w:szCs w:val="22"/>
          <w:u w:val="single"/>
        </w:rPr>
      </w:pPr>
      <w:r w:rsidRPr="00CA50E2">
        <w:rPr>
          <w:rFonts w:ascii="XDPrime" w:eastAsia="Times New Roman" w:hAnsi="XDPrime" w:cs="Consolas"/>
          <w:sz w:val="22"/>
          <w:szCs w:val="22"/>
          <w:u w:val="single"/>
        </w:rPr>
        <w:t>__________________________________________</w:t>
      </w:r>
    </w:p>
    <w:p w14:paraId="548A62D5" w14:textId="0761252B" w:rsidR="00CA7FA3" w:rsidRPr="00CA50E2" w:rsidRDefault="00BA6EB2" w:rsidP="00CA7FA3">
      <w:pPr>
        <w:tabs>
          <w:tab w:val="left" w:pos="4536"/>
        </w:tabs>
        <w:spacing w:after="0" w:line="240" w:lineRule="auto"/>
        <w:jc w:val="center"/>
        <w:rPr>
          <w:rFonts w:ascii="XDPrime" w:eastAsia="Times New Roman" w:hAnsi="XDPrime" w:cs="Consolas"/>
          <w:sz w:val="22"/>
          <w:szCs w:val="22"/>
        </w:rPr>
      </w:pPr>
      <w:r>
        <w:rPr>
          <w:rFonts w:ascii="XDPrime" w:eastAsia="Times New Roman" w:hAnsi="XDPrime" w:cs="Consolas"/>
          <w:sz w:val="22"/>
          <w:szCs w:val="22"/>
        </w:rPr>
        <w:t>NIDN</w:t>
      </w:r>
      <w:r w:rsidR="00CA7FA3" w:rsidRPr="00CA50E2">
        <w:rPr>
          <w:rFonts w:ascii="XDPrime" w:eastAsia="Times New Roman" w:hAnsi="XDPrime" w:cs="Consolas"/>
          <w:sz w:val="22"/>
          <w:szCs w:val="22"/>
        </w:rPr>
        <w:t>___________________________</w:t>
      </w:r>
    </w:p>
    <w:p w14:paraId="46244F69" w14:textId="39E3ABC2" w:rsidR="00AC6305" w:rsidRPr="00CA50E2" w:rsidRDefault="00BD4DE7" w:rsidP="00BD4DE7">
      <w:pPr>
        <w:spacing w:after="0" w:line="240" w:lineRule="auto"/>
        <w:jc w:val="both"/>
        <w:rPr>
          <w:rFonts w:ascii="XDPrime" w:eastAsia="Times New Roman" w:hAnsi="XDPrime" w:cs="Consolas"/>
          <w:sz w:val="22"/>
          <w:szCs w:val="22"/>
        </w:rPr>
      </w:pPr>
      <w:r>
        <w:rPr>
          <w:rFonts w:ascii="XDPrime" w:eastAsia="Times New Roman" w:hAnsi="XDPrime" w:cs="Consolas"/>
          <w:sz w:val="22"/>
          <w:szCs w:val="22"/>
        </w:rPr>
        <w:br/>
      </w:r>
      <w:r w:rsidRPr="00BD4DE7">
        <w:rPr>
          <w:rFonts w:ascii="XDPrime" w:eastAsia="Times New Roman" w:hAnsi="XDPrime" w:cs="Consolas"/>
          <w:i/>
          <w:iCs/>
          <w:color w:val="A6A6A6" w:themeColor="background1" w:themeShade="A6"/>
          <w:sz w:val="22"/>
          <w:szCs w:val="22"/>
        </w:rPr>
        <w:t>*</w:t>
      </w:r>
      <w:proofErr w:type="spellStart"/>
      <w:proofErr w:type="gramStart"/>
      <w:r w:rsidRPr="00BD4DE7">
        <w:rPr>
          <w:rFonts w:ascii="XDPrime" w:eastAsia="Times New Roman" w:hAnsi="XDPrime" w:cs="Consolas"/>
          <w:i/>
          <w:iCs/>
          <w:color w:val="A6A6A6" w:themeColor="background1" w:themeShade="A6"/>
          <w:sz w:val="22"/>
          <w:szCs w:val="22"/>
        </w:rPr>
        <w:t>digunakan</w:t>
      </w:r>
      <w:proofErr w:type="spellEnd"/>
      <w:proofErr w:type="gramEnd"/>
      <w:r w:rsidRPr="00BD4DE7">
        <w:rPr>
          <w:rFonts w:ascii="XDPrime" w:eastAsia="Times New Roman" w:hAnsi="XDPrime" w:cs="Consolas"/>
          <w:i/>
          <w:iCs/>
          <w:color w:val="A6A6A6" w:themeColor="background1" w:themeShade="A6"/>
          <w:sz w:val="22"/>
          <w:szCs w:val="22"/>
        </w:rPr>
        <w:t xml:space="preserve"> </w:t>
      </w:r>
      <w:proofErr w:type="spellStart"/>
      <w:r w:rsidRPr="00BD4DE7">
        <w:rPr>
          <w:rFonts w:ascii="XDPrime" w:eastAsia="Times New Roman" w:hAnsi="XDPrime" w:cs="Consolas"/>
          <w:i/>
          <w:iCs/>
          <w:color w:val="A6A6A6" w:themeColor="background1" w:themeShade="A6"/>
          <w:sz w:val="22"/>
          <w:szCs w:val="22"/>
        </w:rPr>
        <w:t>saat</w:t>
      </w:r>
      <w:proofErr w:type="spellEnd"/>
      <w:r w:rsidRPr="00BD4DE7">
        <w:rPr>
          <w:rFonts w:ascii="XDPrime" w:eastAsia="Times New Roman" w:hAnsi="XDPrime" w:cs="Consolas"/>
          <w:i/>
          <w:iCs/>
          <w:color w:val="A6A6A6" w:themeColor="background1" w:themeShade="A6"/>
          <w:sz w:val="22"/>
          <w:szCs w:val="22"/>
        </w:rPr>
        <w:t xml:space="preserve"> </w:t>
      </w:r>
      <w:proofErr w:type="spellStart"/>
      <w:r w:rsidRPr="00BD4DE7">
        <w:rPr>
          <w:rFonts w:ascii="XDPrime" w:eastAsia="Times New Roman" w:hAnsi="XDPrime" w:cs="Consolas"/>
          <w:i/>
          <w:iCs/>
          <w:color w:val="A6A6A6" w:themeColor="background1" w:themeShade="A6"/>
          <w:sz w:val="22"/>
          <w:szCs w:val="22"/>
        </w:rPr>
        <w:t>menyelesaikan</w:t>
      </w:r>
      <w:proofErr w:type="spellEnd"/>
      <w:r w:rsidRPr="00BD4DE7">
        <w:rPr>
          <w:rFonts w:ascii="XDPrime" w:eastAsia="Times New Roman" w:hAnsi="XDPrime" w:cs="Consolas"/>
          <w:i/>
          <w:iCs/>
          <w:color w:val="A6A6A6" w:themeColor="background1" w:themeShade="A6"/>
          <w:sz w:val="22"/>
          <w:szCs w:val="22"/>
        </w:rPr>
        <w:t xml:space="preserve"> </w:t>
      </w:r>
      <w:proofErr w:type="spellStart"/>
      <w:r w:rsidRPr="00BD4DE7">
        <w:rPr>
          <w:rFonts w:ascii="XDPrime" w:eastAsia="Times New Roman" w:hAnsi="XDPrime" w:cs="Consolas"/>
          <w:i/>
          <w:iCs/>
          <w:color w:val="A6A6A6" w:themeColor="background1" w:themeShade="A6"/>
          <w:sz w:val="22"/>
          <w:szCs w:val="22"/>
        </w:rPr>
        <w:t>revisi</w:t>
      </w:r>
      <w:proofErr w:type="spellEnd"/>
      <w:r w:rsidR="00990911" w:rsidRPr="00CA50E2">
        <w:rPr>
          <w:rFonts w:ascii="XDPrime" w:eastAsia="Times New Roman" w:hAnsi="XDPrime" w:cs="Consolas"/>
          <w:sz w:val="22"/>
          <w:szCs w:val="22"/>
        </w:rPr>
        <w:br w:type="page"/>
      </w:r>
      <w:bookmarkStart w:id="0" w:name="_Toc361616123"/>
    </w:p>
    <w:p w14:paraId="5BFE5C98" w14:textId="04AB58B2" w:rsidR="00391FC1" w:rsidRPr="00CA50E2" w:rsidRDefault="00CC2880" w:rsidP="00391FC1">
      <w:pPr>
        <w:spacing w:after="0" w:line="240" w:lineRule="auto"/>
        <w:jc w:val="center"/>
        <w:rPr>
          <w:rFonts w:ascii="XDPrime" w:eastAsia="Times New Roman" w:hAnsi="XDPrime" w:cs="Consolas"/>
          <w:sz w:val="22"/>
          <w:lang w:val="id-ID"/>
        </w:rPr>
      </w:pPr>
      <w:r w:rsidRPr="00CA50E2">
        <w:rPr>
          <w:rFonts w:ascii="XDPrime" w:eastAsia="Times New Roman" w:hAnsi="XDPrime" w:cs="Consolas"/>
          <w:sz w:val="22"/>
        </w:rPr>
        <w:lastRenderedPageBreak/>
        <w:t xml:space="preserve">Proposal </w:t>
      </w:r>
      <w:proofErr w:type="spellStart"/>
      <w:r w:rsidR="00391FC1" w:rsidRPr="00CA50E2">
        <w:rPr>
          <w:rFonts w:ascii="XDPrime" w:eastAsia="Times New Roman" w:hAnsi="XDPrime" w:cs="Consolas"/>
          <w:sz w:val="22"/>
        </w:rPr>
        <w:t>Skripsi</w:t>
      </w:r>
      <w:proofErr w:type="spellEnd"/>
      <w:r w:rsidR="00391FC1" w:rsidRPr="00CA50E2">
        <w:rPr>
          <w:rFonts w:ascii="XDPrime" w:eastAsia="Times New Roman" w:hAnsi="XDPrime" w:cs="Consolas"/>
          <w:sz w:val="22"/>
          <w:lang w:val="id-ID"/>
        </w:rPr>
        <w:t xml:space="preserve"> Ini Telah Diuji dan Dinilai oleh </w:t>
      </w:r>
    </w:p>
    <w:p w14:paraId="48331D8B" w14:textId="6393B43C" w:rsidR="00391FC1" w:rsidRPr="00CA50E2" w:rsidRDefault="00533A1B" w:rsidP="00391FC1">
      <w:pPr>
        <w:spacing w:after="0" w:line="240" w:lineRule="auto"/>
        <w:jc w:val="center"/>
        <w:rPr>
          <w:rFonts w:ascii="XDPrime" w:eastAsia="Times New Roman" w:hAnsi="XDPrime" w:cs="Consolas"/>
          <w:sz w:val="22"/>
        </w:rPr>
      </w:pPr>
      <w:r w:rsidRPr="00CA50E2">
        <w:rPr>
          <w:rFonts w:ascii="XDPrime" w:eastAsia="Times New Roman" w:hAnsi="XDPrime" w:cs="Consolas"/>
          <w:sz w:val="22"/>
        </w:rPr>
        <w:t>Dewan</w:t>
      </w:r>
      <w:r w:rsidR="00391FC1" w:rsidRPr="00CA50E2">
        <w:rPr>
          <w:rFonts w:ascii="XDPrime" w:eastAsia="Times New Roman" w:hAnsi="XDPrime" w:cs="Consolas"/>
          <w:sz w:val="22"/>
          <w:lang w:val="id-ID"/>
        </w:rPr>
        <w:t xml:space="preserve"> Penguji </w:t>
      </w:r>
      <w:r w:rsidR="00CC2880" w:rsidRPr="00CA50E2">
        <w:rPr>
          <w:rFonts w:ascii="XDPrime" w:eastAsia="Times New Roman" w:hAnsi="XDPrime" w:cs="Consolas"/>
          <w:sz w:val="22"/>
        </w:rPr>
        <w:t xml:space="preserve">Proposal </w:t>
      </w:r>
      <w:proofErr w:type="spellStart"/>
      <w:r w:rsidR="00391FC1" w:rsidRPr="00CA50E2">
        <w:rPr>
          <w:rFonts w:ascii="XDPrime" w:eastAsia="Times New Roman" w:hAnsi="XDPrime" w:cs="Consolas"/>
          <w:sz w:val="22"/>
        </w:rPr>
        <w:t>Skripsi</w:t>
      </w:r>
      <w:proofErr w:type="spellEnd"/>
      <w:r w:rsidR="00391FC1" w:rsidRPr="00CA50E2">
        <w:rPr>
          <w:rFonts w:ascii="XDPrime" w:eastAsia="Times New Roman" w:hAnsi="XDPrime" w:cs="Consolas"/>
          <w:sz w:val="22"/>
        </w:rPr>
        <w:t xml:space="preserve"> STMIK </w:t>
      </w:r>
      <w:proofErr w:type="spellStart"/>
      <w:r w:rsidR="00391FC1" w:rsidRPr="00CA50E2">
        <w:rPr>
          <w:rFonts w:ascii="XDPrime" w:eastAsia="Times New Roman" w:hAnsi="XDPrime" w:cs="Consolas"/>
          <w:sz w:val="22"/>
        </w:rPr>
        <w:t>Primakara</w:t>
      </w:r>
      <w:proofErr w:type="spellEnd"/>
    </w:p>
    <w:p w14:paraId="6C012DAB" w14:textId="1A726189" w:rsidR="00391FC1" w:rsidRPr="00CA50E2" w:rsidRDefault="00391FC1" w:rsidP="00391FC1">
      <w:pPr>
        <w:spacing w:after="0" w:line="240" w:lineRule="auto"/>
        <w:jc w:val="center"/>
        <w:rPr>
          <w:rFonts w:ascii="XDPrime" w:eastAsia="Times New Roman" w:hAnsi="XDPrime" w:cs="Consolas"/>
          <w:sz w:val="22"/>
        </w:rPr>
      </w:pPr>
      <w:r w:rsidRPr="00CA50E2">
        <w:rPr>
          <w:rFonts w:ascii="XDPrime" w:eastAsia="Times New Roman" w:hAnsi="XDPrime" w:cs="Consolas"/>
          <w:sz w:val="22"/>
          <w:lang w:val="id-ID"/>
        </w:rPr>
        <w:t>pada Tanggal</w:t>
      </w:r>
      <w:r w:rsidRPr="00CA50E2">
        <w:rPr>
          <w:rFonts w:ascii="XDPrime" w:eastAsia="Times New Roman" w:hAnsi="XDPrime" w:cs="Consolas"/>
          <w:sz w:val="22"/>
        </w:rPr>
        <w:t xml:space="preserve"> :</w:t>
      </w:r>
      <w:r w:rsidR="002F2795" w:rsidRPr="00CA50E2">
        <w:rPr>
          <w:rFonts w:ascii="XDPrime" w:eastAsia="Times New Roman" w:hAnsi="XDPrime" w:cs="Consolas"/>
          <w:sz w:val="22"/>
        </w:rPr>
        <w:t xml:space="preserve"> </w:t>
      </w:r>
      <w:r w:rsidR="00BA6EB2">
        <w:rPr>
          <w:rFonts w:ascii="XDPrime" w:eastAsia="Times New Roman" w:hAnsi="XDPrime" w:cs="Consolas"/>
          <w:sz w:val="22"/>
        </w:rPr>
        <w:t>………………..</w:t>
      </w:r>
      <w:r w:rsidR="002F2795" w:rsidRPr="00CA50E2">
        <w:rPr>
          <w:rFonts w:ascii="XDPrime" w:eastAsia="Times New Roman" w:hAnsi="XDPrime" w:cs="Consolas"/>
          <w:sz w:val="22"/>
        </w:rPr>
        <w:t xml:space="preserve"> (*</w:t>
      </w:r>
      <w:proofErr w:type="spellStart"/>
      <w:r w:rsidR="002F2795" w:rsidRPr="00CA50E2">
        <w:rPr>
          <w:rFonts w:ascii="XDPrime" w:eastAsia="Times New Roman" w:hAnsi="XDPrime" w:cs="Consolas"/>
          <w:sz w:val="22"/>
        </w:rPr>
        <w:t>tanggal</w:t>
      </w:r>
      <w:proofErr w:type="spellEnd"/>
      <w:r w:rsidR="002F2795" w:rsidRPr="00CA50E2">
        <w:rPr>
          <w:rFonts w:ascii="XDPrime" w:eastAsia="Times New Roman" w:hAnsi="XDPrime" w:cs="Consolas"/>
          <w:sz w:val="22"/>
        </w:rPr>
        <w:t xml:space="preserve"> </w:t>
      </w:r>
      <w:r w:rsidR="00CC2880" w:rsidRPr="00CA50E2">
        <w:rPr>
          <w:rFonts w:ascii="XDPrime" w:eastAsia="Times New Roman" w:hAnsi="XDPrime" w:cs="Consolas"/>
          <w:sz w:val="22"/>
        </w:rPr>
        <w:t>seminar proposal</w:t>
      </w:r>
      <w:r w:rsidR="002F2795" w:rsidRPr="00CA50E2">
        <w:rPr>
          <w:rFonts w:ascii="XDPrime" w:eastAsia="Times New Roman" w:hAnsi="XDPrime" w:cs="Consolas"/>
          <w:sz w:val="22"/>
        </w:rPr>
        <w:t>)</w:t>
      </w:r>
    </w:p>
    <w:p w14:paraId="0441E09A" w14:textId="77777777" w:rsidR="00391FC1" w:rsidRPr="00CA50E2" w:rsidRDefault="00391FC1" w:rsidP="00391FC1">
      <w:pPr>
        <w:spacing w:after="0" w:line="240" w:lineRule="auto"/>
        <w:jc w:val="center"/>
        <w:rPr>
          <w:rFonts w:ascii="XDPrime" w:eastAsia="Times New Roman" w:hAnsi="XDPrime" w:cs="Consolas"/>
          <w:b/>
          <w:sz w:val="22"/>
          <w:lang w:val="id-ID"/>
        </w:rPr>
      </w:pPr>
    </w:p>
    <w:p w14:paraId="6E522193" w14:textId="77777777" w:rsidR="00391FC1" w:rsidRPr="00CA50E2" w:rsidRDefault="00391FC1" w:rsidP="00391FC1">
      <w:pPr>
        <w:spacing w:after="0" w:line="240" w:lineRule="auto"/>
        <w:jc w:val="center"/>
        <w:rPr>
          <w:rFonts w:ascii="XDPrime" w:eastAsia="Times New Roman" w:hAnsi="XDPrime" w:cs="Consolas"/>
          <w:b/>
          <w:sz w:val="24"/>
          <w:szCs w:val="22"/>
          <w:lang w:val="id-ID"/>
        </w:rPr>
      </w:pPr>
    </w:p>
    <w:p w14:paraId="5FDEF5FE" w14:textId="77777777" w:rsidR="00391FC1" w:rsidRPr="00CA50E2" w:rsidRDefault="00391FC1" w:rsidP="00391FC1">
      <w:pPr>
        <w:spacing w:after="0" w:line="240" w:lineRule="auto"/>
        <w:jc w:val="center"/>
        <w:rPr>
          <w:rFonts w:ascii="XDPrime" w:eastAsia="Times New Roman" w:hAnsi="XDPrime" w:cs="Consolas"/>
          <w:b/>
          <w:sz w:val="24"/>
          <w:szCs w:val="22"/>
          <w:lang w:val="id-ID"/>
        </w:rPr>
      </w:pPr>
    </w:p>
    <w:p w14:paraId="3CAA15BF" w14:textId="77777777" w:rsidR="00391FC1" w:rsidRPr="00CA50E2" w:rsidRDefault="00391FC1" w:rsidP="00391FC1">
      <w:pPr>
        <w:spacing w:after="0" w:line="240" w:lineRule="auto"/>
        <w:jc w:val="center"/>
        <w:rPr>
          <w:rFonts w:ascii="XDPrime" w:eastAsia="Times New Roman" w:hAnsi="XDPrime" w:cs="Consolas"/>
          <w:sz w:val="24"/>
          <w:szCs w:val="22"/>
          <w:lang w:val="id-ID"/>
        </w:rPr>
      </w:pPr>
    </w:p>
    <w:p w14:paraId="64110D56" w14:textId="77777777" w:rsidR="00391FC1" w:rsidRPr="00CA50E2" w:rsidRDefault="00391FC1" w:rsidP="00391FC1">
      <w:pPr>
        <w:spacing w:after="0" w:line="240" w:lineRule="auto"/>
        <w:jc w:val="center"/>
        <w:rPr>
          <w:rFonts w:ascii="XDPrime" w:eastAsia="Times New Roman" w:hAnsi="XDPrime" w:cs="Consolas"/>
          <w:sz w:val="24"/>
          <w:szCs w:val="22"/>
          <w:lang w:val="id-ID"/>
        </w:rPr>
      </w:pPr>
    </w:p>
    <w:p w14:paraId="7D398AFC" w14:textId="2F3B0B12" w:rsidR="00391FC1" w:rsidRPr="00CA50E2" w:rsidRDefault="00533A1B" w:rsidP="00391FC1">
      <w:pPr>
        <w:spacing w:after="0" w:line="240" w:lineRule="auto"/>
        <w:jc w:val="center"/>
        <w:rPr>
          <w:rFonts w:ascii="XDPrime" w:eastAsia="Times New Roman" w:hAnsi="XDPrime" w:cs="Consolas"/>
          <w:sz w:val="22"/>
          <w:lang w:val="id-ID"/>
        </w:rPr>
      </w:pPr>
      <w:r w:rsidRPr="00CA50E2">
        <w:rPr>
          <w:rFonts w:ascii="XDPrime" w:eastAsia="Times New Roman" w:hAnsi="XDPrime" w:cs="Consolas"/>
          <w:sz w:val="22"/>
        </w:rPr>
        <w:t>Dewan</w:t>
      </w:r>
      <w:r w:rsidR="00391FC1" w:rsidRPr="00CA50E2">
        <w:rPr>
          <w:rFonts w:ascii="XDPrime" w:eastAsia="Times New Roman" w:hAnsi="XDPrime" w:cs="Consolas"/>
          <w:sz w:val="22"/>
          <w:lang w:val="id-ID"/>
        </w:rPr>
        <w:t xml:space="preserve"> Penguji </w:t>
      </w:r>
      <w:r w:rsidR="00CA50E2" w:rsidRPr="00CA50E2">
        <w:rPr>
          <w:rFonts w:ascii="XDPrime" w:eastAsia="Times New Roman" w:hAnsi="XDPrime" w:cs="Consolas"/>
          <w:sz w:val="22"/>
        </w:rPr>
        <w:t>Seminar Proposal</w:t>
      </w:r>
      <w:r w:rsidR="00391FC1" w:rsidRPr="00CA50E2">
        <w:rPr>
          <w:rFonts w:ascii="XDPrime" w:eastAsia="Times New Roman" w:hAnsi="XDPrime" w:cs="Consolas"/>
          <w:sz w:val="22"/>
        </w:rPr>
        <w:t xml:space="preserve"> </w:t>
      </w:r>
      <w:proofErr w:type="spellStart"/>
      <w:r w:rsidR="00391FC1" w:rsidRPr="00CA50E2">
        <w:rPr>
          <w:rFonts w:ascii="XDPrime" w:eastAsia="Times New Roman" w:hAnsi="XDPrime" w:cs="Consolas"/>
          <w:sz w:val="22"/>
        </w:rPr>
        <w:t>Skripsi</w:t>
      </w:r>
      <w:proofErr w:type="spellEnd"/>
      <w:r w:rsidR="00391FC1" w:rsidRPr="00CA50E2">
        <w:rPr>
          <w:rFonts w:ascii="XDPrime" w:eastAsia="Times New Roman" w:hAnsi="XDPrime" w:cs="Consolas"/>
          <w:sz w:val="22"/>
        </w:rPr>
        <w:t xml:space="preserve"> </w:t>
      </w:r>
      <w:r w:rsidR="00391FC1" w:rsidRPr="00CA50E2">
        <w:rPr>
          <w:rFonts w:ascii="XDPrime" w:eastAsia="Times New Roman" w:hAnsi="XDPrime" w:cs="Consolas"/>
          <w:sz w:val="22"/>
          <w:lang w:val="id-ID"/>
        </w:rPr>
        <w:t>adalah</w:t>
      </w:r>
    </w:p>
    <w:p w14:paraId="2395D139" w14:textId="77777777" w:rsidR="00391FC1" w:rsidRPr="00CA50E2" w:rsidRDefault="00391FC1" w:rsidP="00391FC1">
      <w:pPr>
        <w:spacing w:after="0" w:line="240" w:lineRule="auto"/>
        <w:jc w:val="center"/>
        <w:rPr>
          <w:rFonts w:ascii="XDPrime" w:eastAsia="Times New Roman" w:hAnsi="XDPrime" w:cs="Consolas"/>
          <w:sz w:val="22"/>
          <w:lang w:val="id-ID"/>
        </w:rPr>
      </w:pPr>
    </w:p>
    <w:tbl>
      <w:tblPr>
        <w:tblStyle w:val="TableGrid"/>
        <w:tblW w:w="0" w:type="auto"/>
        <w:tblLayout w:type="fixed"/>
        <w:tblLook w:val="04A0" w:firstRow="1" w:lastRow="0" w:firstColumn="1" w:lastColumn="0" w:noHBand="0" w:noVBand="1"/>
      </w:tblPr>
      <w:tblGrid>
        <w:gridCol w:w="4248"/>
        <w:gridCol w:w="1581"/>
      </w:tblGrid>
      <w:tr w:rsidR="00391FC1" w:rsidRPr="00CA50E2" w14:paraId="5587E2C2" w14:textId="77777777" w:rsidTr="00896484">
        <w:trPr>
          <w:trHeight w:val="972"/>
        </w:trPr>
        <w:tc>
          <w:tcPr>
            <w:tcW w:w="4248" w:type="dxa"/>
            <w:vAlign w:val="center"/>
          </w:tcPr>
          <w:p w14:paraId="45882BEF" w14:textId="77777777" w:rsidR="00391FC1" w:rsidRPr="00CA50E2" w:rsidRDefault="00391FC1" w:rsidP="00896484">
            <w:pPr>
              <w:spacing w:line="360" w:lineRule="auto"/>
              <w:ind w:left="1163" w:hanging="1163"/>
              <w:rPr>
                <w:rFonts w:ascii="XDPrime" w:eastAsia="Times New Roman" w:hAnsi="XDPrime" w:cs="Consolas"/>
                <w:sz w:val="22"/>
              </w:rPr>
            </w:pPr>
            <w:proofErr w:type="spellStart"/>
            <w:r w:rsidRPr="00CA50E2">
              <w:rPr>
                <w:rFonts w:ascii="XDPrime" w:eastAsia="Times New Roman" w:hAnsi="XDPrime" w:cs="Consolas"/>
                <w:sz w:val="22"/>
              </w:rPr>
              <w:t>Ketua</w:t>
            </w:r>
            <w:proofErr w:type="spellEnd"/>
            <w:r w:rsidRPr="00CA50E2">
              <w:rPr>
                <w:rFonts w:ascii="XDPrime" w:eastAsia="Times New Roman" w:hAnsi="XDPrime" w:cs="Consolas"/>
                <w:sz w:val="22"/>
              </w:rPr>
              <w:tab/>
              <w:t>:</w:t>
            </w:r>
          </w:p>
          <w:p w14:paraId="140A3A75" w14:textId="072ECF6C" w:rsidR="00391FC1" w:rsidRPr="00CA50E2" w:rsidRDefault="00391FC1" w:rsidP="00896484">
            <w:pPr>
              <w:spacing w:line="360" w:lineRule="auto"/>
              <w:ind w:left="1163" w:hanging="1163"/>
              <w:rPr>
                <w:rFonts w:ascii="XDPrime" w:eastAsia="Times New Roman" w:hAnsi="XDPrime" w:cs="Consolas"/>
                <w:sz w:val="22"/>
              </w:rPr>
            </w:pPr>
            <w:r w:rsidRPr="00CA50E2">
              <w:rPr>
                <w:rFonts w:ascii="XDPrime" w:eastAsia="Times New Roman" w:hAnsi="XDPrime" w:cs="Consolas"/>
                <w:sz w:val="22"/>
              </w:rPr>
              <w:t>________________________________</w:t>
            </w:r>
            <w:r w:rsidR="00533A1B" w:rsidRPr="00CA50E2">
              <w:rPr>
                <w:rFonts w:ascii="XDPrime" w:eastAsia="Times New Roman" w:hAnsi="XDPrime" w:cs="Consolas"/>
                <w:sz w:val="22"/>
              </w:rPr>
              <w:t>___</w:t>
            </w:r>
          </w:p>
        </w:tc>
        <w:tc>
          <w:tcPr>
            <w:tcW w:w="1581" w:type="dxa"/>
            <w:vAlign w:val="center"/>
          </w:tcPr>
          <w:p w14:paraId="67714AAE" w14:textId="77777777" w:rsidR="00391FC1" w:rsidRPr="00CA50E2" w:rsidRDefault="00391FC1" w:rsidP="00896484">
            <w:pPr>
              <w:spacing w:line="360" w:lineRule="auto"/>
              <w:rPr>
                <w:rFonts w:ascii="XDPrime" w:eastAsia="Times New Roman" w:hAnsi="XDPrime" w:cs="Consolas"/>
                <w:sz w:val="22"/>
              </w:rPr>
            </w:pPr>
          </w:p>
          <w:p w14:paraId="004AED8D" w14:textId="51EA2E56" w:rsidR="00391FC1" w:rsidRPr="00CA50E2" w:rsidRDefault="00391FC1" w:rsidP="00896484">
            <w:pPr>
              <w:spacing w:line="360" w:lineRule="auto"/>
              <w:rPr>
                <w:rFonts w:ascii="XDPrime" w:eastAsia="Times New Roman" w:hAnsi="XDPrime" w:cs="Consolas"/>
                <w:sz w:val="22"/>
              </w:rPr>
            </w:pPr>
            <w:r w:rsidRPr="00CA50E2">
              <w:rPr>
                <w:rFonts w:ascii="XDPrime" w:eastAsia="Times New Roman" w:hAnsi="XDPrime" w:cs="Consolas"/>
                <w:sz w:val="22"/>
              </w:rPr>
              <w:t>__________</w:t>
            </w:r>
            <w:r w:rsidR="00533A1B" w:rsidRPr="00CA50E2">
              <w:rPr>
                <w:rFonts w:ascii="XDPrime" w:eastAsia="Times New Roman" w:hAnsi="XDPrime" w:cs="Consolas"/>
                <w:sz w:val="22"/>
              </w:rPr>
              <w:t>_</w:t>
            </w:r>
          </w:p>
        </w:tc>
      </w:tr>
      <w:tr w:rsidR="00391FC1" w:rsidRPr="00CA50E2" w14:paraId="56F7C0E7" w14:textId="77777777" w:rsidTr="0089648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2"/>
        </w:trPr>
        <w:tc>
          <w:tcPr>
            <w:tcW w:w="4248" w:type="dxa"/>
            <w:vAlign w:val="center"/>
          </w:tcPr>
          <w:p w14:paraId="59131095" w14:textId="77777777" w:rsidR="00391FC1" w:rsidRPr="00CA50E2" w:rsidRDefault="00391FC1" w:rsidP="00AC6305">
            <w:pPr>
              <w:spacing w:line="360" w:lineRule="auto"/>
              <w:ind w:left="284" w:hanging="284"/>
              <w:rPr>
                <w:rFonts w:ascii="XDPrime" w:eastAsia="Times New Roman" w:hAnsi="XDPrime" w:cs="Consolas"/>
                <w:sz w:val="22"/>
              </w:rPr>
            </w:pPr>
            <w:proofErr w:type="spellStart"/>
            <w:r w:rsidRPr="00CA50E2">
              <w:rPr>
                <w:rFonts w:ascii="XDPrime" w:eastAsia="Times New Roman" w:hAnsi="XDPrime" w:cs="Consolas"/>
                <w:sz w:val="22"/>
              </w:rPr>
              <w:t>Anggota</w:t>
            </w:r>
            <w:proofErr w:type="spellEnd"/>
            <w:r w:rsidRPr="00CA50E2">
              <w:rPr>
                <w:rFonts w:ascii="XDPrime" w:eastAsia="Times New Roman" w:hAnsi="XDPrime" w:cs="Consolas"/>
                <w:sz w:val="22"/>
              </w:rPr>
              <w:tab/>
              <w:t>:</w:t>
            </w:r>
          </w:p>
          <w:p w14:paraId="4B6FFFC4" w14:textId="024DF34A" w:rsidR="00391FC1" w:rsidRPr="00CA50E2" w:rsidRDefault="00391FC1" w:rsidP="00AC6305">
            <w:pPr>
              <w:spacing w:line="360" w:lineRule="auto"/>
              <w:ind w:left="284" w:hanging="284"/>
              <w:rPr>
                <w:rFonts w:ascii="XDPrime" w:eastAsia="Times New Roman" w:hAnsi="XDPrime" w:cs="Consolas"/>
                <w:sz w:val="22"/>
              </w:rPr>
            </w:pPr>
            <w:r w:rsidRPr="00CA50E2">
              <w:rPr>
                <w:rFonts w:ascii="XDPrime" w:eastAsia="Times New Roman" w:hAnsi="XDPrime" w:cs="Consolas"/>
                <w:sz w:val="22"/>
              </w:rPr>
              <w:t>1. _____________________________</w:t>
            </w:r>
            <w:r w:rsidR="00533A1B" w:rsidRPr="00CA50E2">
              <w:rPr>
                <w:rFonts w:ascii="XDPrime" w:eastAsia="Times New Roman" w:hAnsi="XDPrime" w:cs="Consolas"/>
                <w:sz w:val="22"/>
              </w:rPr>
              <w:t>____</w:t>
            </w:r>
          </w:p>
          <w:p w14:paraId="22B3E1AA" w14:textId="19AFB58D" w:rsidR="00391FC1" w:rsidRPr="00CA50E2" w:rsidRDefault="00391FC1" w:rsidP="00AC6305">
            <w:pPr>
              <w:spacing w:line="360" w:lineRule="auto"/>
              <w:ind w:left="284" w:hanging="284"/>
              <w:rPr>
                <w:rFonts w:ascii="XDPrime" w:eastAsia="Times New Roman" w:hAnsi="XDPrime" w:cs="Consolas"/>
                <w:sz w:val="22"/>
              </w:rPr>
            </w:pPr>
            <w:r w:rsidRPr="00CA50E2">
              <w:rPr>
                <w:rFonts w:ascii="XDPrime" w:eastAsia="Times New Roman" w:hAnsi="XDPrime" w:cs="Consolas"/>
                <w:sz w:val="22"/>
              </w:rPr>
              <w:t>2. _____________________________</w:t>
            </w:r>
            <w:r w:rsidR="00533A1B" w:rsidRPr="00CA50E2">
              <w:rPr>
                <w:rFonts w:ascii="XDPrime" w:eastAsia="Times New Roman" w:hAnsi="XDPrime" w:cs="Consolas"/>
                <w:sz w:val="22"/>
              </w:rPr>
              <w:t>____</w:t>
            </w:r>
          </w:p>
          <w:p w14:paraId="69E4F9F7" w14:textId="4809716B" w:rsidR="00391FC1" w:rsidRPr="00CA50E2" w:rsidRDefault="00391FC1" w:rsidP="00AC6305">
            <w:pPr>
              <w:spacing w:line="360" w:lineRule="auto"/>
              <w:ind w:left="284" w:hanging="284"/>
              <w:rPr>
                <w:rFonts w:ascii="XDPrime" w:eastAsia="Times New Roman" w:hAnsi="XDPrime" w:cs="Consolas"/>
                <w:sz w:val="22"/>
              </w:rPr>
            </w:pPr>
            <w:r w:rsidRPr="00CA50E2">
              <w:rPr>
                <w:rFonts w:ascii="XDPrime" w:eastAsia="Times New Roman" w:hAnsi="XDPrime" w:cs="Consolas"/>
                <w:sz w:val="22"/>
              </w:rPr>
              <w:t>3. _____________________________</w:t>
            </w:r>
            <w:r w:rsidR="00533A1B" w:rsidRPr="00CA50E2">
              <w:rPr>
                <w:rFonts w:ascii="XDPrime" w:eastAsia="Times New Roman" w:hAnsi="XDPrime" w:cs="Consolas"/>
                <w:sz w:val="22"/>
              </w:rPr>
              <w:t>___</w:t>
            </w:r>
            <w:r w:rsidR="00CA50E2">
              <w:rPr>
                <w:rFonts w:ascii="XDPrime" w:eastAsia="Times New Roman" w:hAnsi="XDPrime" w:cs="Consolas"/>
                <w:sz w:val="22"/>
              </w:rPr>
              <w:t>_</w:t>
            </w:r>
          </w:p>
        </w:tc>
        <w:tc>
          <w:tcPr>
            <w:tcW w:w="1581" w:type="dxa"/>
            <w:vAlign w:val="center"/>
          </w:tcPr>
          <w:p w14:paraId="10567650" w14:textId="77777777" w:rsidR="00391FC1" w:rsidRPr="00CA50E2" w:rsidRDefault="00391FC1" w:rsidP="00896484">
            <w:pPr>
              <w:spacing w:line="360" w:lineRule="auto"/>
              <w:jc w:val="center"/>
              <w:rPr>
                <w:rFonts w:ascii="XDPrime" w:eastAsia="Times New Roman" w:hAnsi="XDPrime" w:cs="Consolas"/>
                <w:sz w:val="22"/>
              </w:rPr>
            </w:pPr>
          </w:p>
          <w:p w14:paraId="60059F05" w14:textId="13E3D9EE" w:rsidR="00391FC1" w:rsidRPr="00CA50E2" w:rsidRDefault="00391FC1" w:rsidP="00896484">
            <w:pPr>
              <w:spacing w:line="360" w:lineRule="auto"/>
              <w:jc w:val="center"/>
              <w:rPr>
                <w:rFonts w:ascii="XDPrime" w:eastAsia="Times New Roman" w:hAnsi="XDPrime" w:cs="Consolas"/>
                <w:sz w:val="22"/>
                <w:lang w:val="id-ID"/>
              </w:rPr>
            </w:pPr>
            <w:r w:rsidRPr="00CA50E2">
              <w:rPr>
                <w:rFonts w:ascii="XDPrime" w:eastAsia="Times New Roman" w:hAnsi="XDPrime" w:cs="Consolas"/>
                <w:sz w:val="22"/>
              </w:rPr>
              <w:t>__________</w:t>
            </w:r>
            <w:r w:rsidR="00CA50E2">
              <w:rPr>
                <w:rFonts w:ascii="XDPrime" w:eastAsia="Times New Roman" w:hAnsi="XDPrime" w:cs="Consolas"/>
                <w:sz w:val="22"/>
              </w:rPr>
              <w:t>_</w:t>
            </w:r>
          </w:p>
          <w:p w14:paraId="52B2795A" w14:textId="0D92950B" w:rsidR="00391FC1" w:rsidRPr="00CA50E2" w:rsidRDefault="00391FC1" w:rsidP="00896484">
            <w:pPr>
              <w:spacing w:line="360" w:lineRule="auto"/>
              <w:jc w:val="center"/>
              <w:rPr>
                <w:rFonts w:ascii="XDPrime" w:eastAsia="Times New Roman" w:hAnsi="XDPrime" w:cs="Consolas"/>
                <w:sz w:val="22"/>
              </w:rPr>
            </w:pPr>
            <w:r w:rsidRPr="00CA50E2">
              <w:rPr>
                <w:rFonts w:ascii="XDPrime" w:eastAsia="Times New Roman" w:hAnsi="XDPrime" w:cs="Consolas"/>
                <w:sz w:val="22"/>
              </w:rPr>
              <w:t>__________</w:t>
            </w:r>
            <w:r w:rsidR="00533A1B" w:rsidRPr="00CA50E2">
              <w:rPr>
                <w:rFonts w:ascii="XDPrime" w:eastAsia="Times New Roman" w:hAnsi="XDPrime" w:cs="Consolas"/>
                <w:sz w:val="22"/>
              </w:rPr>
              <w:t>_</w:t>
            </w:r>
          </w:p>
          <w:p w14:paraId="23E6592C" w14:textId="3CEEEF94" w:rsidR="00391FC1" w:rsidRPr="00CA50E2" w:rsidRDefault="00391FC1" w:rsidP="00896484">
            <w:pPr>
              <w:spacing w:line="360" w:lineRule="auto"/>
              <w:jc w:val="center"/>
              <w:rPr>
                <w:rFonts w:ascii="XDPrime" w:eastAsia="Times New Roman" w:hAnsi="XDPrime" w:cs="Consolas"/>
                <w:sz w:val="22"/>
                <w:lang w:val="id-ID"/>
              </w:rPr>
            </w:pPr>
            <w:r w:rsidRPr="00CA50E2">
              <w:rPr>
                <w:rFonts w:ascii="XDPrime" w:eastAsia="Times New Roman" w:hAnsi="XDPrime" w:cs="Consolas"/>
                <w:sz w:val="22"/>
              </w:rPr>
              <w:t>__________</w:t>
            </w:r>
            <w:r w:rsidR="00533A1B" w:rsidRPr="00CA50E2">
              <w:rPr>
                <w:rFonts w:ascii="XDPrime" w:eastAsia="Times New Roman" w:hAnsi="XDPrime" w:cs="Consolas"/>
                <w:sz w:val="22"/>
              </w:rPr>
              <w:t>_</w:t>
            </w:r>
          </w:p>
        </w:tc>
      </w:tr>
    </w:tbl>
    <w:p w14:paraId="79B0488A" w14:textId="57B843F0" w:rsidR="00391FC1" w:rsidRPr="00CA50E2" w:rsidRDefault="00391FC1" w:rsidP="00391FC1">
      <w:pPr>
        <w:spacing w:after="0" w:line="240" w:lineRule="auto"/>
        <w:jc w:val="center"/>
        <w:rPr>
          <w:rFonts w:ascii="XDPrime" w:eastAsia="Times New Roman" w:hAnsi="XDPrime" w:cs="Consolas"/>
          <w:sz w:val="22"/>
          <w:lang w:val="id-ID"/>
        </w:rPr>
      </w:pPr>
    </w:p>
    <w:p w14:paraId="53133DD4" w14:textId="4010B900" w:rsidR="00AC6305" w:rsidRPr="00CA50E2" w:rsidRDefault="00AC6305" w:rsidP="00391FC1">
      <w:pPr>
        <w:spacing w:after="0" w:line="240" w:lineRule="auto"/>
        <w:jc w:val="center"/>
        <w:rPr>
          <w:rFonts w:ascii="XDPrime" w:eastAsia="Times New Roman" w:hAnsi="XDPrime" w:cs="Consolas"/>
          <w:sz w:val="22"/>
          <w:lang w:val="id-ID"/>
        </w:rPr>
      </w:pPr>
    </w:p>
    <w:p w14:paraId="5C9612BC" w14:textId="77777777" w:rsidR="00533A1B" w:rsidRPr="00CA50E2" w:rsidRDefault="00533A1B" w:rsidP="00391FC1">
      <w:pPr>
        <w:spacing w:after="0" w:line="240" w:lineRule="auto"/>
        <w:jc w:val="center"/>
        <w:rPr>
          <w:rFonts w:ascii="XDPrime" w:eastAsia="Times New Roman" w:hAnsi="XDPrime" w:cs="Consolas"/>
          <w:sz w:val="22"/>
          <w:lang w:val="id-ID"/>
        </w:rPr>
      </w:pPr>
    </w:p>
    <w:p w14:paraId="7ADBC22D" w14:textId="77777777" w:rsidR="00391FC1" w:rsidRPr="00CA50E2" w:rsidRDefault="00391FC1" w:rsidP="00391FC1">
      <w:pPr>
        <w:spacing w:after="0" w:line="240" w:lineRule="auto"/>
        <w:jc w:val="center"/>
        <w:rPr>
          <w:rFonts w:ascii="XDPrime" w:eastAsia="Times New Roman" w:hAnsi="XDPrime" w:cs="Consolas"/>
          <w:sz w:val="22"/>
          <w:lang w:val="id-ID"/>
        </w:rPr>
      </w:pPr>
    </w:p>
    <w:p w14:paraId="5BB535DA" w14:textId="77777777" w:rsidR="00391FC1" w:rsidRPr="00CA50E2" w:rsidRDefault="00391FC1" w:rsidP="00391FC1">
      <w:pPr>
        <w:spacing w:after="0" w:line="240" w:lineRule="auto"/>
        <w:jc w:val="center"/>
        <w:rPr>
          <w:rFonts w:ascii="XDPrime" w:eastAsia="Times New Roman" w:hAnsi="XDPrime" w:cs="Consolas"/>
          <w:sz w:val="22"/>
          <w:lang w:val="id-ID"/>
        </w:rPr>
      </w:pPr>
      <w:r w:rsidRPr="00CA50E2">
        <w:rPr>
          <w:rFonts w:ascii="XDPrime" w:eastAsia="Times New Roman" w:hAnsi="XDPrime" w:cs="Consolas"/>
          <w:sz w:val="22"/>
          <w:lang w:val="id-ID"/>
        </w:rPr>
        <w:t>Mengetahui,</w:t>
      </w:r>
    </w:p>
    <w:p w14:paraId="51DFCFA0" w14:textId="7C76DBF3" w:rsidR="00391FC1" w:rsidRPr="00CA50E2" w:rsidRDefault="0037356B" w:rsidP="00391FC1">
      <w:pPr>
        <w:spacing w:after="0" w:line="240" w:lineRule="auto"/>
        <w:jc w:val="center"/>
        <w:rPr>
          <w:rFonts w:ascii="XDPrime" w:eastAsia="Times New Roman" w:hAnsi="XDPrime" w:cs="Consolas"/>
          <w:sz w:val="22"/>
        </w:rPr>
      </w:pPr>
      <w:proofErr w:type="spellStart"/>
      <w:r w:rsidRPr="00CA50E2">
        <w:rPr>
          <w:rFonts w:ascii="XDPrime" w:eastAsia="Times New Roman" w:hAnsi="XDPrime" w:cs="Consolas"/>
          <w:sz w:val="22"/>
        </w:rPr>
        <w:t>Koordinator</w:t>
      </w:r>
      <w:proofErr w:type="spellEnd"/>
      <w:r w:rsidRPr="00CA50E2">
        <w:rPr>
          <w:rFonts w:ascii="XDPrime" w:eastAsia="Times New Roman" w:hAnsi="XDPrime" w:cs="Consolas"/>
          <w:sz w:val="22"/>
        </w:rPr>
        <w:t xml:space="preserve"> </w:t>
      </w:r>
      <w:proofErr w:type="spellStart"/>
      <w:r w:rsidR="00391FC1" w:rsidRPr="00CA50E2">
        <w:rPr>
          <w:rFonts w:ascii="XDPrime" w:eastAsia="Times New Roman" w:hAnsi="XDPrime" w:cs="Consolas"/>
          <w:sz w:val="22"/>
        </w:rPr>
        <w:t>Komisi</w:t>
      </w:r>
      <w:proofErr w:type="spellEnd"/>
      <w:r w:rsidR="00391FC1" w:rsidRPr="00CA50E2">
        <w:rPr>
          <w:rFonts w:ascii="XDPrime" w:eastAsia="Times New Roman" w:hAnsi="XDPrime" w:cs="Consolas"/>
          <w:sz w:val="22"/>
        </w:rPr>
        <w:t xml:space="preserve"> </w:t>
      </w:r>
      <w:proofErr w:type="spellStart"/>
      <w:r w:rsidR="00391FC1" w:rsidRPr="00CA50E2">
        <w:rPr>
          <w:rFonts w:ascii="XDPrime" w:eastAsia="Times New Roman" w:hAnsi="XDPrime" w:cs="Consolas"/>
          <w:sz w:val="22"/>
        </w:rPr>
        <w:t>Skripsi</w:t>
      </w:r>
      <w:proofErr w:type="spellEnd"/>
    </w:p>
    <w:p w14:paraId="122D0864" w14:textId="77777777" w:rsidR="00391FC1" w:rsidRPr="00CA50E2" w:rsidRDefault="00391FC1" w:rsidP="00391FC1">
      <w:pPr>
        <w:spacing w:after="0" w:line="240" w:lineRule="auto"/>
        <w:jc w:val="center"/>
        <w:rPr>
          <w:rFonts w:ascii="XDPrime" w:eastAsia="Times New Roman" w:hAnsi="XDPrime" w:cs="Consolas"/>
          <w:sz w:val="22"/>
          <w:lang w:val="id-ID"/>
        </w:rPr>
      </w:pPr>
    </w:p>
    <w:p w14:paraId="64A7A0F1" w14:textId="4BA82D9F" w:rsidR="00391FC1" w:rsidRDefault="00391FC1" w:rsidP="00391FC1">
      <w:pPr>
        <w:spacing w:after="0" w:line="240" w:lineRule="auto"/>
        <w:jc w:val="center"/>
        <w:rPr>
          <w:rFonts w:ascii="XDPrime" w:eastAsia="Times New Roman" w:hAnsi="XDPrime" w:cs="Consolas"/>
          <w:sz w:val="22"/>
          <w:lang w:val="id-ID"/>
        </w:rPr>
      </w:pPr>
    </w:p>
    <w:p w14:paraId="0DEAFFB6" w14:textId="77777777" w:rsidR="00CA50E2" w:rsidRPr="00CA50E2" w:rsidRDefault="00CA50E2" w:rsidP="00391FC1">
      <w:pPr>
        <w:spacing w:after="0" w:line="240" w:lineRule="auto"/>
        <w:jc w:val="center"/>
        <w:rPr>
          <w:rFonts w:ascii="XDPrime" w:eastAsia="Times New Roman" w:hAnsi="XDPrime" w:cs="Consolas"/>
          <w:sz w:val="22"/>
          <w:lang w:val="id-ID"/>
        </w:rPr>
      </w:pPr>
    </w:p>
    <w:p w14:paraId="0DD63BBC" w14:textId="6C8BD646" w:rsidR="00391FC1" w:rsidRPr="00CA50E2" w:rsidRDefault="00391FC1" w:rsidP="00391FC1">
      <w:pPr>
        <w:spacing w:after="0" w:line="240" w:lineRule="auto"/>
        <w:jc w:val="center"/>
        <w:rPr>
          <w:rFonts w:ascii="XDPrime" w:eastAsia="Times New Roman" w:hAnsi="XDPrime" w:cs="Consolas"/>
          <w:sz w:val="22"/>
          <w:lang w:val="sv-SE"/>
        </w:rPr>
      </w:pPr>
      <w:r w:rsidRPr="00CA50E2">
        <w:rPr>
          <w:rFonts w:ascii="XDPrime" w:eastAsia="Times New Roman" w:hAnsi="XDPrime" w:cs="Consolas"/>
          <w:sz w:val="22"/>
          <w:lang w:val="sv-SE"/>
        </w:rPr>
        <w:t>____________________________________________</w:t>
      </w:r>
    </w:p>
    <w:p w14:paraId="6EBE4A46" w14:textId="667ED5BC" w:rsidR="00391FC1" w:rsidRPr="00CA50E2" w:rsidRDefault="00BA6EB2" w:rsidP="00391FC1">
      <w:pPr>
        <w:spacing w:after="0" w:line="240" w:lineRule="auto"/>
        <w:jc w:val="center"/>
        <w:rPr>
          <w:rFonts w:ascii="XDPrime" w:eastAsia="Times New Roman" w:hAnsi="XDPrime" w:cs="Consolas"/>
          <w:sz w:val="24"/>
          <w:szCs w:val="22"/>
        </w:rPr>
      </w:pPr>
      <w:r>
        <w:rPr>
          <w:rFonts w:ascii="XDPrime" w:eastAsia="Times New Roman" w:hAnsi="XDPrime" w:cs="Consolas"/>
          <w:sz w:val="22"/>
          <w:lang w:val="sv-SE"/>
        </w:rPr>
        <w:t>NIK</w:t>
      </w:r>
      <w:r w:rsidR="00391FC1" w:rsidRPr="00CA50E2">
        <w:rPr>
          <w:rFonts w:ascii="XDPrime" w:eastAsia="Times New Roman" w:hAnsi="XDPrime" w:cs="Consolas"/>
          <w:sz w:val="22"/>
          <w:lang w:val="sv-SE"/>
        </w:rPr>
        <w:t xml:space="preserve"> </w:t>
      </w:r>
      <w:r w:rsidR="00391FC1" w:rsidRPr="00CA50E2">
        <w:rPr>
          <w:rFonts w:ascii="XDPrime" w:eastAsia="Times New Roman" w:hAnsi="XDPrime" w:cs="Consolas"/>
          <w:sz w:val="22"/>
        </w:rPr>
        <w:t>_________________________</w:t>
      </w:r>
    </w:p>
    <w:p w14:paraId="0718F763" w14:textId="6346140B" w:rsidR="00F210D6" w:rsidRPr="00BD4DE7" w:rsidRDefault="00BD4DE7" w:rsidP="00BD4DE7">
      <w:pPr>
        <w:spacing w:after="0" w:line="240" w:lineRule="auto"/>
        <w:jc w:val="both"/>
        <w:rPr>
          <w:rFonts w:ascii="XDPrime" w:eastAsia="Times New Roman" w:hAnsi="XDPrime" w:cs="Consolas"/>
          <w:bCs/>
          <w:i/>
          <w:iCs/>
          <w:sz w:val="24"/>
          <w:szCs w:val="22"/>
        </w:rPr>
      </w:pPr>
      <w:r>
        <w:rPr>
          <w:rFonts w:ascii="XDPrime" w:eastAsia="Times New Roman" w:hAnsi="XDPrime" w:cs="Consolas"/>
          <w:b/>
          <w:sz w:val="24"/>
          <w:szCs w:val="22"/>
        </w:rPr>
        <w:br/>
      </w:r>
      <w:r w:rsidRPr="00BD4DE7">
        <w:rPr>
          <w:rFonts w:ascii="XDPrime" w:eastAsia="Times New Roman" w:hAnsi="XDPrime" w:cs="Consolas"/>
          <w:bCs/>
          <w:i/>
          <w:iCs/>
          <w:color w:val="A6A6A6" w:themeColor="background1" w:themeShade="A6"/>
          <w:sz w:val="24"/>
          <w:szCs w:val="22"/>
        </w:rPr>
        <w:t>*</w:t>
      </w:r>
      <w:proofErr w:type="spellStart"/>
      <w:proofErr w:type="gramStart"/>
      <w:r w:rsidRPr="00BD4DE7">
        <w:rPr>
          <w:rFonts w:ascii="XDPrime" w:eastAsia="Times New Roman" w:hAnsi="XDPrime" w:cs="Consolas"/>
          <w:bCs/>
          <w:i/>
          <w:iCs/>
          <w:color w:val="A6A6A6" w:themeColor="background1" w:themeShade="A6"/>
          <w:sz w:val="24"/>
          <w:szCs w:val="22"/>
        </w:rPr>
        <w:t>digunakan</w:t>
      </w:r>
      <w:proofErr w:type="spellEnd"/>
      <w:proofErr w:type="gramEnd"/>
      <w:r w:rsidRPr="00BD4DE7">
        <w:rPr>
          <w:rFonts w:ascii="XDPrime" w:eastAsia="Times New Roman" w:hAnsi="XDPrime" w:cs="Consolas"/>
          <w:bCs/>
          <w:i/>
          <w:iCs/>
          <w:color w:val="A6A6A6" w:themeColor="background1" w:themeShade="A6"/>
          <w:sz w:val="24"/>
          <w:szCs w:val="22"/>
        </w:rPr>
        <w:t xml:space="preserve"> </w:t>
      </w:r>
      <w:proofErr w:type="spellStart"/>
      <w:r w:rsidRPr="00BD4DE7">
        <w:rPr>
          <w:rFonts w:ascii="XDPrime" w:eastAsia="Times New Roman" w:hAnsi="XDPrime" w:cs="Consolas"/>
          <w:bCs/>
          <w:i/>
          <w:iCs/>
          <w:color w:val="A6A6A6" w:themeColor="background1" w:themeShade="A6"/>
          <w:sz w:val="24"/>
          <w:szCs w:val="22"/>
        </w:rPr>
        <w:t>saat</w:t>
      </w:r>
      <w:proofErr w:type="spellEnd"/>
      <w:r w:rsidRPr="00BD4DE7">
        <w:rPr>
          <w:rFonts w:ascii="XDPrime" w:eastAsia="Times New Roman" w:hAnsi="XDPrime" w:cs="Consolas"/>
          <w:bCs/>
          <w:i/>
          <w:iCs/>
          <w:color w:val="A6A6A6" w:themeColor="background1" w:themeShade="A6"/>
          <w:sz w:val="24"/>
          <w:szCs w:val="22"/>
        </w:rPr>
        <w:t xml:space="preserve"> </w:t>
      </w:r>
      <w:proofErr w:type="spellStart"/>
      <w:r w:rsidRPr="00BD4DE7">
        <w:rPr>
          <w:rFonts w:ascii="XDPrime" w:eastAsia="Times New Roman" w:hAnsi="XDPrime" w:cs="Consolas"/>
          <w:bCs/>
          <w:i/>
          <w:iCs/>
          <w:color w:val="A6A6A6" w:themeColor="background1" w:themeShade="A6"/>
          <w:sz w:val="24"/>
          <w:szCs w:val="22"/>
        </w:rPr>
        <w:t>menyelesaikan</w:t>
      </w:r>
      <w:proofErr w:type="spellEnd"/>
      <w:r w:rsidRPr="00BD4DE7">
        <w:rPr>
          <w:rFonts w:ascii="XDPrime" w:eastAsia="Times New Roman" w:hAnsi="XDPrime" w:cs="Consolas"/>
          <w:bCs/>
          <w:i/>
          <w:iCs/>
          <w:color w:val="A6A6A6" w:themeColor="background1" w:themeShade="A6"/>
          <w:sz w:val="24"/>
          <w:szCs w:val="22"/>
        </w:rPr>
        <w:t xml:space="preserve"> </w:t>
      </w:r>
      <w:proofErr w:type="spellStart"/>
      <w:r w:rsidRPr="00BD4DE7">
        <w:rPr>
          <w:rFonts w:ascii="XDPrime" w:eastAsia="Times New Roman" w:hAnsi="XDPrime" w:cs="Consolas"/>
          <w:bCs/>
          <w:i/>
          <w:iCs/>
          <w:color w:val="A6A6A6" w:themeColor="background1" w:themeShade="A6"/>
          <w:sz w:val="24"/>
          <w:szCs w:val="22"/>
        </w:rPr>
        <w:t>revisi</w:t>
      </w:r>
      <w:proofErr w:type="spellEnd"/>
    </w:p>
    <w:bookmarkEnd w:id="0"/>
    <w:p w14:paraId="286ABAF5" w14:textId="77777777" w:rsidR="00990911" w:rsidRPr="00CA50E2" w:rsidRDefault="00990911" w:rsidP="00990911">
      <w:pPr>
        <w:tabs>
          <w:tab w:val="left" w:pos="4536"/>
        </w:tabs>
        <w:spacing w:after="0" w:line="240" w:lineRule="auto"/>
        <w:jc w:val="center"/>
        <w:rPr>
          <w:rFonts w:ascii="XDPrime" w:eastAsia="Times New Roman" w:hAnsi="XDPrime" w:cs="Consolas"/>
          <w:b/>
          <w:sz w:val="22"/>
          <w:szCs w:val="22"/>
        </w:rPr>
        <w:sectPr w:rsidR="00990911" w:rsidRPr="00CA50E2" w:rsidSect="00736D44">
          <w:pgSz w:w="8391" w:h="11907" w:code="11"/>
          <w:pgMar w:top="1134" w:right="1134" w:bottom="1134" w:left="1418" w:header="0" w:footer="340" w:gutter="0"/>
          <w:pgNumType w:fmt="lowerRoman" w:start="1"/>
          <w:cols w:space="720"/>
          <w:docGrid w:linePitch="326"/>
        </w:sectPr>
      </w:pPr>
    </w:p>
    <w:p w14:paraId="219318A8" w14:textId="77777777" w:rsidR="00990911" w:rsidRPr="00CA50E2" w:rsidRDefault="00990911" w:rsidP="00990911">
      <w:pPr>
        <w:spacing w:after="0" w:line="240" w:lineRule="auto"/>
        <w:jc w:val="center"/>
        <w:rPr>
          <w:rFonts w:ascii="XDPrime" w:eastAsia="Times New Roman" w:hAnsi="XDPrime" w:cs="Consolas"/>
          <w:b/>
          <w:sz w:val="24"/>
          <w:szCs w:val="22"/>
        </w:rPr>
      </w:pPr>
      <w:r w:rsidRPr="00CA50E2">
        <w:rPr>
          <w:rFonts w:ascii="XDPrime" w:eastAsia="Times New Roman" w:hAnsi="XDPrime" w:cs="Consolas"/>
          <w:b/>
          <w:sz w:val="24"/>
          <w:szCs w:val="22"/>
        </w:rPr>
        <w:lastRenderedPageBreak/>
        <w:t>KATA PENGANTAR</w:t>
      </w:r>
    </w:p>
    <w:p w14:paraId="23259BBB" w14:textId="77777777" w:rsidR="00990911" w:rsidRPr="00CA50E2" w:rsidRDefault="00990911" w:rsidP="00990911">
      <w:pPr>
        <w:spacing w:after="0" w:line="240" w:lineRule="auto"/>
        <w:jc w:val="center"/>
        <w:rPr>
          <w:rFonts w:ascii="XDPrime" w:eastAsia="Times New Roman" w:hAnsi="XDPrime" w:cs="Consolas"/>
          <w:b/>
          <w:sz w:val="22"/>
          <w:szCs w:val="22"/>
        </w:rPr>
      </w:pPr>
    </w:p>
    <w:p w14:paraId="74D41F56" w14:textId="77777777" w:rsidR="00145D24" w:rsidRPr="00CA50E2" w:rsidRDefault="00145D24" w:rsidP="00990911">
      <w:pPr>
        <w:spacing w:after="0" w:line="240" w:lineRule="auto"/>
        <w:jc w:val="center"/>
        <w:rPr>
          <w:rFonts w:ascii="XDPrime" w:eastAsia="Times New Roman" w:hAnsi="XDPrime" w:cs="Consolas"/>
          <w:b/>
          <w:sz w:val="22"/>
          <w:szCs w:val="22"/>
        </w:rPr>
      </w:pPr>
    </w:p>
    <w:p w14:paraId="2337B9FE" w14:textId="22B8E06F" w:rsidR="00877514" w:rsidRDefault="00877514" w:rsidP="002F1DF7">
      <w:pPr>
        <w:spacing w:after="0" w:line="360" w:lineRule="auto"/>
        <w:ind w:firstLine="567"/>
        <w:jc w:val="both"/>
        <w:rPr>
          <w:rFonts w:ascii="XDPrime" w:eastAsia="Times New Roman" w:hAnsi="XDPrime" w:cs="Consolas"/>
          <w:sz w:val="22"/>
          <w:szCs w:val="22"/>
        </w:rPr>
      </w:pPr>
      <w:proofErr w:type="spellStart"/>
      <w:r w:rsidRPr="00877514">
        <w:rPr>
          <w:rFonts w:ascii="XDPrime" w:eastAsia="Times New Roman" w:hAnsi="XDPrime" w:cs="Consolas"/>
          <w:sz w:val="22"/>
          <w:szCs w:val="22"/>
        </w:rPr>
        <w:t>Puji</w:t>
      </w:r>
      <w:proofErr w:type="spellEnd"/>
      <w:r w:rsidRPr="00877514">
        <w:rPr>
          <w:rFonts w:ascii="XDPrime" w:eastAsia="Times New Roman" w:hAnsi="XDPrime" w:cs="Consolas"/>
          <w:sz w:val="22"/>
          <w:szCs w:val="22"/>
        </w:rPr>
        <w:t xml:space="preserve"> dan </w:t>
      </w:r>
      <w:proofErr w:type="spellStart"/>
      <w:r w:rsidRPr="00877514">
        <w:rPr>
          <w:rFonts w:ascii="XDPrime" w:eastAsia="Times New Roman" w:hAnsi="XDPrime" w:cs="Consolas"/>
          <w:sz w:val="22"/>
          <w:szCs w:val="22"/>
        </w:rPr>
        <w:t>syukur</w:t>
      </w:r>
      <w:proofErr w:type="spellEnd"/>
      <w:r w:rsidRPr="00877514">
        <w:rPr>
          <w:rFonts w:ascii="XDPrime" w:eastAsia="Times New Roman" w:hAnsi="XDPrime" w:cs="Consolas"/>
          <w:sz w:val="22"/>
          <w:szCs w:val="22"/>
        </w:rPr>
        <w:t xml:space="preserve"> kami </w:t>
      </w:r>
      <w:proofErr w:type="spellStart"/>
      <w:r w:rsidRPr="00877514">
        <w:rPr>
          <w:rFonts w:ascii="XDPrime" w:eastAsia="Times New Roman" w:hAnsi="XDPrime" w:cs="Consolas"/>
          <w:sz w:val="22"/>
          <w:szCs w:val="22"/>
        </w:rPr>
        <w:t>persembahk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kehadirat</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Tuhan</w:t>
      </w:r>
      <w:proofErr w:type="spellEnd"/>
      <w:r w:rsidRPr="00877514">
        <w:rPr>
          <w:rFonts w:ascii="XDPrime" w:eastAsia="Times New Roman" w:hAnsi="XDPrime" w:cs="Consolas"/>
          <w:sz w:val="22"/>
          <w:szCs w:val="22"/>
        </w:rPr>
        <w:t xml:space="preserve"> Yang </w:t>
      </w:r>
      <w:proofErr w:type="spellStart"/>
      <w:r w:rsidRPr="00877514">
        <w:rPr>
          <w:rFonts w:ascii="XDPrime" w:eastAsia="Times New Roman" w:hAnsi="XDPrime" w:cs="Consolas"/>
          <w:sz w:val="22"/>
          <w:szCs w:val="22"/>
        </w:rPr>
        <w:t>Es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karen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berkat</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rahmat</w:t>
      </w:r>
      <w:proofErr w:type="spellEnd"/>
      <w:r w:rsidRPr="00877514">
        <w:rPr>
          <w:rFonts w:ascii="XDPrime" w:eastAsia="Times New Roman" w:hAnsi="XDPrime" w:cs="Consolas"/>
          <w:sz w:val="22"/>
          <w:szCs w:val="22"/>
        </w:rPr>
        <w:t xml:space="preserve"> dan </w:t>
      </w:r>
      <w:proofErr w:type="spellStart"/>
      <w:r w:rsidRPr="00877514">
        <w:rPr>
          <w:rFonts w:ascii="XDPrime" w:eastAsia="Times New Roman" w:hAnsi="XDPrime" w:cs="Consolas"/>
          <w:sz w:val="22"/>
          <w:szCs w:val="22"/>
        </w:rPr>
        <w:t>karunia</w:t>
      </w:r>
      <w:proofErr w:type="spellEnd"/>
      <w:r w:rsidRPr="00877514">
        <w:rPr>
          <w:rFonts w:ascii="XDPrime" w:eastAsia="Times New Roman" w:hAnsi="XDPrime" w:cs="Consolas"/>
          <w:sz w:val="22"/>
          <w:szCs w:val="22"/>
        </w:rPr>
        <w:t xml:space="preserve">-Nya </w:t>
      </w:r>
      <w:proofErr w:type="spellStart"/>
      <w:r w:rsidRPr="00877514">
        <w:rPr>
          <w:rFonts w:ascii="XDPrime" w:eastAsia="Times New Roman" w:hAnsi="XDPrime" w:cs="Consolas"/>
          <w:sz w:val="22"/>
          <w:szCs w:val="22"/>
        </w:rPr>
        <w:t>semat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sehingg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penulis</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mampu</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menyelesaik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penyusun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laporan</w:t>
      </w:r>
      <w:proofErr w:type="spellEnd"/>
      <w:r w:rsidRPr="00877514">
        <w:rPr>
          <w:rFonts w:ascii="XDPrime" w:eastAsia="Times New Roman" w:hAnsi="XDPrime" w:cs="Consolas"/>
          <w:sz w:val="22"/>
          <w:szCs w:val="22"/>
        </w:rPr>
        <w:t xml:space="preserve"> proposal </w:t>
      </w:r>
      <w:proofErr w:type="spellStart"/>
      <w:r w:rsidRPr="00877514">
        <w:rPr>
          <w:rFonts w:ascii="XDPrime" w:eastAsia="Times New Roman" w:hAnsi="XDPrime" w:cs="Consolas"/>
          <w:sz w:val="22"/>
          <w:szCs w:val="22"/>
        </w:rPr>
        <w:t>peneliti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deng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judul</w:t>
      </w:r>
      <w:proofErr w:type="spellEnd"/>
      <w:r w:rsidRPr="00877514">
        <w:rPr>
          <w:rFonts w:ascii="XDPrime" w:eastAsia="Times New Roman" w:hAnsi="XDPrime" w:cs="Consolas"/>
          <w:sz w:val="22"/>
          <w:szCs w:val="22"/>
        </w:rPr>
        <w:t xml:space="preserve"> “</w:t>
      </w:r>
      <w:proofErr w:type="spellStart"/>
      <w:r>
        <w:rPr>
          <w:rFonts w:ascii="XDPrime" w:eastAsia="Times New Roman" w:hAnsi="XDPrime" w:cs="Consolas"/>
          <w:sz w:val="22"/>
          <w:szCs w:val="22"/>
        </w:rPr>
        <w:t>Rancang</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Bangun</w:t>
      </w:r>
      <w:proofErr w:type="spellEnd"/>
      <w:r>
        <w:rPr>
          <w:rFonts w:ascii="XDPrime" w:eastAsia="Times New Roman" w:hAnsi="XDPrime" w:cs="Consolas"/>
          <w:sz w:val="22"/>
          <w:szCs w:val="22"/>
        </w:rPr>
        <w:t xml:space="preserve"> E-Library pada SMA Negeri 1 Kuta Selatan </w:t>
      </w:r>
      <w:proofErr w:type="spellStart"/>
      <w:r>
        <w:rPr>
          <w:rFonts w:ascii="XDPrime" w:eastAsia="Times New Roman" w:hAnsi="XDPrime" w:cs="Consolas"/>
          <w:sz w:val="22"/>
          <w:szCs w:val="22"/>
        </w:rPr>
        <w:t>Berbasis</w:t>
      </w:r>
      <w:proofErr w:type="spellEnd"/>
      <w:r>
        <w:rPr>
          <w:rFonts w:ascii="XDPrime" w:eastAsia="Times New Roman" w:hAnsi="XDPrime" w:cs="Consolas"/>
          <w:sz w:val="22"/>
          <w:szCs w:val="22"/>
        </w:rPr>
        <w:t xml:space="preserve"> </w:t>
      </w:r>
      <w:proofErr w:type="gramStart"/>
      <w:r>
        <w:rPr>
          <w:rFonts w:ascii="XDPrime" w:eastAsia="Times New Roman" w:hAnsi="XDPrime" w:cs="Consolas"/>
          <w:sz w:val="22"/>
          <w:szCs w:val="22"/>
        </w:rPr>
        <w:t>Website</w:t>
      </w:r>
      <w:r w:rsidRPr="00877514">
        <w:rPr>
          <w:rFonts w:ascii="XDPrime" w:eastAsia="Times New Roman" w:hAnsi="XDPrime" w:cs="Consolas"/>
          <w:sz w:val="22"/>
          <w:szCs w:val="22"/>
        </w:rPr>
        <w:t>“</w:t>
      </w:r>
      <w:proofErr w:type="gramEnd"/>
      <w:r w:rsidRPr="00877514">
        <w:rPr>
          <w:rFonts w:ascii="XDPrime" w:eastAsia="Times New Roman" w:hAnsi="XDPrime" w:cs="Consolas"/>
          <w:sz w:val="22"/>
          <w:szCs w:val="22"/>
        </w:rPr>
        <w:t>.</w:t>
      </w:r>
    </w:p>
    <w:p w14:paraId="5A798609" w14:textId="714580D7" w:rsidR="00877514" w:rsidRDefault="00877514" w:rsidP="002F1DF7">
      <w:pPr>
        <w:spacing w:after="0" w:line="360" w:lineRule="auto"/>
        <w:ind w:firstLine="567"/>
        <w:jc w:val="both"/>
        <w:rPr>
          <w:rFonts w:ascii="XDPrime" w:eastAsia="Times New Roman" w:hAnsi="XDPrime" w:cs="Consolas"/>
          <w:sz w:val="22"/>
          <w:szCs w:val="22"/>
        </w:rPr>
      </w:pPr>
      <w:proofErr w:type="spellStart"/>
      <w:r w:rsidRPr="00877514">
        <w:rPr>
          <w:rFonts w:ascii="XDPrime" w:eastAsia="Times New Roman" w:hAnsi="XDPrime" w:cs="Consolas"/>
          <w:sz w:val="22"/>
          <w:szCs w:val="22"/>
        </w:rPr>
        <w:t>Penyusun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laporan</w:t>
      </w:r>
      <w:proofErr w:type="spellEnd"/>
      <w:r w:rsidRPr="00877514">
        <w:rPr>
          <w:rFonts w:ascii="XDPrime" w:eastAsia="Times New Roman" w:hAnsi="XDPrime" w:cs="Consolas"/>
          <w:sz w:val="22"/>
          <w:szCs w:val="22"/>
        </w:rPr>
        <w:t xml:space="preserve"> proposal </w:t>
      </w:r>
      <w:proofErr w:type="spellStart"/>
      <w:r w:rsidRPr="00877514">
        <w:rPr>
          <w:rFonts w:ascii="XDPrime" w:eastAsia="Times New Roman" w:hAnsi="XDPrime" w:cs="Consolas"/>
          <w:sz w:val="22"/>
          <w:szCs w:val="22"/>
        </w:rPr>
        <w:t>peneliti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ini</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adalah</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untuk</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memenuhi</w:t>
      </w:r>
      <w:proofErr w:type="spellEnd"/>
      <w:r w:rsidRPr="00877514">
        <w:rPr>
          <w:rFonts w:ascii="XDPrime" w:eastAsia="Times New Roman" w:hAnsi="XDPrime" w:cs="Consolas"/>
          <w:sz w:val="22"/>
          <w:szCs w:val="22"/>
        </w:rPr>
        <w:t xml:space="preserve"> salah </w:t>
      </w:r>
      <w:proofErr w:type="spellStart"/>
      <w:r w:rsidRPr="00877514">
        <w:rPr>
          <w:rFonts w:ascii="XDPrime" w:eastAsia="Times New Roman" w:hAnsi="XDPrime" w:cs="Consolas"/>
          <w:sz w:val="22"/>
          <w:szCs w:val="22"/>
        </w:rPr>
        <w:t>satu</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persyarat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kelulusan</w:t>
      </w:r>
      <w:proofErr w:type="spellEnd"/>
      <w:r w:rsidRPr="00877514">
        <w:rPr>
          <w:rFonts w:ascii="XDPrime" w:eastAsia="Times New Roman" w:hAnsi="XDPrime" w:cs="Consolas"/>
          <w:sz w:val="22"/>
          <w:szCs w:val="22"/>
        </w:rPr>
        <w:t xml:space="preserve"> pada </w:t>
      </w:r>
      <w:r>
        <w:rPr>
          <w:rFonts w:ascii="XDPrime" w:eastAsia="Times New Roman" w:hAnsi="XDPrime" w:cs="Consolas"/>
          <w:sz w:val="22"/>
          <w:szCs w:val="22"/>
        </w:rPr>
        <w:t xml:space="preserve">STIMIK </w:t>
      </w:r>
      <w:proofErr w:type="spellStart"/>
      <w:r>
        <w:rPr>
          <w:rFonts w:ascii="XDPrime" w:eastAsia="Times New Roman" w:hAnsi="XDPrime" w:cs="Consolas"/>
          <w:sz w:val="22"/>
          <w:szCs w:val="22"/>
        </w:rPr>
        <w:t>Primakara</w:t>
      </w:r>
      <w:proofErr w:type="spellEnd"/>
      <w:r>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Jurusan</w:t>
      </w:r>
      <w:proofErr w:type="spellEnd"/>
      <w:r w:rsidRPr="00877514">
        <w:rPr>
          <w:rFonts w:ascii="XDPrime" w:eastAsia="Times New Roman" w:hAnsi="XDPrime" w:cs="Consolas"/>
          <w:sz w:val="22"/>
          <w:szCs w:val="22"/>
        </w:rPr>
        <w:t xml:space="preserve"> </w:t>
      </w:r>
      <w:proofErr w:type="spellStart"/>
      <w:r>
        <w:rPr>
          <w:rFonts w:ascii="XDPrime" w:eastAsia="Times New Roman" w:hAnsi="XDPrime" w:cs="Consolas"/>
          <w:sz w:val="22"/>
          <w:szCs w:val="22"/>
        </w:rPr>
        <w:t>Sistem</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Informasi</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Penyusunanny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dapat</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terlaksan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deng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baik</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berkat</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dukung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dari</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banyak</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pihak</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Untuk</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itu</w:t>
      </w:r>
      <w:proofErr w:type="spellEnd"/>
      <w:r w:rsidRPr="00877514">
        <w:rPr>
          <w:rFonts w:ascii="XDPrime" w:eastAsia="Times New Roman" w:hAnsi="XDPrime" w:cs="Consolas"/>
          <w:sz w:val="22"/>
          <w:szCs w:val="22"/>
        </w:rPr>
        <w:t xml:space="preserve">, pada </w:t>
      </w:r>
      <w:proofErr w:type="spellStart"/>
      <w:r w:rsidRPr="00877514">
        <w:rPr>
          <w:rFonts w:ascii="XDPrime" w:eastAsia="Times New Roman" w:hAnsi="XDPrime" w:cs="Consolas"/>
          <w:sz w:val="22"/>
          <w:szCs w:val="22"/>
        </w:rPr>
        <w:t>kesempat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ini</w:t>
      </w:r>
      <w:proofErr w:type="spellEnd"/>
      <w:r w:rsidRPr="00877514">
        <w:rPr>
          <w:rFonts w:ascii="XDPrime" w:eastAsia="Times New Roman" w:hAnsi="XDPrime" w:cs="Consolas"/>
          <w:sz w:val="22"/>
          <w:szCs w:val="22"/>
        </w:rPr>
        <w:t xml:space="preserve"> </w:t>
      </w:r>
      <w:proofErr w:type="spellStart"/>
      <w:r w:rsidR="004F0A4D">
        <w:rPr>
          <w:rFonts w:ascii="XDPrime" w:eastAsia="Times New Roman" w:hAnsi="XDPrime" w:cs="Consolas"/>
          <w:sz w:val="22"/>
          <w:szCs w:val="22"/>
        </w:rPr>
        <w:t>penulis</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mengucapk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terim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kasih</w:t>
      </w:r>
      <w:proofErr w:type="spellEnd"/>
      <w:r w:rsidRPr="00877514">
        <w:rPr>
          <w:rFonts w:ascii="XDPrime" w:eastAsia="Times New Roman" w:hAnsi="XDPrime" w:cs="Consolas"/>
          <w:sz w:val="22"/>
          <w:szCs w:val="22"/>
        </w:rPr>
        <w:t xml:space="preserve"> </w:t>
      </w:r>
      <w:proofErr w:type="spellStart"/>
      <w:proofErr w:type="gramStart"/>
      <w:r w:rsidRPr="00877514">
        <w:rPr>
          <w:rFonts w:ascii="XDPrime" w:eastAsia="Times New Roman" w:hAnsi="XDPrime" w:cs="Consolas"/>
          <w:sz w:val="22"/>
          <w:szCs w:val="22"/>
        </w:rPr>
        <w:t>kepada</w:t>
      </w:r>
      <w:proofErr w:type="spellEnd"/>
      <w:r w:rsidRPr="00877514">
        <w:rPr>
          <w:rFonts w:ascii="XDPrime" w:eastAsia="Times New Roman" w:hAnsi="XDPrime" w:cs="Consolas"/>
          <w:sz w:val="22"/>
          <w:szCs w:val="22"/>
        </w:rPr>
        <w:t xml:space="preserve"> :</w:t>
      </w:r>
      <w:proofErr w:type="gramEnd"/>
    </w:p>
    <w:p w14:paraId="34862FD5" w14:textId="39E8C765" w:rsidR="00877514" w:rsidRDefault="00282ECE" w:rsidP="00877514">
      <w:pPr>
        <w:pStyle w:val="ListParagraph"/>
        <w:numPr>
          <w:ilvl w:val="0"/>
          <w:numId w:val="2"/>
        </w:numPr>
        <w:autoSpaceDE w:val="0"/>
        <w:autoSpaceDN w:val="0"/>
        <w:adjustRightInd w:val="0"/>
        <w:rPr>
          <w:rFonts w:ascii="XDPrime" w:eastAsia="Times New Roman" w:hAnsi="XDPrime" w:cs="Consolas"/>
          <w:color w:val="000000"/>
          <w:sz w:val="22"/>
          <w:szCs w:val="22"/>
        </w:rPr>
      </w:pPr>
      <w:r>
        <w:rPr>
          <w:rFonts w:ascii="XDPrime" w:eastAsia="Times New Roman" w:hAnsi="XDPrime" w:cs="Consolas"/>
          <w:color w:val="000000"/>
          <w:sz w:val="22"/>
          <w:szCs w:val="22"/>
        </w:rPr>
        <w:t xml:space="preserve">Pak </w:t>
      </w:r>
      <w:r w:rsidR="00877514">
        <w:rPr>
          <w:rFonts w:ascii="XDPrime" w:eastAsia="Times New Roman" w:hAnsi="XDPrime" w:cs="Consolas"/>
          <w:color w:val="000000"/>
          <w:sz w:val="22"/>
          <w:szCs w:val="22"/>
        </w:rPr>
        <w:t>Made</w:t>
      </w:r>
    </w:p>
    <w:p w14:paraId="5068EF23" w14:textId="4D70B504" w:rsidR="00877514" w:rsidRDefault="00877514" w:rsidP="00877514">
      <w:pPr>
        <w:pStyle w:val="ListParagraph"/>
        <w:numPr>
          <w:ilvl w:val="0"/>
          <w:numId w:val="2"/>
        </w:numPr>
        <w:autoSpaceDE w:val="0"/>
        <w:autoSpaceDN w:val="0"/>
        <w:adjustRightInd w:val="0"/>
        <w:rPr>
          <w:rFonts w:ascii="XDPrime" w:eastAsia="Times New Roman" w:hAnsi="XDPrime" w:cs="Consolas"/>
          <w:color w:val="000000"/>
          <w:sz w:val="22"/>
          <w:szCs w:val="22"/>
        </w:rPr>
      </w:pPr>
      <w:r>
        <w:rPr>
          <w:rFonts w:ascii="XDPrime" w:eastAsia="Times New Roman" w:hAnsi="XDPrime" w:cs="Consolas"/>
          <w:color w:val="000000"/>
          <w:sz w:val="22"/>
          <w:szCs w:val="22"/>
        </w:rPr>
        <w:t xml:space="preserve">Bu </w:t>
      </w:r>
      <w:proofErr w:type="spellStart"/>
      <w:r>
        <w:rPr>
          <w:rFonts w:ascii="XDPrime" w:eastAsia="Times New Roman" w:hAnsi="XDPrime" w:cs="Consolas"/>
          <w:color w:val="000000"/>
          <w:sz w:val="22"/>
          <w:szCs w:val="22"/>
        </w:rPr>
        <w:t>ita</w:t>
      </w:r>
      <w:proofErr w:type="spellEnd"/>
    </w:p>
    <w:p w14:paraId="238D7B99" w14:textId="224E6505" w:rsidR="00877514" w:rsidRPr="00877514" w:rsidRDefault="00877514" w:rsidP="00877514">
      <w:pPr>
        <w:pStyle w:val="ListParagraph"/>
        <w:numPr>
          <w:ilvl w:val="0"/>
          <w:numId w:val="2"/>
        </w:numPr>
        <w:autoSpaceDE w:val="0"/>
        <w:autoSpaceDN w:val="0"/>
        <w:adjustRightInd w:val="0"/>
        <w:rPr>
          <w:rFonts w:ascii="XDPrime" w:eastAsia="Times New Roman" w:hAnsi="XDPrime" w:cs="Consolas"/>
          <w:color w:val="000000"/>
          <w:sz w:val="22"/>
          <w:szCs w:val="22"/>
        </w:rPr>
      </w:pPr>
      <w:r w:rsidRPr="00877514">
        <w:rPr>
          <w:rFonts w:ascii="XDPrime" w:eastAsia="Times New Roman" w:hAnsi="XDPrime" w:cs="Consolas"/>
          <w:color w:val="000000"/>
          <w:sz w:val="22"/>
          <w:szCs w:val="22"/>
        </w:rPr>
        <w:t xml:space="preserve">I </w:t>
      </w:r>
      <w:proofErr w:type="spellStart"/>
      <w:r w:rsidRPr="00877514">
        <w:rPr>
          <w:rFonts w:ascii="XDPrime" w:eastAsia="Times New Roman" w:hAnsi="XDPrime" w:cs="Consolas"/>
          <w:color w:val="000000"/>
          <w:sz w:val="22"/>
          <w:szCs w:val="22"/>
        </w:rPr>
        <w:t>Gede</w:t>
      </w:r>
      <w:proofErr w:type="spellEnd"/>
      <w:r w:rsidRPr="00877514">
        <w:rPr>
          <w:rFonts w:ascii="XDPrime" w:eastAsia="Times New Roman" w:hAnsi="XDPrime" w:cs="Consolas"/>
          <w:color w:val="000000"/>
          <w:sz w:val="22"/>
          <w:szCs w:val="22"/>
        </w:rPr>
        <w:t xml:space="preserve"> Putu </w:t>
      </w:r>
      <w:proofErr w:type="spellStart"/>
      <w:r w:rsidRPr="00877514">
        <w:rPr>
          <w:rFonts w:ascii="XDPrime" w:eastAsia="Times New Roman" w:hAnsi="XDPrime" w:cs="Consolas"/>
          <w:color w:val="000000"/>
          <w:sz w:val="22"/>
          <w:szCs w:val="22"/>
        </w:rPr>
        <w:t>Krisna</w:t>
      </w:r>
      <w:proofErr w:type="spellEnd"/>
      <w:r w:rsidRPr="00877514">
        <w:rPr>
          <w:rFonts w:ascii="XDPrime" w:eastAsia="Times New Roman" w:hAnsi="XDPrime" w:cs="Consolas"/>
          <w:color w:val="000000"/>
          <w:sz w:val="22"/>
          <w:szCs w:val="22"/>
        </w:rPr>
        <w:t xml:space="preserve"> </w:t>
      </w:r>
      <w:proofErr w:type="spellStart"/>
      <w:r w:rsidRPr="00877514">
        <w:rPr>
          <w:rFonts w:ascii="XDPrime" w:eastAsia="Times New Roman" w:hAnsi="XDPrime" w:cs="Consolas"/>
          <w:color w:val="000000"/>
          <w:sz w:val="22"/>
          <w:szCs w:val="22"/>
        </w:rPr>
        <w:t>Juliharta</w:t>
      </w:r>
      <w:proofErr w:type="spellEnd"/>
      <w:r w:rsidRPr="00877514">
        <w:rPr>
          <w:rFonts w:ascii="XDPrime" w:eastAsia="Times New Roman" w:hAnsi="XDPrime" w:cs="Consolas"/>
          <w:color w:val="000000"/>
          <w:sz w:val="22"/>
          <w:szCs w:val="22"/>
        </w:rPr>
        <w:t>, S.T., M.T</w:t>
      </w:r>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elak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dose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pembimbing</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atu</w:t>
      </w:r>
      <w:proofErr w:type="spellEnd"/>
      <w:r>
        <w:rPr>
          <w:rFonts w:ascii="XDPrime" w:eastAsia="Times New Roman" w:hAnsi="XDPrime" w:cs="Consolas"/>
          <w:color w:val="000000"/>
          <w:sz w:val="22"/>
          <w:szCs w:val="22"/>
        </w:rPr>
        <w:t>.</w:t>
      </w:r>
    </w:p>
    <w:p w14:paraId="1B2397A3" w14:textId="4DF815E2" w:rsidR="004F0A4D" w:rsidRPr="004F0A4D" w:rsidRDefault="00877514" w:rsidP="004F0A4D">
      <w:pPr>
        <w:pStyle w:val="ListParagraph"/>
        <w:numPr>
          <w:ilvl w:val="0"/>
          <w:numId w:val="2"/>
        </w:numPr>
        <w:autoSpaceDE w:val="0"/>
        <w:autoSpaceDN w:val="0"/>
        <w:adjustRightInd w:val="0"/>
        <w:rPr>
          <w:rFonts w:ascii="XDPrime" w:eastAsia="Times New Roman" w:hAnsi="XDPrime" w:cs="Consolas"/>
          <w:color w:val="000000"/>
          <w:sz w:val="22"/>
          <w:szCs w:val="22"/>
        </w:rPr>
      </w:pPr>
      <w:r w:rsidRPr="00877514">
        <w:rPr>
          <w:rFonts w:ascii="XDPrime" w:eastAsia="Times New Roman" w:hAnsi="XDPrime" w:cs="Consolas"/>
          <w:color w:val="000000"/>
          <w:sz w:val="22"/>
          <w:szCs w:val="22"/>
        </w:rPr>
        <w:t xml:space="preserve">NI </w:t>
      </w:r>
      <w:proofErr w:type="spellStart"/>
      <w:r w:rsidRPr="00877514">
        <w:rPr>
          <w:rFonts w:ascii="XDPrime" w:eastAsia="Times New Roman" w:hAnsi="XDPrime" w:cs="Consolas"/>
          <w:color w:val="000000"/>
          <w:sz w:val="22"/>
          <w:szCs w:val="22"/>
        </w:rPr>
        <w:t>Luh</w:t>
      </w:r>
      <w:proofErr w:type="spellEnd"/>
      <w:r w:rsidRPr="00877514">
        <w:rPr>
          <w:rFonts w:ascii="XDPrime" w:eastAsia="Times New Roman" w:hAnsi="XDPrime" w:cs="Consolas"/>
          <w:color w:val="000000"/>
          <w:sz w:val="22"/>
          <w:szCs w:val="22"/>
        </w:rPr>
        <w:t xml:space="preserve"> Putu Ning </w:t>
      </w:r>
      <w:proofErr w:type="spellStart"/>
      <w:r w:rsidRPr="00877514">
        <w:rPr>
          <w:rFonts w:ascii="XDPrime" w:eastAsia="Times New Roman" w:hAnsi="XDPrime" w:cs="Consolas"/>
          <w:color w:val="000000"/>
          <w:sz w:val="22"/>
          <w:szCs w:val="22"/>
        </w:rPr>
        <w:t>Septyarini</w:t>
      </w:r>
      <w:proofErr w:type="spellEnd"/>
      <w:r w:rsidRPr="00877514">
        <w:rPr>
          <w:rFonts w:ascii="XDPrime" w:eastAsia="Times New Roman" w:hAnsi="XDPrime" w:cs="Consolas"/>
          <w:color w:val="000000"/>
          <w:sz w:val="22"/>
          <w:szCs w:val="22"/>
        </w:rPr>
        <w:t xml:space="preserve"> Putri </w:t>
      </w:r>
      <w:proofErr w:type="spellStart"/>
      <w:r w:rsidRPr="00877514">
        <w:rPr>
          <w:rFonts w:ascii="XDPrime" w:eastAsia="Times New Roman" w:hAnsi="XDPrime" w:cs="Consolas"/>
          <w:color w:val="000000"/>
          <w:sz w:val="22"/>
          <w:szCs w:val="22"/>
        </w:rPr>
        <w:t>Astawa</w:t>
      </w:r>
      <w:proofErr w:type="spellEnd"/>
      <w:r w:rsidRPr="00877514">
        <w:rPr>
          <w:rFonts w:ascii="XDPrime" w:eastAsia="Times New Roman" w:hAnsi="XDPrime" w:cs="Consolas"/>
          <w:color w:val="000000"/>
          <w:sz w:val="22"/>
          <w:szCs w:val="22"/>
        </w:rPr>
        <w:t xml:space="preserve">, </w:t>
      </w:r>
      <w:proofErr w:type="spellStart"/>
      <w:proofErr w:type="gramStart"/>
      <w:r w:rsidRPr="00877514">
        <w:rPr>
          <w:rFonts w:ascii="XDPrime" w:eastAsia="Times New Roman" w:hAnsi="XDPrime" w:cs="Consolas"/>
          <w:color w:val="000000"/>
          <w:sz w:val="22"/>
          <w:szCs w:val="22"/>
        </w:rPr>
        <w:t>M.Pd</w:t>
      </w:r>
      <w:proofErr w:type="spellEnd"/>
      <w:proofErr w:type="gram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elak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dose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pembimbing</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dua</w:t>
      </w:r>
      <w:proofErr w:type="spellEnd"/>
      <w:r>
        <w:rPr>
          <w:rFonts w:ascii="XDPrime" w:eastAsia="Times New Roman" w:hAnsi="XDPrime" w:cs="Consolas"/>
          <w:color w:val="000000"/>
          <w:sz w:val="22"/>
          <w:szCs w:val="22"/>
        </w:rPr>
        <w:t>.</w:t>
      </w:r>
    </w:p>
    <w:p w14:paraId="4218354E" w14:textId="2751B85E" w:rsidR="004F0A4D" w:rsidRPr="004F0A4D" w:rsidRDefault="004F0A4D" w:rsidP="004F0A4D">
      <w:pPr>
        <w:pStyle w:val="ListParagraph"/>
        <w:numPr>
          <w:ilvl w:val="0"/>
          <w:numId w:val="2"/>
        </w:numPr>
        <w:autoSpaceDE w:val="0"/>
        <w:autoSpaceDN w:val="0"/>
        <w:adjustRightInd w:val="0"/>
        <w:rPr>
          <w:rFonts w:ascii="XDPrime" w:eastAsia="Times New Roman" w:hAnsi="XDPrime" w:cs="Consolas"/>
          <w:color w:val="000000"/>
          <w:sz w:val="22"/>
          <w:szCs w:val="22"/>
        </w:rPr>
      </w:pPr>
      <w:proofErr w:type="spellStart"/>
      <w:r>
        <w:rPr>
          <w:rFonts w:ascii="XDPrime" w:eastAsia="Times New Roman" w:hAnsi="XDPrime" w:cs="Consolas"/>
          <w:color w:val="000000"/>
          <w:sz w:val="22"/>
          <w:szCs w:val="22"/>
        </w:rPr>
        <w:t>Seluruh</w:t>
      </w:r>
      <w:proofErr w:type="spellEnd"/>
      <w:r>
        <w:rPr>
          <w:rFonts w:ascii="XDPrime" w:eastAsia="Times New Roman" w:hAnsi="XDPrime" w:cs="Consolas"/>
          <w:color w:val="000000"/>
          <w:sz w:val="22"/>
          <w:szCs w:val="22"/>
        </w:rPr>
        <w:t xml:space="preserve"> civitas </w:t>
      </w:r>
      <w:proofErr w:type="spellStart"/>
      <w:r>
        <w:rPr>
          <w:rFonts w:ascii="XDPrime" w:eastAsia="Times New Roman" w:hAnsi="XDPrime" w:cs="Consolas"/>
          <w:color w:val="000000"/>
          <w:sz w:val="22"/>
          <w:szCs w:val="22"/>
        </w:rPr>
        <w:t>akademika</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Jurus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istem</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Informasi</w:t>
      </w:r>
      <w:proofErr w:type="spellEnd"/>
      <w:r>
        <w:rPr>
          <w:rFonts w:ascii="XDPrime" w:eastAsia="Times New Roman" w:hAnsi="XDPrime" w:cs="Consolas"/>
          <w:color w:val="000000"/>
          <w:sz w:val="22"/>
          <w:szCs w:val="22"/>
        </w:rPr>
        <w:t xml:space="preserve"> yang </w:t>
      </w:r>
      <w:proofErr w:type="spellStart"/>
      <w:r>
        <w:rPr>
          <w:rFonts w:ascii="XDPrime" w:eastAsia="Times New Roman" w:hAnsi="XDPrime" w:cs="Consolas"/>
          <w:color w:val="000000"/>
          <w:sz w:val="22"/>
          <w:szCs w:val="22"/>
        </w:rPr>
        <w:t>telah</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memberik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dukung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moril</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kepada</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penulis</w:t>
      </w:r>
      <w:proofErr w:type="spellEnd"/>
      <w:r>
        <w:rPr>
          <w:rFonts w:ascii="XDPrime" w:eastAsia="Times New Roman" w:hAnsi="XDPrime" w:cs="Consolas"/>
          <w:color w:val="000000"/>
          <w:sz w:val="22"/>
          <w:szCs w:val="22"/>
        </w:rPr>
        <w:t>.</w:t>
      </w:r>
    </w:p>
    <w:p w14:paraId="051AA2D4" w14:textId="75540348" w:rsidR="004F0A4D" w:rsidRPr="004F0A4D" w:rsidRDefault="004F0A4D" w:rsidP="004F0A4D">
      <w:pPr>
        <w:pStyle w:val="ListParagraph"/>
        <w:numPr>
          <w:ilvl w:val="0"/>
          <w:numId w:val="2"/>
        </w:numPr>
        <w:autoSpaceDE w:val="0"/>
        <w:autoSpaceDN w:val="0"/>
        <w:adjustRightInd w:val="0"/>
        <w:rPr>
          <w:rFonts w:ascii="XDPrime" w:eastAsia="Times New Roman" w:hAnsi="XDPrime" w:cs="Consolas"/>
          <w:color w:val="000000"/>
          <w:sz w:val="22"/>
          <w:szCs w:val="22"/>
        </w:rPr>
      </w:pPr>
      <w:r>
        <w:rPr>
          <w:rFonts w:ascii="XDPrime" w:eastAsia="Times New Roman" w:hAnsi="XDPrime" w:cs="Consolas"/>
          <w:sz w:val="22"/>
          <w:szCs w:val="22"/>
        </w:rPr>
        <w:t xml:space="preserve">Bu </w:t>
      </w:r>
      <w:proofErr w:type="spellStart"/>
      <w:r>
        <w:rPr>
          <w:rFonts w:ascii="XDPrime" w:eastAsia="Times New Roman" w:hAnsi="XDPrime" w:cs="Consolas"/>
          <w:sz w:val="22"/>
          <w:szCs w:val="22"/>
        </w:rPr>
        <w:t>Yuni</w:t>
      </w:r>
      <w:proofErr w:type="spellEnd"/>
    </w:p>
    <w:p w14:paraId="588A4790" w14:textId="7A76CFE9" w:rsidR="004F0A4D" w:rsidRPr="004F0A4D" w:rsidRDefault="004F0A4D" w:rsidP="004F0A4D">
      <w:pPr>
        <w:pStyle w:val="ListParagraph"/>
        <w:numPr>
          <w:ilvl w:val="0"/>
          <w:numId w:val="2"/>
        </w:numPr>
        <w:autoSpaceDE w:val="0"/>
        <w:autoSpaceDN w:val="0"/>
        <w:adjustRightInd w:val="0"/>
        <w:rPr>
          <w:rFonts w:ascii="XDPrime" w:eastAsia="Times New Roman" w:hAnsi="XDPrime" w:cs="Consolas"/>
          <w:color w:val="000000"/>
          <w:sz w:val="22"/>
          <w:szCs w:val="22"/>
        </w:rPr>
      </w:pPr>
      <w:proofErr w:type="spellStart"/>
      <w:r>
        <w:rPr>
          <w:rFonts w:ascii="XDPrime" w:eastAsia="Times New Roman" w:hAnsi="XDPrime" w:cs="Consolas"/>
          <w:sz w:val="22"/>
          <w:szCs w:val="22"/>
        </w:rPr>
        <w:t>Seluruh</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staf</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perpustakaan</w:t>
      </w:r>
      <w:proofErr w:type="spellEnd"/>
      <w:r>
        <w:rPr>
          <w:rFonts w:ascii="XDPrime" w:eastAsia="Times New Roman" w:hAnsi="XDPrime" w:cs="Consolas"/>
          <w:sz w:val="22"/>
          <w:szCs w:val="22"/>
        </w:rPr>
        <w:t xml:space="preserve"> dan juga guru di SMA Negeri 1 Kuta Selatan yang </w:t>
      </w:r>
      <w:proofErr w:type="spellStart"/>
      <w:r>
        <w:rPr>
          <w:rFonts w:ascii="XDPrime" w:eastAsia="Times New Roman" w:hAnsi="XDPrime" w:cs="Consolas"/>
          <w:sz w:val="22"/>
          <w:szCs w:val="22"/>
        </w:rPr>
        <w:t>sudah</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memberikan</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semangat</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kepada</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penulis</w:t>
      </w:r>
      <w:proofErr w:type="spellEnd"/>
      <w:r>
        <w:rPr>
          <w:rFonts w:ascii="XDPrime" w:eastAsia="Times New Roman" w:hAnsi="XDPrime" w:cs="Consolas"/>
          <w:sz w:val="22"/>
          <w:szCs w:val="22"/>
        </w:rPr>
        <w:t>.</w:t>
      </w:r>
    </w:p>
    <w:p w14:paraId="2BCC9379" w14:textId="4860CCC0" w:rsidR="004F0A4D" w:rsidRDefault="004F0A4D" w:rsidP="004F0A4D">
      <w:pPr>
        <w:pStyle w:val="ListParagraph"/>
        <w:numPr>
          <w:ilvl w:val="0"/>
          <w:numId w:val="2"/>
        </w:numPr>
        <w:autoSpaceDE w:val="0"/>
        <w:autoSpaceDN w:val="0"/>
        <w:adjustRightInd w:val="0"/>
        <w:rPr>
          <w:rFonts w:ascii="XDPrime" w:eastAsia="Times New Roman" w:hAnsi="XDPrime" w:cs="Consolas"/>
          <w:color w:val="000000"/>
          <w:sz w:val="22"/>
          <w:szCs w:val="22"/>
        </w:rPr>
      </w:pPr>
      <w:proofErr w:type="spellStart"/>
      <w:r>
        <w:rPr>
          <w:rFonts w:ascii="XDPrime" w:eastAsia="Times New Roman" w:hAnsi="XDPrime" w:cs="Consolas"/>
          <w:color w:val="000000"/>
          <w:sz w:val="22"/>
          <w:szCs w:val="22"/>
        </w:rPr>
        <w:t>Ibunda</w:t>
      </w:r>
      <w:proofErr w:type="spellEnd"/>
      <w:r>
        <w:rPr>
          <w:rFonts w:ascii="XDPrime" w:eastAsia="Times New Roman" w:hAnsi="XDPrime" w:cs="Consolas"/>
          <w:color w:val="000000"/>
          <w:sz w:val="22"/>
          <w:szCs w:val="22"/>
        </w:rPr>
        <w:t xml:space="preserve"> dan </w:t>
      </w:r>
      <w:proofErr w:type="spellStart"/>
      <w:r>
        <w:rPr>
          <w:rFonts w:ascii="XDPrime" w:eastAsia="Times New Roman" w:hAnsi="XDPrime" w:cs="Consolas"/>
          <w:color w:val="000000"/>
          <w:sz w:val="22"/>
          <w:szCs w:val="22"/>
        </w:rPr>
        <w:t>keluarga</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tercinta</w:t>
      </w:r>
      <w:proofErr w:type="spellEnd"/>
      <w:r>
        <w:rPr>
          <w:rFonts w:ascii="XDPrime" w:eastAsia="Times New Roman" w:hAnsi="XDPrime" w:cs="Consolas"/>
          <w:color w:val="000000"/>
          <w:sz w:val="22"/>
          <w:szCs w:val="22"/>
        </w:rPr>
        <w:t xml:space="preserve"> yang </w:t>
      </w:r>
      <w:proofErr w:type="spellStart"/>
      <w:r>
        <w:rPr>
          <w:rFonts w:ascii="XDPrime" w:eastAsia="Times New Roman" w:hAnsi="XDPrime" w:cs="Consolas"/>
          <w:color w:val="000000"/>
          <w:sz w:val="22"/>
          <w:szCs w:val="22"/>
        </w:rPr>
        <w:t>selal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memberik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motivasi</w:t>
      </w:r>
      <w:proofErr w:type="spellEnd"/>
      <w:r>
        <w:rPr>
          <w:rFonts w:ascii="XDPrime" w:eastAsia="Times New Roman" w:hAnsi="XDPrime" w:cs="Consolas"/>
          <w:color w:val="000000"/>
          <w:sz w:val="22"/>
          <w:szCs w:val="22"/>
        </w:rPr>
        <w:t xml:space="preserve"> dan </w:t>
      </w:r>
      <w:proofErr w:type="spellStart"/>
      <w:r>
        <w:rPr>
          <w:rFonts w:ascii="XDPrime" w:eastAsia="Times New Roman" w:hAnsi="XDPrime" w:cs="Consolas"/>
          <w:color w:val="000000"/>
          <w:sz w:val="22"/>
          <w:szCs w:val="22"/>
        </w:rPr>
        <w:t>dukung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doa</w:t>
      </w:r>
      <w:proofErr w:type="spellEnd"/>
      <w:r>
        <w:rPr>
          <w:rFonts w:ascii="XDPrime" w:eastAsia="Times New Roman" w:hAnsi="XDPrime" w:cs="Consolas"/>
          <w:color w:val="000000"/>
          <w:sz w:val="22"/>
          <w:szCs w:val="22"/>
        </w:rPr>
        <w:t>.</w:t>
      </w:r>
    </w:p>
    <w:p w14:paraId="449BB419" w14:textId="4DA8730D" w:rsidR="004F0A4D" w:rsidRPr="004F0A4D" w:rsidRDefault="004F0A4D" w:rsidP="004F0A4D">
      <w:pPr>
        <w:pStyle w:val="ListParagraph"/>
        <w:numPr>
          <w:ilvl w:val="0"/>
          <w:numId w:val="2"/>
        </w:numPr>
        <w:autoSpaceDE w:val="0"/>
        <w:autoSpaceDN w:val="0"/>
        <w:adjustRightInd w:val="0"/>
        <w:rPr>
          <w:rFonts w:ascii="XDPrime" w:eastAsia="Times New Roman" w:hAnsi="XDPrime" w:cs="Consolas"/>
          <w:color w:val="000000"/>
          <w:sz w:val="22"/>
          <w:szCs w:val="22"/>
        </w:rPr>
      </w:pPr>
      <w:proofErr w:type="spellStart"/>
      <w:r>
        <w:rPr>
          <w:rFonts w:ascii="XDPrime" w:eastAsia="Times New Roman" w:hAnsi="XDPrime" w:cs="Consolas"/>
          <w:color w:val="000000"/>
          <w:sz w:val="22"/>
          <w:szCs w:val="22"/>
        </w:rPr>
        <w:lastRenderedPageBreak/>
        <w:t>Teman</w:t>
      </w:r>
      <w:proofErr w:type="spellEnd"/>
      <w:r>
        <w:rPr>
          <w:rFonts w:ascii="XDPrime" w:eastAsia="Times New Roman" w:hAnsi="XDPrime" w:cs="Consolas"/>
          <w:color w:val="000000"/>
          <w:sz w:val="22"/>
          <w:szCs w:val="22"/>
        </w:rPr>
        <w:t xml:space="preserve"> – </w:t>
      </w:r>
      <w:proofErr w:type="spellStart"/>
      <w:r>
        <w:rPr>
          <w:rFonts w:ascii="XDPrime" w:eastAsia="Times New Roman" w:hAnsi="XDPrime" w:cs="Consolas"/>
          <w:color w:val="000000"/>
          <w:sz w:val="22"/>
          <w:szCs w:val="22"/>
        </w:rPr>
        <w:t>tem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at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angkatan</w:t>
      </w:r>
      <w:proofErr w:type="spellEnd"/>
      <w:r>
        <w:rPr>
          <w:rFonts w:ascii="XDPrime" w:eastAsia="Times New Roman" w:hAnsi="XDPrime" w:cs="Consolas"/>
          <w:color w:val="000000"/>
          <w:sz w:val="22"/>
          <w:szCs w:val="22"/>
        </w:rPr>
        <w:t xml:space="preserve"> yang </w:t>
      </w:r>
      <w:proofErr w:type="spellStart"/>
      <w:r>
        <w:rPr>
          <w:rFonts w:ascii="XDPrime" w:eastAsia="Times New Roman" w:hAnsi="XDPrime" w:cs="Consolas"/>
          <w:color w:val="000000"/>
          <w:sz w:val="22"/>
          <w:szCs w:val="22"/>
        </w:rPr>
        <w:t>selal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memberik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motivasi</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dukung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emangat</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canda</w:t>
      </w:r>
      <w:proofErr w:type="spellEnd"/>
      <w:r>
        <w:rPr>
          <w:rFonts w:ascii="XDPrime" w:eastAsia="Times New Roman" w:hAnsi="XDPrime" w:cs="Consolas"/>
          <w:color w:val="000000"/>
          <w:sz w:val="22"/>
          <w:szCs w:val="22"/>
        </w:rPr>
        <w:t>, dan tawa.</w:t>
      </w:r>
    </w:p>
    <w:p w14:paraId="7330F7D1" w14:textId="77777777" w:rsidR="00877514" w:rsidRDefault="00877514" w:rsidP="002F1DF7">
      <w:pPr>
        <w:spacing w:after="0" w:line="360" w:lineRule="auto"/>
        <w:ind w:firstLine="567"/>
        <w:jc w:val="both"/>
        <w:rPr>
          <w:rFonts w:ascii="XDPrime" w:eastAsia="Times New Roman" w:hAnsi="XDPrime" w:cs="Consolas"/>
          <w:sz w:val="22"/>
          <w:szCs w:val="22"/>
        </w:rPr>
      </w:pPr>
    </w:p>
    <w:p w14:paraId="00A698FE" w14:textId="2D7FD304" w:rsidR="00145D24" w:rsidRDefault="00877514" w:rsidP="002F1DF7">
      <w:pPr>
        <w:spacing w:after="0" w:line="360" w:lineRule="auto"/>
        <w:ind w:firstLine="567"/>
        <w:jc w:val="both"/>
        <w:rPr>
          <w:rFonts w:ascii="XDPrime" w:eastAsia="Times New Roman" w:hAnsi="XDPrime" w:cs="Consolas"/>
          <w:sz w:val="22"/>
          <w:szCs w:val="22"/>
        </w:rPr>
      </w:pPr>
      <w:r>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Walaupu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demiki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dalam</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laporan</w:t>
      </w:r>
      <w:proofErr w:type="spellEnd"/>
      <w:r w:rsidR="00376A73" w:rsidRPr="00376A73">
        <w:rPr>
          <w:rFonts w:ascii="XDPrime" w:eastAsia="Times New Roman" w:hAnsi="XDPrime" w:cs="Consolas"/>
          <w:sz w:val="22"/>
          <w:szCs w:val="22"/>
        </w:rPr>
        <w:t xml:space="preserve"> </w:t>
      </w:r>
      <w:r w:rsidR="00332A14">
        <w:rPr>
          <w:rFonts w:ascii="XDPrime" w:eastAsia="Times New Roman" w:hAnsi="XDPrime" w:cs="Consolas"/>
          <w:sz w:val="22"/>
          <w:szCs w:val="22"/>
        </w:rPr>
        <w:t xml:space="preserve">proposal </w:t>
      </w:r>
      <w:proofErr w:type="spellStart"/>
      <w:r w:rsidR="00376A73" w:rsidRPr="00376A73">
        <w:rPr>
          <w:rFonts w:ascii="XDPrime" w:eastAsia="Times New Roman" w:hAnsi="XDPrime" w:cs="Consolas"/>
          <w:sz w:val="22"/>
          <w:szCs w:val="22"/>
        </w:rPr>
        <w:t>peneliti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in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penulis</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menyadar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masih</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belum</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sempurna</w:t>
      </w:r>
      <w:proofErr w:type="spellEnd"/>
      <w:r w:rsidR="00376A73" w:rsidRPr="00376A73">
        <w:rPr>
          <w:rFonts w:ascii="XDPrime" w:eastAsia="Times New Roman" w:hAnsi="XDPrime" w:cs="Consolas"/>
          <w:sz w:val="22"/>
          <w:szCs w:val="22"/>
        </w:rPr>
        <w:t xml:space="preserve">. Oleh </w:t>
      </w:r>
      <w:proofErr w:type="spellStart"/>
      <w:r w:rsidR="00376A73" w:rsidRPr="00376A73">
        <w:rPr>
          <w:rFonts w:ascii="XDPrime" w:eastAsia="Times New Roman" w:hAnsi="XDPrime" w:cs="Consolas"/>
          <w:sz w:val="22"/>
          <w:szCs w:val="22"/>
        </w:rPr>
        <w:t>karena</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itu</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penelit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mengharapkan</w:t>
      </w:r>
      <w:proofErr w:type="spellEnd"/>
      <w:r w:rsidR="00376A73" w:rsidRPr="00376A73">
        <w:rPr>
          <w:rFonts w:ascii="XDPrime" w:eastAsia="Times New Roman" w:hAnsi="XDPrime" w:cs="Consolas"/>
          <w:sz w:val="22"/>
          <w:szCs w:val="22"/>
        </w:rPr>
        <w:t xml:space="preserve"> saran dan </w:t>
      </w:r>
      <w:proofErr w:type="spellStart"/>
      <w:r w:rsidR="00376A73" w:rsidRPr="00376A73">
        <w:rPr>
          <w:rFonts w:ascii="XDPrime" w:eastAsia="Times New Roman" w:hAnsi="XDPrime" w:cs="Consolas"/>
          <w:sz w:val="22"/>
          <w:szCs w:val="22"/>
        </w:rPr>
        <w:t>kritik</w:t>
      </w:r>
      <w:proofErr w:type="spellEnd"/>
      <w:r w:rsidR="00376A73" w:rsidRPr="00376A73">
        <w:rPr>
          <w:rFonts w:ascii="XDPrime" w:eastAsia="Times New Roman" w:hAnsi="XDPrime" w:cs="Consolas"/>
          <w:sz w:val="22"/>
          <w:szCs w:val="22"/>
        </w:rPr>
        <w:t xml:space="preserve"> demi </w:t>
      </w:r>
      <w:proofErr w:type="spellStart"/>
      <w:r w:rsidR="00376A73" w:rsidRPr="00376A73">
        <w:rPr>
          <w:rFonts w:ascii="XDPrime" w:eastAsia="Times New Roman" w:hAnsi="XDPrime" w:cs="Consolas"/>
          <w:sz w:val="22"/>
          <w:szCs w:val="22"/>
        </w:rPr>
        <w:t>kesempurna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peneliti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in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Namu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demiki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adanya</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semoga</w:t>
      </w:r>
      <w:proofErr w:type="spellEnd"/>
      <w:r w:rsidR="00376A73" w:rsidRPr="00376A73">
        <w:rPr>
          <w:rFonts w:ascii="XDPrime" w:eastAsia="Times New Roman" w:hAnsi="XDPrime" w:cs="Consolas"/>
          <w:sz w:val="22"/>
          <w:szCs w:val="22"/>
        </w:rPr>
        <w:t xml:space="preserve"> proposal </w:t>
      </w:r>
      <w:proofErr w:type="spellStart"/>
      <w:r w:rsidR="00376A73" w:rsidRPr="00376A73">
        <w:rPr>
          <w:rFonts w:ascii="XDPrime" w:eastAsia="Times New Roman" w:hAnsi="XDPrime" w:cs="Consolas"/>
          <w:sz w:val="22"/>
          <w:szCs w:val="22"/>
        </w:rPr>
        <w:t>skrips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in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dapat</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dijadik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acu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tindak</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lanjut</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peneliti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selanjutnya</w:t>
      </w:r>
      <w:proofErr w:type="spellEnd"/>
      <w:r w:rsidR="00376A73" w:rsidRPr="00376A73">
        <w:rPr>
          <w:rFonts w:ascii="XDPrime" w:eastAsia="Times New Roman" w:hAnsi="XDPrime" w:cs="Consolas"/>
          <w:sz w:val="22"/>
          <w:szCs w:val="22"/>
        </w:rPr>
        <w:t xml:space="preserve"> dan </w:t>
      </w:r>
      <w:proofErr w:type="spellStart"/>
      <w:r w:rsidR="00376A73" w:rsidRPr="00376A73">
        <w:rPr>
          <w:rFonts w:ascii="XDPrime" w:eastAsia="Times New Roman" w:hAnsi="XDPrime" w:cs="Consolas"/>
          <w:sz w:val="22"/>
          <w:szCs w:val="22"/>
        </w:rPr>
        <w:t>bermanfaat</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bag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kita</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semua</w:t>
      </w:r>
      <w:proofErr w:type="spellEnd"/>
      <w:r w:rsidR="00376A73" w:rsidRPr="00376A73">
        <w:rPr>
          <w:rFonts w:ascii="XDPrime" w:eastAsia="Times New Roman" w:hAnsi="XDPrime" w:cs="Consolas"/>
          <w:sz w:val="22"/>
          <w:szCs w:val="22"/>
        </w:rPr>
        <w:t>.</w:t>
      </w:r>
    </w:p>
    <w:p w14:paraId="7C19057F" w14:textId="591AFBEA" w:rsidR="00376A73" w:rsidRDefault="00376A73" w:rsidP="00376A73">
      <w:pPr>
        <w:spacing w:after="0" w:line="360" w:lineRule="auto"/>
        <w:jc w:val="both"/>
        <w:rPr>
          <w:rFonts w:ascii="XDPrime" w:eastAsia="Times New Roman" w:hAnsi="XDPrime" w:cs="Consolas"/>
          <w:sz w:val="22"/>
          <w:szCs w:val="22"/>
        </w:rPr>
      </w:pPr>
    </w:p>
    <w:p w14:paraId="7B3F3079" w14:textId="42338473" w:rsidR="00376A73" w:rsidRDefault="00376A73" w:rsidP="00376A73">
      <w:pPr>
        <w:spacing w:after="0" w:line="360" w:lineRule="auto"/>
        <w:jc w:val="both"/>
        <w:rPr>
          <w:rFonts w:ascii="XDPrime" w:eastAsia="Times New Roman" w:hAnsi="XDPrime" w:cs="Consolas"/>
          <w:sz w:val="22"/>
          <w:szCs w:val="22"/>
        </w:rPr>
      </w:pPr>
    </w:p>
    <w:p w14:paraId="4D6CF83C" w14:textId="77777777" w:rsidR="00376A73" w:rsidRDefault="00376A73" w:rsidP="00376A73">
      <w:pPr>
        <w:spacing w:after="0" w:line="360" w:lineRule="auto"/>
        <w:jc w:val="both"/>
        <w:rPr>
          <w:rFonts w:ascii="XDPrime" w:eastAsia="Times New Roman" w:hAnsi="XDPrime" w:cs="Consolas"/>
          <w:sz w:val="22"/>
          <w:szCs w:val="22"/>
        </w:rPr>
      </w:pPr>
    </w:p>
    <w:p w14:paraId="12163CB3" w14:textId="5283B166" w:rsidR="00376A73" w:rsidRDefault="00376A73" w:rsidP="00332A14">
      <w:pPr>
        <w:spacing w:after="0" w:line="360" w:lineRule="auto"/>
        <w:ind w:left="2160" w:firstLine="720"/>
        <w:jc w:val="center"/>
        <w:rPr>
          <w:rFonts w:ascii="XDPrime" w:eastAsia="Times New Roman" w:hAnsi="XDPrime" w:cs="Consolas"/>
          <w:sz w:val="22"/>
          <w:szCs w:val="22"/>
        </w:rPr>
      </w:pPr>
      <w:r>
        <w:rPr>
          <w:rFonts w:ascii="XDPrime" w:eastAsia="Times New Roman" w:hAnsi="XDPrime" w:cs="Consolas"/>
          <w:sz w:val="22"/>
          <w:szCs w:val="22"/>
        </w:rPr>
        <w:t xml:space="preserve">Denpasar, 11 </w:t>
      </w:r>
      <w:proofErr w:type="spellStart"/>
      <w:r>
        <w:rPr>
          <w:rFonts w:ascii="XDPrime" w:eastAsia="Times New Roman" w:hAnsi="XDPrime" w:cs="Consolas"/>
          <w:sz w:val="22"/>
          <w:szCs w:val="22"/>
        </w:rPr>
        <w:t>Oktober</w:t>
      </w:r>
      <w:proofErr w:type="spellEnd"/>
      <w:r>
        <w:rPr>
          <w:rFonts w:ascii="XDPrime" w:eastAsia="Times New Roman" w:hAnsi="XDPrime" w:cs="Consolas"/>
          <w:sz w:val="22"/>
          <w:szCs w:val="22"/>
        </w:rPr>
        <w:t xml:space="preserve"> 2022</w:t>
      </w:r>
    </w:p>
    <w:p w14:paraId="5988C893" w14:textId="77777777" w:rsidR="00376A73" w:rsidRDefault="00376A73" w:rsidP="00332A14">
      <w:pPr>
        <w:spacing w:after="0" w:line="360" w:lineRule="auto"/>
        <w:ind w:left="2880" w:firstLine="239"/>
        <w:rPr>
          <w:rFonts w:ascii="XDPrime" w:eastAsia="Times New Roman" w:hAnsi="XDPrime" w:cs="Consolas"/>
          <w:sz w:val="22"/>
          <w:szCs w:val="22"/>
        </w:rPr>
      </w:pPr>
      <w:proofErr w:type="spellStart"/>
      <w:r>
        <w:rPr>
          <w:rFonts w:ascii="XDPrime" w:eastAsia="Times New Roman" w:hAnsi="XDPrime" w:cs="Consolas"/>
          <w:sz w:val="22"/>
          <w:szCs w:val="22"/>
        </w:rPr>
        <w:t>Penulis</w:t>
      </w:r>
      <w:proofErr w:type="spellEnd"/>
    </w:p>
    <w:p w14:paraId="7E61B40E" w14:textId="77777777" w:rsidR="00332A14" w:rsidRDefault="00332A14" w:rsidP="00332A14">
      <w:pPr>
        <w:spacing w:after="0" w:line="360" w:lineRule="auto"/>
        <w:ind w:left="2880" w:firstLine="239"/>
        <w:rPr>
          <w:rFonts w:ascii="XDPrime" w:eastAsia="Times New Roman" w:hAnsi="XDPrime" w:cs="Consolas"/>
          <w:sz w:val="22"/>
          <w:szCs w:val="22"/>
        </w:rPr>
      </w:pPr>
    </w:p>
    <w:p w14:paraId="57D87B20" w14:textId="77777777" w:rsidR="00332A14" w:rsidRDefault="00332A14" w:rsidP="00332A14">
      <w:pPr>
        <w:spacing w:after="0" w:line="360" w:lineRule="auto"/>
        <w:ind w:left="2880" w:firstLine="239"/>
        <w:rPr>
          <w:rFonts w:ascii="XDPrime" w:eastAsia="Times New Roman" w:hAnsi="XDPrime" w:cs="Consolas"/>
          <w:sz w:val="22"/>
          <w:szCs w:val="22"/>
        </w:rPr>
      </w:pPr>
    </w:p>
    <w:p w14:paraId="70AE3495" w14:textId="77777777" w:rsidR="00332A14" w:rsidRDefault="00332A14" w:rsidP="00332A14">
      <w:pPr>
        <w:spacing w:after="0" w:line="360" w:lineRule="auto"/>
        <w:ind w:left="2880" w:firstLine="239"/>
        <w:rPr>
          <w:rFonts w:ascii="XDPrime" w:eastAsia="Times New Roman" w:hAnsi="XDPrime" w:cs="Consolas"/>
          <w:sz w:val="22"/>
          <w:szCs w:val="22"/>
        </w:rPr>
      </w:pPr>
    </w:p>
    <w:p w14:paraId="08C30E3F" w14:textId="71F8CBC5" w:rsidR="00332A14" w:rsidRPr="00CA50E2" w:rsidRDefault="00332A14" w:rsidP="00332A14">
      <w:pPr>
        <w:spacing w:after="0" w:line="360" w:lineRule="auto"/>
        <w:ind w:left="2880" w:firstLine="239"/>
        <w:rPr>
          <w:rFonts w:ascii="XDPrime" w:eastAsia="Times New Roman" w:hAnsi="XDPrime" w:cs="Consolas"/>
          <w:sz w:val="22"/>
          <w:szCs w:val="22"/>
        </w:rPr>
        <w:sectPr w:rsidR="00332A14" w:rsidRPr="00CA50E2" w:rsidSect="00AC52BB">
          <w:footerReference w:type="first" r:id="rId11"/>
          <w:pgSz w:w="8391" w:h="11907" w:code="11"/>
          <w:pgMar w:top="1134" w:right="1134" w:bottom="1134" w:left="1418" w:header="0" w:footer="340" w:gutter="0"/>
          <w:pgNumType w:fmt="lowerRoman" w:start="5"/>
          <w:cols w:space="720"/>
          <w:titlePg/>
          <w:docGrid w:linePitch="326"/>
        </w:sectPr>
      </w:pPr>
      <w:r>
        <w:rPr>
          <w:rFonts w:ascii="XDPrime" w:eastAsia="Times New Roman" w:hAnsi="XDPrime" w:cs="Consolas"/>
          <w:sz w:val="22"/>
          <w:szCs w:val="22"/>
        </w:rPr>
        <w:t xml:space="preserve">(I </w:t>
      </w:r>
      <w:proofErr w:type="spellStart"/>
      <w:r>
        <w:rPr>
          <w:rFonts w:ascii="XDPrime" w:eastAsia="Times New Roman" w:hAnsi="XDPrime" w:cs="Consolas"/>
          <w:sz w:val="22"/>
          <w:szCs w:val="22"/>
        </w:rPr>
        <w:t>Gede</w:t>
      </w:r>
      <w:proofErr w:type="spellEnd"/>
      <w:r>
        <w:rPr>
          <w:rFonts w:ascii="XDPrime" w:eastAsia="Times New Roman" w:hAnsi="XDPrime" w:cs="Consolas"/>
          <w:sz w:val="22"/>
          <w:szCs w:val="22"/>
        </w:rPr>
        <w:t xml:space="preserve"> Bayu Widiastika)</w:t>
      </w:r>
    </w:p>
    <w:p w14:paraId="3E063EDC" w14:textId="77777777" w:rsidR="00990911" w:rsidRPr="00CA50E2" w:rsidRDefault="00990911" w:rsidP="00990911">
      <w:pPr>
        <w:spacing w:after="0" w:line="240" w:lineRule="auto"/>
        <w:jc w:val="center"/>
        <w:rPr>
          <w:rFonts w:ascii="XDPrime" w:eastAsia="Times New Roman" w:hAnsi="XDPrime" w:cs="Consolas"/>
          <w:b/>
          <w:sz w:val="24"/>
          <w:szCs w:val="22"/>
          <w:lang w:val="nb-NO"/>
        </w:rPr>
      </w:pPr>
      <w:r w:rsidRPr="00CA50E2">
        <w:rPr>
          <w:rFonts w:ascii="XDPrime" w:eastAsia="Times New Roman" w:hAnsi="XDPrime" w:cs="Consolas"/>
          <w:b/>
          <w:sz w:val="24"/>
          <w:szCs w:val="22"/>
          <w:lang w:val="nb-NO"/>
        </w:rPr>
        <w:lastRenderedPageBreak/>
        <w:t>DAFTAR ISI</w:t>
      </w:r>
    </w:p>
    <w:p w14:paraId="10A64BB3" w14:textId="77777777" w:rsidR="00990911" w:rsidRPr="00CA50E2" w:rsidRDefault="00990911" w:rsidP="00990911">
      <w:pPr>
        <w:spacing w:after="0" w:line="240" w:lineRule="auto"/>
        <w:jc w:val="center"/>
        <w:rPr>
          <w:rFonts w:ascii="XDPrime" w:eastAsia="Times New Roman" w:hAnsi="XDPrime" w:cs="Consolas"/>
          <w:b/>
          <w:sz w:val="22"/>
          <w:szCs w:val="22"/>
          <w:lang w:val="nb-NO"/>
        </w:rPr>
      </w:pPr>
    </w:p>
    <w:p w14:paraId="56B2DA55" w14:textId="77777777" w:rsidR="00990911" w:rsidRPr="00CA50E2" w:rsidRDefault="00990911" w:rsidP="00990911">
      <w:pPr>
        <w:tabs>
          <w:tab w:val="right" w:leader="dot" w:pos="6096"/>
        </w:tabs>
        <w:spacing w:after="0" w:line="240" w:lineRule="auto"/>
        <w:rPr>
          <w:rFonts w:ascii="XDPrime" w:eastAsia="Times New Roman" w:hAnsi="XDPrime" w:cs="Consolas"/>
          <w:noProof/>
          <w:sz w:val="22"/>
          <w:szCs w:val="22"/>
        </w:rPr>
      </w:pPr>
      <w:r w:rsidRPr="00CA50E2">
        <w:rPr>
          <w:rFonts w:ascii="XDPrime" w:eastAsia="Times New Roman" w:hAnsi="XDPrime" w:cs="Consolas"/>
          <w:noProof/>
          <w:sz w:val="22"/>
          <w:szCs w:val="22"/>
        </w:rPr>
        <w:fldChar w:fldCharType="begin"/>
      </w:r>
      <w:r w:rsidRPr="00CA50E2">
        <w:rPr>
          <w:rFonts w:ascii="XDPrime" w:eastAsia="Times New Roman" w:hAnsi="XDPrime" w:cs="Consolas"/>
          <w:noProof/>
          <w:sz w:val="22"/>
          <w:szCs w:val="22"/>
        </w:rPr>
        <w:instrText xml:space="preserve"> TOC \o "1-3" \h \z \u </w:instrText>
      </w:r>
      <w:r w:rsidRPr="00CA50E2">
        <w:rPr>
          <w:rFonts w:ascii="XDPrime" w:eastAsia="Times New Roman" w:hAnsi="XDPrime" w:cs="Consolas"/>
          <w:noProof/>
          <w:sz w:val="22"/>
          <w:szCs w:val="22"/>
        </w:rPr>
        <w:fldChar w:fldCharType="separate"/>
      </w:r>
      <w:hyperlink w:anchor="_Toc451448203" w:history="1">
        <w:r w:rsidRPr="00CA50E2">
          <w:rPr>
            <w:rFonts w:ascii="XDPrime" w:eastAsia="Times New Roman" w:hAnsi="XDPrime" w:cs="Consolas"/>
            <w:noProof/>
            <w:sz w:val="22"/>
            <w:szCs w:val="22"/>
            <w:lang w:val="da-DK"/>
          </w:rPr>
          <w:t>HALAMAN JUDUL</w:t>
        </w:r>
        <w:r w:rsidRPr="00CA50E2">
          <w:rPr>
            <w:rFonts w:ascii="XDPrime" w:eastAsia="Times New Roman" w:hAnsi="XDPrime" w:cs="Consolas"/>
            <w:noProof/>
            <w:webHidden/>
            <w:sz w:val="22"/>
            <w:szCs w:val="22"/>
          </w:rPr>
          <w:tab/>
        </w:r>
      </w:hyperlink>
      <w:r w:rsidRPr="00CA50E2">
        <w:rPr>
          <w:rFonts w:ascii="XDPrime" w:eastAsia="Times New Roman" w:hAnsi="XDPrime" w:cs="Consolas"/>
          <w:noProof/>
          <w:sz w:val="22"/>
          <w:szCs w:val="22"/>
        </w:rPr>
        <w:t>5</w:t>
      </w:r>
    </w:p>
    <w:p w14:paraId="266ED396" w14:textId="77777777" w:rsidR="00990911" w:rsidRPr="00CA50E2" w:rsidRDefault="00000000" w:rsidP="00990911">
      <w:pPr>
        <w:tabs>
          <w:tab w:val="right" w:leader="dot" w:pos="6096"/>
        </w:tabs>
        <w:spacing w:after="0" w:line="240" w:lineRule="auto"/>
        <w:rPr>
          <w:rFonts w:ascii="XDPrime" w:eastAsia="Times New Roman" w:hAnsi="XDPrime" w:cs="Consolas"/>
          <w:noProof/>
          <w:sz w:val="22"/>
          <w:szCs w:val="22"/>
        </w:rPr>
      </w:pPr>
      <w:hyperlink w:anchor="_Toc451448204" w:history="1">
        <w:r w:rsidR="00990911" w:rsidRPr="00CA50E2">
          <w:rPr>
            <w:rFonts w:ascii="XDPrime" w:eastAsia="Times New Roman" w:hAnsi="XDPrime" w:cs="Consolas"/>
            <w:noProof/>
            <w:sz w:val="22"/>
            <w:szCs w:val="22"/>
          </w:rPr>
          <w:t>LEMBAR PENGESAHAN</w:t>
        </w:r>
        <w:r w:rsidR="00990911" w:rsidRPr="00CA50E2">
          <w:rPr>
            <w:rFonts w:ascii="XDPrime" w:eastAsia="Times New Roman" w:hAnsi="XDPrime" w:cs="Consolas"/>
            <w:noProof/>
            <w:webHidden/>
            <w:sz w:val="22"/>
            <w:szCs w:val="22"/>
          </w:rPr>
          <w:tab/>
        </w:r>
      </w:hyperlink>
      <w:r w:rsidR="00990911" w:rsidRPr="00CA50E2">
        <w:rPr>
          <w:rFonts w:ascii="XDPrime" w:eastAsia="Times New Roman" w:hAnsi="XDPrime" w:cs="Consolas"/>
          <w:noProof/>
          <w:sz w:val="22"/>
          <w:szCs w:val="22"/>
        </w:rPr>
        <w:t>6</w:t>
      </w:r>
    </w:p>
    <w:p w14:paraId="04B7D9C4" w14:textId="77777777" w:rsidR="00990911" w:rsidRPr="00CA50E2" w:rsidRDefault="00000000" w:rsidP="00990911">
      <w:pPr>
        <w:tabs>
          <w:tab w:val="right" w:leader="dot" w:pos="6096"/>
        </w:tabs>
        <w:spacing w:after="0" w:line="240" w:lineRule="auto"/>
        <w:rPr>
          <w:rFonts w:ascii="XDPrime" w:eastAsia="Times New Roman" w:hAnsi="XDPrime" w:cs="Consolas"/>
          <w:noProof/>
          <w:sz w:val="22"/>
          <w:szCs w:val="22"/>
        </w:rPr>
      </w:pPr>
      <w:hyperlink w:anchor="_Toc451448205" w:history="1">
        <w:r w:rsidR="00990911" w:rsidRPr="00CA50E2">
          <w:rPr>
            <w:rFonts w:ascii="XDPrime" w:eastAsia="Times New Roman" w:hAnsi="XDPrime" w:cs="Consolas"/>
            <w:noProof/>
            <w:sz w:val="22"/>
            <w:szCs w:val="22"/>
          </w:rPr>
          <w:t>KATA PENGANTAR</w:t>
        </w:r>
        <w:r w:rsidR="00990911" w:rsidRPr="00CA50E2">
          <w:rPr>
            <w:rFonts w:ascii="XDPrime" w:eastAsia="Times New Roman" w:hAnsi="XDPrime" w:cs="Consolas"/>
            <w:noProof/>
            <w:webHidden/>
            <w:sz w:val="22"/>
            <w:szCs w:val="22"/>
          </w:rPr>
          <w:tab/>
        </w:r>
      </w:hyperlink>
      <w:r w:rsidR="00990911" w:rsidRPr="00CA50E2">
        <w:rPr>
          <w:rFonts w:ascii="XDPrime" w:eastAsia="Times New Roman" w:hAnsi="XDPrime" w:cs="Consolas"/>
          <w:noProof/>
          <w:sz w:val="22"/>
          <w:szCs w:val="22"/>
        </w:rPr>
        <w:t>7</w:t>
      </w:r>
    </w:p>
    <w:p w14:paraId="1C29F77E" w14:textId="77777777" w:rsidR="00990911" w:rsidRPr="00CA50E2" w:rsidRDefault="00000000" w:rsidP="00990911">
      <w:pPr>
        <w:tabs>
          <w:tab w:val="right" w:leader="dot" w:pos="6096"/>
        </w:tabs>
        <w:spacing w:after="0" w:line="240" w:lineRule="auto"/>
        <w:rPr>
          <w:rFonts w:ascii="XDPrime" w:eastAsia="Times New Roman" w:hAnsi="XDPrime" w:cs="Consolas"/>
          <w:noProof/>
          <w:sz w:val="22"/>
          <w:szCs w:val="22"/>
        </w:rPr>
      </w:pPr>
      <w:hyperlink w:anchor="_Toc451448206" w:history="1">
        <w:r w:rsidR="00990911" w:rsidRPr="00CA50E2">
          <w:rPr>
            <w:rFonts w:ascii="XDPrime" w:eastAsia="Times New Roman" w:hAnsi="XDPrime" w:cs="Consolas"/>
            <w:noProof/>
            <w:sz w:val="22"/>
            <w:szCs w:val="22"/>
          </w:rPr>
          <w:t>DAFTAR ISI</w:t>
        </w:r>
        <w:r w:rsidR="00990911" w:rsidRPr="00CA50E2">
          <w:rPr>
            <w:rFonts w:ascii="XDPrime" w:eastAsia="Times New Roman" w:hAnsi="XDPrime" w:cs="Consolas"/>
            <w:noProof/>
            <w:webHidden/>
            <w:sz w:val="22"/>
            <w:szCs w:val="22"/>
          </w:rPr>
          <w:tab/>
        </w:r>
      </w:hyperlink>
      <w:r w:rsidR="00990911" w:rsidRPr="00CA50E2">
        <w:rPr>
          <w:rFonts w:ascii="XDPrime" w:eastAsia="Times New Roman" w:hAnsi="XDPrime" w:cs="Consolas"/>
          <w:noProof/>
          <w:sz w:val="22"/>
          <w:szCs w:val="22"/>
        </w:rPr>
        <w:t>8</w:t>
      </w:r>
    </w:p>
    <w:p w14:paraId="11085499" w14:textId="77777777" w:rsidR="00990911" w:rsidRPr="00CA50E2" w:rsidRDefault="00000000" w:rsidP="00990911">
      <w:pPr>
        <w:tabs>
          <w:tab w:val="right" w:leader="dot" w:pos="6096"/>
        </w:tabs>
        <w:spacing w:after="0" w:line="240" w:lineRule="auto"/>
        <w:rPr>
          <w:rFonts w:ascii="XDPrime" w:eastAsia="Times New Roman" w:hAnsi="XDPrime" w:cs="Consolas"/>
          <w:noProof/>
          <w:sz w:val="22"/>
          <w:szCs w:val="22"/>
        </w:rPr>
      </w:pPr>
      <w:hyperlink w:anchor="_Toc451448207" w:history="1">
        <w:r w:rsidR="00990911" w:rsidRPr="00CA50E2">
          <w:rPr>
            <w:rFonts w:ascii="XDPrime" w:eastAsia="Times New Roman" w:hAnsi="XDPrime" w:cs="Consolas"/>
            <w:noProof/>
            <w:sz w:val="22"/>
            <w:szCs w:val="22"/>
          </w:rPr>
          <w:t>DAFTAR TABEL</w:t>
        </w:r>
        <w:r w:rsidR="00990911" w:rsidRPr="00CA50E2">
          <w:rPr>
            <w:rFonts w:ascii="XDPrime" w:eastAsia="Times New Roman" w:hAnsi="XDPrime" w:cs="Consolas"/>
            <w:noProof/>
            <w:webHidden/>
            <w:sz w:val="22"/>
            <w:szCs w:val="22"/>
          </w:rPr>
          <w:tab/>
        </w:r>
      </w:hyperlink>
      <w:r w:rsidR="00990911" w:rsidRPr="00CA50E2">
        <w:rPr>
          <w:rFonts w:ascii="XDPrime" w:eastAsia="Times New Roman" w:hAnsi="XDPrime" w:cs="Consolas"/>
          <w:noProof/>
          <w:sz w:val="22"/>
          <w:szCs w:val="22"/>
        </w:rPr>
        <w:t>9</w:t>
      </w:r>
    </w:p>
    <w:p w14:paraId="07A2316D" w14:textId="77777777" w:rsidR="00990911" w:rsidRPr="00CA50E2" w:rsidRDefault="00000000" w:rsidP="00990911">
      <w:pPr>
        <w:tabs>
          <w:tab w:val="right" w:leader="dot" w:pos="6096"/>
        </w:tabs>
        <w:spacing w:after="0" w:line="240" w:lineRule="auto"/>
        <w:rPr>
          <w:rFonts w:ascii="XDPrime" w:eastAsia="Times New Roman" w:hAnsi="XDPrime" w:cs="Consolas"/>
          <w:noProof/>
          <w:sz w:val="22"/>
          <w:szCs w:val="22"/>
        </w:rPr>
      </w:pPr>
      <w:hyperlink w:anchor="_Toc451448208" w:history="1">
        <w:r w:rsidR="00990911" w:rsidRPr="00CA50E2">
          <w:rPr>
            <w:rFonts w:ascii="XDPrime" w:eastAsia="Times New Roman" w:hAnsi="XDPrime" w:cs="Consolas"/>
            <w:noProof/>
            <w:sz w:val="22"/>
            <w:szCs w:val="22"/>
          </w:rPr>
          <w:t>DAFTAR GAMBAR</w:t>
        </w:r>
        <w:r w:rsidR="00990911" w:rsidRPr="00CA50E2">
          <w:rPr>
            <w:rFonts w:ascii="XDPrime" w:eastAsia="Times New Roman" w:hAnsi="XDPrime" w:cs="Consolas"/>
            <w:noProof/>
            <w:webHidden/>
            <w:sz w:val="22"/>
            <w:szCs w:val="22"/>
          </w:rPr>
          <w:tab/>
        </w:r>
      </w:hyperlink>
      <w:r w:rsidR="00990911" w:rsidRPr="00CA50E2">
        <w:rPr>
          <w:rFonts w:ascii="XDPrime" w:eastAsia="Times New Roman" w:hAnsi="XDPrime" w:cs="Consolas"/>
          <w:noProof/>
          <w:sz w:val="22"/>
          <w:szCs w:val="22"/>
        </w:rPr>
        <w:t>10</w:t>
      </w:r>
    </w:p>
    <w:p w14:paraId="12C9A799" w14:textId="77777777" w:rsidR="00736D44" w:rsidRDefault="00990911" w:rsidP="00990911">
      <w:pPr>
        <w:tabs>
          <w:tab w:val="right" w:leader="dot" w:pos="6096"/>
        </w:tabs>
        <w:spacing w:after="0" w:line="240" w:lineRule="auto"/>
        <w:jc w:val="center"/>
        <w:rPr>
          <w:rFonts w:ascii="XDPrime" w:eastAsia="Times New Roman" w:hAnsi="XDPrime" w:cs="Consolas"/>
          <w:bCs/>
          <w:noProof/>
          <w:sz w:val="22"/>
          <w:szCs w:val="22"/>
        </w:rPr>
        <w:sectPr w:rsidR="00736D44" w:rsidSect="00736D44">
          <w:pgSz w:w="8391" w:h="11907" w:code="11"/>
          <w:pgMar w:top="1134" w:right="1134" w:bottom="1134" w:left="1418" w:header="0" w:footer="340" w:gutter="0"/>
          <w:pgNumType w:fmt="lowerRoman" w:start="6"/>
          <w:cols w:space="720"/>
          <w:titlePg/>
          <w:docGrid w:linePitch="326"/>
        </w:sectPr>
      </w:pPr>
      <w:r w:rsidRPr="00CA50E2">
        <w:rPr>
          <w:rFonts w:ascii="XDPrime" w:eastAsia="Times New Roman" w:hAnsi="XDPrime" w:cs="Consolas"/>
          <w:bCs/>
          <w:noProof/>
          <w:sz w:val="22"/>
          <w:szCs w:val="22"/>
        </w:rPr>
        <w:fldChar w:fldCharType="end"/>
      </w:r>
    </w:p>
    <w:p w14:paraId="7E50EFF3" w14:textId="77777777" w:rsidR="00990911" w:rsidRPr="00CA50E2" w:rsidRDefault="00990911" w:rsidP="00736D44">
      <w:pPr>
        <w:tabs>
          <w:tab w:val="right" w:leader="dot" w:pos="6096"/>
        </w:tabs>
        <w:spacing w:after="0" w:line="240" w:lineRule="auto"/>
        <w:rPr>
          <w:rFonts w:ascii="XDPrime" w:eastAsia="Times New Roman" w:hAnsi="XDPrime" w:cs="Consolas"/>
          <w:bCs/>
          <w:noProof/>
          <w:sz w:val="22"/>
          <w:szCs w:val="22"/>
        </w:rPr>
      </w:pPr>
    </w:p>
    <w:p w14:paraId="12BBD330" w14:textId="77777777" w:rsidR="00990911" w:rsidRPr="00CA50E2" w:rsidRDefault="00990911" w:rsidP="00990911">
      <w:pPr>
        <w:spacing w:after="0" w:line="240" w:lineRule="auto"/>
        <w:jc w:val="center"/>
        <w:rPr>
          <w:rFonts w:ascii="XDPrime" w:eastAsia="Times New Roman" w:hAnsi="XDPrime" w:cs="Consolas"/>
          <w:b/>
          <w:sz w:val="24"/>
          <w:szCs w:val="22"/>
          <w:lang w:val="nb-NO"/>
        </w:rPr>
      </w:pPr>
      <w:r w:rsidRPr="00CA50E2">
        <w:rPr>
          <w:rFonts w:ascii="XDPrime" w:eastAsia="Times New Roman" w:hAnsi="XDPrime" w:cs="Consolas"/>
          <w:b/>
          <w:sz w:val="24"/>
          <w:szCs w:val="22"/>
          <w:lang w:val="nb-NO"/>
        </w:rPr>
        <w:t>DAFTAR TABEL</w:t>
      </w:r>
    </w:p>
    <w:p w14:paraId="4AA1A684" w14:textId="77777777" w:rsidR="00990911" w:rsidRPr="00CA50E2" w:rsidRDefault="00990911" w:rsidP="00990911">
      <w:pPr>
        <w:spacing w:after="0" w:line="240" w:lineRule="auto"/>
        <w:jc w:val="center"/>
        <w:rPr>
          <w:rFonts w:ascii="XDPrime" w:eastAsia="Times New Roman" w:hAnsi="XDPrime" w:cs="Consolas"/>
          <w:b/>
          <w:sz w:val="22"/>
          <w:szCs w:val="22"/>
          <w:lang w:val="nb-NO"/>
        </w:rPr>
      </w:pPr>
    </w:p>
    <w:p w14:paraId="367DEAC6" w14:textId="77777777" w:rsidR="00990911" w:rsidRPr="00CA50E2" w:rsidRDefault="00990911" w:rsidP="00990911">
      <w:pPr>
        <w:tabs>
          <w:tab w:val="right" w:leader="dot" w:pos="6096"/>
        </w:tabs>
        <w:spacing w:after="0" w:line="240" w:lineRule="auto"/>
        <w:rPr>
          <w:rFonts w:ascii="XDPrime" w:eastAsia="Times New Roman" w:hAnsi="XDPrime" w:cs="Consolas"/>
          <w:noProof/>
          <w:sz w:val="22"/>
          <w:szCs w:val="22"/>
        </w:rPr>
      </w:pPr>
      <w:r w:rsidRPr="00CA50E2">
        <w:rPr>
          <w:rFonts w:ascii="XDPrime" w:eastAsia="Times New Roman" w:hAnsi="XDPrime" w:cs="Consolas"/>
          <w:noProof/>
          <w:sz w:val="22"/>
          <w:szCs w:val="22"/>
        </w:rPr>
        <w:fldChar w:fldCharType="begin"/>
      </w:r>
      <w:r w:rsidRPr="00CA50E2">
        <w:rPr>
          <w:rFonts w:ascii="XDPrime" w:eastAsia="Times New Roman" w:hAnsi="XDPrime" w:cs="Consolas"/>
          <w:noProof/>
          <w:sz w:val="22"/>
          <w:szCs w:val="22"/>
        </w:rPr>
        <w:instrText xml:space="preserve"> TOC \o "1-3" \h \z \u </w:instrText>
      </w:r>
      <w:r w:rsidRPr="00CA50E2">
        <w:rPr>
          <w:rFonts w:ascii="XDPrime" w:eastAsia="Times New Roman" w:hAnsi="XDPrime" w:cs="Consolas"/>
          <w:noProof/>
          <w:sz w:val="22"/>
          <w:szCs w:val="22"/>
        </w:rPr>
        <w:fldChar w:fldCharType="separate"/>
      </w:r>
      <w:hyperlink w:anchor="_Toc451448203" w:history="1">
        <w:r w:rsidRPr="00CA50E2">
          <w:rPr>
            <w:rFonts w:ascii="XDPrime" w:eastAsia="Times New Roman" w:hAnsi="XDPrime" w:cs="Consolas"/>
            <w:noProof/>
            <w:sz w:val="22"/>
            <w:szCs w:val="22"/>
            <w:lang w:val="da-DK"/>
          </w:rPr>
          <w:t>Tabel 1.1 Tabel Rencana</w:t>
        </w:r>
        <w:r w:rsidRPr="00CA50E2">
          <w:rPr>
            <w:rFonts w:ascii="XDPrime" w:eastAsia="Times New Roman" w:hAnsi="XDPrime" w:cs="Consolas"/>
            <w:noProof/>
            <w:webHidden/>
            <w:sz w:val="22"/>
            <w:szCs w:val="22"/>
          </w:rPr>
          <w:tab/>
        </w:r>
      </w:hyperlink>
      <w:r w:rsidRPr="00CA50E2">
        <w:rPr>
          <w:rFonts w:ascii="XDPrime" w:eastAsia="Times New Roman" w:hAnsi="XDPrime" w:cs="Consolas"/>
          <w:noProof/>
          <w:sz w:val="22"/>
          <w:szCs w:val="22"/>
        </w:rPr>
        <w:t>4</w:t>
      </w:r>
    </w:p>
    <w:p w14:paraId="17A47916" w14:textId="77777777" w:rsidR="00990911" w:rsidRPr="00CA50E2" w:rsidRDefault="00000000" w:rsidP="00990911">
      <w:pPr>
        <w:tabs>
          <w:tab w:val="right" w:leader="dot" w:pos="6096"/>
        </w:tabs>
        <w:spacing w:after="0" w:line="240" w:lineRule="auto"/>
        <w:rPr>
          <w:rFonts w:ascii="XDPrime" w:eastAsia="Times New Roman" w:hAnsi="XDPrime" w:cs="Consolas"/>
          <w:noProof/>
          <w:sz w:val="22"/>
          <w:szCs w:val="22"/>
        </w:rPr>
      </w:pPr>
      <w:hyperlink w:anchor="_Toc451448204" w:history="1">
        <w:r w:rsidR="00990911" w:rsidRPr="00CA50E2">
          <w:rPr>
            <w:rFonts w:ascii="XDPrime" w:eastAsia="Times New Roman" w:hAnsi="XDPrime" w:cs="Consolas"/>
            <w:noProof/>
            <w:sz w:val="22"/>
            <w:szCs w:val="22"/>
          </w:rPr>
          <w:t>Tabel 1.2 Tabel Hasil</w:t>
        </w:r>
        <w:r w:rsidR="00990911" w:rsidRPr="00CA50E2">
          <w:rPr>
            <w:rFonts w:ascii="XDPrime" w:eastAsia="Times New Roman" w:hAnsi="XDPrime" w:cs="Consolas"/>
            <w:noProof/>
            <w:webHidden/>
            <w:sz w:val="22"/>
            <w:szCs w:val="22"/>
          </w:rPr>
          <w:tab/>
        </w:r>
      </w:hyperlink>
      <w:r w:rsidR="00990911" w:rsidRPr="00CA50E2">
        <w:rPr>
          <w:rFonts w:ascii="XDPrime" w:eastAsia="Times New Roman" w:hAnsi="XDPrime" w:cs="Consolas"/>
          <w:noProof/>
          <w:sz w:val="22"/>
          <w:szCs w:val="22"/>
        </w:rPr>
        <w:t>5</w:t>
      </w:r>
    </w:p>
    <w:p w14:paraId="1BC5FB97"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r w:rsidRPr="00CA50E2">
        <w:rPr>
          <w:rFonts w:ascii="XDPrime" w:eastAsia="Times New Roman" w:hAnsi="XDPrime" w:cs="Consolas"/>
          <w:bCs/>
          <w:noProof/>
          <w:sz w:val="22"/>
          <w:szCs w:val="22"/>
        </w:rPr>
        <w:fldChar w:fldCharType="end"/>
      </w:r>
    </w:p>
    <w:p w14:paraId="155184FC"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36762B4"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60428534"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2FD18CB"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2AD1C14"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61B20AD"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09C17EF8"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5F3095C8"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65EF0181"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1D19A8A1"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C66D824"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107ECB00" w14:textId="77777777" w:rsidR="00990911" w:rsidRPr="00CA50E2" w:rsidRDefault="00990911" w:rsidP="00990911">
      <w:pPr>
        <w:tabs>
          <w:tab w:val="right" w:leader="dot" w:pos="6096"/>
        </w:tabs>
        <w:spacing w:after="0" w:line="240" w:lineRule="auto"/>
        <w:jc w:val="center"/>
        <w:rPr>
          <w:rFonts w:ascii="XDPrime" w:eastAsia="Times New Roman" w:hAnsi="XDPrime" w:cs="Consolas"/>
          <w:b/>
          <w:sz w:val="22"/>
          <w:szCs w:val="22"/>
        </w:rPr>
        <w:sectPr w:rsidR="00990911" w:rsidRPr="00CA50E2" w:rsidSect="00AC52BB">
          <w:pgSz w:w="8391" w:h="11907" w:code="11"/>
          <w:pgMar w:top="1134" w:right="1134" w:bottom="1134" w:left="1418" w:header="0" w:footer="340" w:gutter="0"/>
          <w:pgNumType w:fmt="lowerRoman" w:start="7"/>
          <w:cols w:space="720"/>
          <w:titlePg/>
          <w:docGrid w:linePitch="326"/>
        </w:sectPr>
      </w:pPr>
    </w:p>
    <w:p w14:paraId="6B3E8475" w14:textId="77777777" w:rsidR="00990911" w:rsidRPr="00CA50E2" w:rsidRDefault="00990911" w:rsidP="00990911">
      <w:pPr>
        <w:spacing w:after="0" w:line="240" w:lineRule="auto"/>
        <w:jc w:val="center"/>
        <w:rPr>
          <w:rFonts w:ascii="XDPrime" w:eastAsia="Times New Roman" w:hAnsi="XDPrime" w:cs="Consolas"/>
          <w:b/>
          <w:sz w:val="24"/>
          <w:szCs w:val="22"/>
          <w:lang w:val="nb-NO"/>
        </w:rPr>
      </w:pPr>
      <w:r w:rsidRPr="00CA50E2">
        <w:rPr>
          <w:rFonts w:ascii="XDPrime" w:eastAsia="Times New Roman" w:hAnsi="XDPrime" w:cs="Consolas"/>
          <w:b/>
          <w:sz w:val="24"/>
          <w:szCs w:val="22"/>
          <w:lang w:val="nb-NO"/>
        </w:rPr>
        <w:lastRenderedPageBreak/>
        <w:t>DAFTAR GAMBAR</w:t>
      </w:r>
    </w:p>
    <w:p w14:paraId="586C64F4" w14:textId="77777777" w:rsidR="00990911" w:rsidRPr="00CA50E2" w:rsidRDefault="00990911" w:rsidP="00990911">
      <w:pPr>
        <w:spacing w:after="0" w:line="240" w:lineRule="auto"/>
        <w:jc w:val="center"/>
        <w:rPr>
          <w:rFonts w:ascii="XDPrime" w:eastAsia="Times New Roman" w:hAnsi="XDPrime" w:cs="Consolas"/>
          <w:b/>
          <w:sz w:val="22"/>
          <w:szCs w:val="22"/>
          <w:lang w:val="nb-NO"/>
        </w:rPr>
      </w:pPr>
    </w:p>
    <w:p w14:paraId="5169C692" w14:textId="77777777" w:rsidR="00990911" w:rsidRPr="00CA50E2" w:rsidRDefault="00990911" w:rsidP="00990911">
      <w:pPr>
        <w:tabs>
          <w:tab w:val="right" w:leader="dot" w:pos="6096"/>
        </w:tabs>
        <w:spacing w:after="0" w:line="240" w:lineRule="auto"/>
        <w:rPr>
          <w:rFonts w:ascii="XDPrime" w:eastAsia="Times New Roman" w:hAnsi="XDPrime" w:cs="Consolas"/>
          <w:noProof/>
          <w:sz w:val="22"/>
          <w:szCs w:val="22"/>
        </w:rPr>
      </w:pPr>
      <w:r w:rsidRPr="00CA50E2">
        <w:rPr>
          <w:rFonts w:ascii="XDPrime" w:eastAsia="Times New Roman" w:hAnsi="XDPrime" w:cs="Consolas"/>
          <w:noProof/>
          <w:sz w:val="22"/>
          <w:szCs w:val="22"/>
        </w:rPr>
        <w:fldChar w:fldCharType="begin"/>
      </w:r>
      <w:r w:rsidRPr="00CA50E2">
        <w:rPr>
          <w:rFonts w:ascii="XDPrime" w:eastAsia="Times New Roman" w:hAnsi="XDPrime" w:cs="Consolas"/>
          <w:noProof/>
          <w:sz w:val="22"/>
          <w:szCs w:val="22"/>
        </w:rPr>
        <w:instrText xml:space="preserve"> TOC \o "1-3" \h \z \u </w:instrText>
      </w:r>
      <w:r w:rsidRPr="00CA50E2">
        <w:rPr>
          <w:rFonts w:ascii="XDPrime" w:eastAsia="Times New Roman" w:hAnsi="XDPrime" w:cs="Consolas"/>
          <w:noProof/>
          <w:sz w:val="22"/>
          <w:szCs w:val="22"/>
        </w:rPr>
        <w:fldChar w:fldCharType="separate"/>
      </w:r>
      <w:hyperlink w:anchor="_Toc451448203" w:history="1">
        <w:r w:rsidRPr="00CA50E2">
          <w:rPr>
            <w:rFonts w:ascii="XDPrime" w:eastAsia="Times New Roman" w:hAnsi="XDPrime" w:cs="Consolas"/>
            <w:noProof/>
            <w:sz w:val="22"/>
            <w:szCs w:val="22"/>
            <w:lang w:val="da-DK"/>
          </w:rPr>
          <w:t>Gambar 1.1 Rencangan Penelitian</w:t>
        </w:r>
        <w:r w:rsidRPr="00CA50E2">
          <w:rPr>
            <w:rFonts w:ascii="XDPrime" w:eastAsia="Times New Roman" w:hAnsi="XDPrime" w:cs="Consolas"/>
            <w:noProof/>
            <w:webHidden/>
            <w:sz w:val="22"/>
            <w:szCs w:val="22"/>
          </w:rPr>
          <w:tab/>
          <w:t>6</w:t>
        </w:r>
      </w:hyperlink>
    </w:p>
    <w:p w14:paraId="61F3B863" w14:textId="77777777" w:rsidR="00990911" w:rsidRPr="00CA50E2" w:rsidRDefault="00000000" w:rsidP="00990911">
      <w:pPr>
        <w:tabs>
          <w:tab w:val="right" w:leader="dot" w:pos="6096"/>
        </w:tabs>
        <w:spacing w:after="0" w:line="240" w:lineRule="auto"/>
        <w:rPr>
          <w:rFonts w:ascii="XDPrime" w:eastAsia="Times New Roman" w:hAnsi="XDPrime" w:cs="Consolas"/>
          <w:noProof/>
          <w:sz w:val="22"/>
          <w:szCs w:val="22"/>
        </w:rPr>
      </w:pPr>
      <w:hyperlink w:anchor="_Toc451448204" w:history="1">
        <w:r w:rsidR="00990911" w:rsidRPr="00CA50E2">
          <w:rPr>
            <w:rFonts w:ascii="XDPrime" w:eastAsia="Times New Roman" w:hAnsi="XDPrime" w:cs="Consolas"/>
            <w:noProof/>
            <w:sz w:val="22"/>
            <w:szCs w:val="22"/>
          </w:rPr>
          <w:t>Gambar 1.2 Hasil Kerja</w:t>
        </w:r>
        <w:r w:rsidR="00990911" w:rsidRPr="00CA50E2">
          <w:rPr>
            <w:rFonts w:ascii="XDPrime" w:eastAsia="Times New Roman" w:hAnsi="XDPrime" w:cs="Consolas"/>
            <w:noProof/>
            <w:webHidden/>
            <w:sz w:val="22"/>
            <w:szCs w:val="22"/>
          </w:rPr>
          <w:tab/>
          <w:t>6</w:t>
        </w:r>
      </w:hyperlink>
    </w:p>
    <w:p w14:paraId="5DF596A3" w14:textId="77777777" w:rsidR="00990911" w:rsidRPr="00CA50E2" w:rsidRDefault="00990911" w:rsidP="00990911">
      <w:pPr>
        <w:spacing w:after="0" w:line="240" w:lineRule="auto"/>
        <w:jc w:val="center"/>
        <w:rPr>
          <w:rFonts w:ascii="XDPrime" w:eastAsia="Times New Roman" w:hAnsi="XDPrime" w:cs="Consolas"/>
          <w:b/>
          <w:sz w:val="22"/>
          <w:szCs w:val="22"/>
        </w:rPr>
      </w:pPr>
      <w:r w:rsidRPr="00CA50E2">
        <w:rPr>
          <w:rFonts w:ascii="XDPrime" w:eastAsia="Times New Roman" w:hAnsi="XDPrime" w:cs="Consolas"/>
          <w:bCs/>
          <w:noProof/>
          <w:sz w:val="22"/>
          <w:szCs w:val="22"/>
        </w:rPr>
        <w:fldChar w:fldCharType="end"/>
      </w:r>
    </w:p>
    <w:p w14:paraId="31A0E1E7" w14:textId="77777777" w:rsidR="00990911" w:rsidRPr="00CA50E2" w:rsidRDefault="00990911" w:rsidP="00990911">
      <w:pPr>
        <w:spacing w:after="0" w:line="240" w:lineRule="auto"/>
        <w:ind w:left="426" w:hanging="426"/>
        <w:jc w:val="both"/>
        <w:rPr>
          <w:rFonts w:ascii="XDPrime" w:eastAsia="Times New Roman" w:hAnsi="XDPrime" w:cs="Consolas"/>
          <w:sz w:val="22"/>
          <w:szCs w:val="22"/>
        </w:rPr>
        <w:sectPr w:rsidR="00990911" w:rsidRPr="00CA50E2" w:rsidSect="00AC52BB">
          <w:pgSz w:w="8391" w:h="11907" w:code="11"/>
          <w:pgMar w:top="1134" w:right="1134" w:bottom="1134" w:left="1418" w:header="0" w:footer="340" w:gutter="0"/>
          <w:pgNumType w:fmt="lowerRoman" w:start="8"/>
          <w:cols w:space="720"/>
          <w:titlePg/>
          <w:docGrid w:linePitch="326"/>
        </w:sectPr>
      </w:pPr>
    </w:p>
    <w:p w14:paraId="040729F9" w14:textId="77777777" w:rsidR="00990911" w:rsidRPr="00CA50E2" w:rsidRDefault="00990911" w:rsidP="00990911">
      <w:pPr>
        <w:spacing w:after="0" w:line="240" w:lineRule="auto"/>
        <w:ind w:left="426" w:hanging="426"/>
        <w:jc w:val="center"/>
        <w:rPr>
          <w:rFonts w:ascii="XDPrime" w:eastAsia="Times New Roman" w:hAnsi="XDPrime" w:cs="Consolas"/>
          <w:b/>
          <w:sz w:val="24"/>
          <w:szCs w:val="22"/>
        </w:rPr>
      </w:pPr>
      <w:r w:rsidRPr="00CA50E2">
        <w:rPr>
          <w:rFonts w:ascii="XDPrime" w:eastAsia="Times New Roman" w:hAnsi="XDPrime" w:cs="Consolas"/>
          <w:b/>
          <w:sz w:val="24"/>
          <w:szCs w:val="22"/>
        </w:rPr>
        <w:lastRenderedPageBreak/>
        <w:t>INTISARI</w:t>
      </w:r>
    </w:p>
    <w:p w14:paraId="21E1DAC6" w14:textId="77777777" w:rsidR="00990911" w:rsidRPr="00CA50E2" w:rsidRDefault="00990911" w:rsidP="00990911">
      <w:pPr>
        <w:spacing w:after="0" w:line="240" w:lineRule="auto"/>
        <w:ind w:left="426" w:hanging="426"/>
        <w:jc w:val="center"/>
        <w:rPr>
          <w:rFonts w:ascii="XDPrime" w:eastAsia="Times New Roman" w:hAnsi="XDPrime" w:cs="Consolas"/>
          <w:b/>
          <w:sz w:val="22"/>
          <w:szCs w:val="22"/>
        </w:rPr>
      </w:pPr>
    </w:p>
    <w:p w14:paraId="7C702F31" w14:textId="59B3881F" w:rsidR="004B1408" w:rsidRPr="00CA50E2" w:rsidRDefault="004B1408" w:rsidP="00F83B44">
      <w:pPr>
        <w:spacing w:after="0" w:line="240" w:lineRule="auto"/>
        <w:ind w:firstLine="567"/>
        <w:jc w:val="both"/>
        <w:rPr>
          <w:rFonts w:ascii="XDPrime" w:eastAsia="Times New Roman" w:hAnsi="XDPrime" w:cs="Consolas"/>
          <w:sz w:val="22"/>
          <w:szCs w:val="22"/>
        </w:rPr>
      </w:pPr>
      <w:proofErr w:type="spellStart"/>
      <w:r w:rsidRPr="004B1408">
        <w:rPr>
          <w:rFonts w:ascii="XDPrime" w:eastAsia="Times New Roman" w:hAnsi="XDPrime" w:cs="Consolas"/>
          <w:sz w:val="22"/>
          <w:szCs w:val="22"/>
        </w:rPr>
        <w:t>Perkembangan</w:t>
      </w:r>
      <w:proofErr w:type="spellEnd"/>
      <w:r w:rsidRPr="004B1408">
        <w:rPr>
          <w:rFonts w:ascii="XDPrime" w:eastAsia="Times New Roman" w:hAnsi="XDPrime" w:cs="Consolas"/>
          <w:sz w:val="22"/>
          <w:szCs w:val="22"/>
        </w:rPr>
        <w:t xml:space="preserve"> digital </w:t>
      </w:r>
      <w:proofErr w:type="spellStart"/>
      <w:r w:rsidRPr="004B1408">
        <w:rPr>
          <w:rFonts w:ascii="XDPrime" w:eastAsia="Times New Roman" w:hAnsi="XDPrime" w:cs="Consolas"/>
          <w:sz w:val="22"/>
          <w:szCs w:val="22"/>
        </w:rPr>
        <w:t>menuntut</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ekolah</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untuk</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ngikut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rkembang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gun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ningkat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utu</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layanan</w:t>
      </w:r>
      <w:proofErr w:type="spellEnd"/>
      <w:r w:rsidRPr="004B1408">
        <w:rPr>
          <w:rFonts w:ascii="XDPrime" w:eastAsia="Times New Roman" w:hAnsi="XDPrime" w:cs="Consolas"/>
          <w:sz w:val="22"/>
          <w:szCs w:val="22"/>
        </w:rPr>
        <w:t xml:space="preserve">. Pada SMA Negeri 1 Kuta Selatan proses </w:t>
      </w:r>
      <w:proofErr w:type="spellStart"/>
      <w:r w:rsidRPr="004B1408">
        <w:rPr>
          <w:rFonts w:ascii="XDPrime" w:eastAsia="Times New Roman" w:hAnsi="XDPrime" w:cs="Consolas"/>
          <w:sz w:val="22"/>
          <w:szCs w:val="22"/>
        </w:rPr>
        <w:t>peminjaman</w:t>
      </w:r>
      <w:proofErr w:type="spellEnd"/>
      <w:r w:rsidRPr="004B1408">
        <w:rPr>
          <w:rFonts w:ascii="XDPrime" w:eastAsia="Times New Roman" w:hAnsi="XDPrime" w:cs="Consolas"/>
          <w:sz w:val="22"/>
          <w:szCs w:val="22"/>
        </w:rPr>
        <w:t xml:space="preserve"> dan </w:t>
      </w:r>
      <w:proofErr w:type="spellStart"/>
      <w:r w:rsidRPr="004B1408">
        <w:rPr>
          <w:rFonts w:ascii="XDPrime" w:eastAsia="Times New Roman" w:hAnsi="XDPrime" w:cs="Consolas"/>
          <w:sz w:val="22"/>
          <w:szCs w:val="22"/>
        </w:rPr>
        <w:t>pengembali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buku</w:t>
      </w:r>
      <w:proofErr w:type="spellEnd"/>
      <w:r w:rsidRPr="004B1408">
        <w:rPr>
          <w:rFonts w:ascii="XDPrime" w:eastAsia="Times New Roman" w:hAnsi="XDPrime" w:cs="Consolas"/>
          <w:sz w:val="22"/>
          <w:szCs w:val="22"/>
        </w:rPr>
        <w:t xml:space="preserve"> pada </w:t>
      </w:r>
      <w:proofErr w:type="spellStart"/>
      <w:r w:rsidRPr="004B1408">
        <w:rPr>
          <w:rFonts w:ascii="XDPrime" w:eastAsia="Times New Roman" w:hAnsi="XDPrime" w:cs="Consolas"/>
          <w:sz w:val="22"/>
          <w:szCs w:val="22"/>
        </w:rPr>
        <w:t>perpustakaanny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asih</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ilaku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ecara</w:t>
      </w:r>
      <w:proofErr w:type="spellEnd"/>
      <w:r w:rsidRPr="004B1408">
        <w:rPr>
          <w:rFonts w:ascii="XDPrime" w:eastAsia="Times New Roman" w:hAnsi="XDPrime" w:cs="Consolas"/>
          <w:sz w:val="22"/>
          <w:szCs w:val="22"/>
        </w:rPr>
        <w:t xml:space="preserve"> manual, yang </w:t>
      </w:r>
      <w:proofErr w:type="spellStart"/>
      <w:r w:rsidRPr="004B1408">
        <w:rPr>
          <w:rFonts w:ascii="XDPrime" w:eastAsia="Times New Roman" w:hAnsi="XDPrime" w:cs="Consolas"/>
          <w:sz w:val="22"/>
          <w:szCs w:val="22"/>
        </w:rPr>
        <w:t>menyebab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layan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kurang</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efektif</w:t>
      </w:r>
      <w:proofErr w:type="spellEnd"/>
      <w:r w:rsidRPr="004B1408">
        <w:rPr>
          <w:rFonts w:ascii="XDPrime" w:eastAsia="Times New Roman" w:hAnsi="XDPrime" w:cs="Consolas"/>
          <w:sz w:val="22"/>
          <w:szCs w:val="22"/>
        </w:rPr>
        <w:t xml:space="preserve"> dan </w:t>
      </w:r>
      <w:proofErr w:type="spellStart"/>
      <w:r w:rsidRPr="004B1408">
        <w:rPr>
          <w:rFonts w:ascii="XDPrime" w:eastAsia="Times New Roman" w:hAnsi="XDPrime" w:cs="Consolas"/>
          <w:sz w:val="22"/>
          <w:szCs w:val="22"/>
        </w:rPr>
        <w:t>efesie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Tuju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ar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neliti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in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nerap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ebuah</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istem</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informasi</w:t>
      </w:r>
      <w:proofErr w:type="spellEnd"/>
      <w:r w:rsidRPr="004B1408">
        <w:rPr>
          <w:rFonts w:ascii="XDPrime" w:eastAsia="Times New Roman" w:hAnsi="XDPrime" w:cs="Consolas"/>
          <w:sz w:val="22"/>
          <w:szCs w:val="22"/>
        </w:rPr>
        <w:t xml:space="preserve"> E-Library, </w:t>
      </w:r>
      <w:proofErr w:type="spellStart"/>
      <w:r w:rsidRPr="004B1408">
        <w:rPr>
          <w:rFonts w:ascii="XDPrime" w:eastAsia="Times New Roman" w:hAnsi="XDPrime" w:cs="Consolas"/>
          <w:sz w:val="22"/>
          <w:szCs w:val="22"/>
        </w:rPr>
        <w:t>diman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istem</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rpustaka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in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ibuat</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eng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manfaat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teknolog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informas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yaitu</w:t>
      </w:r>
      <w:proofErr w:type="spellEnd"/>
      <w:r w:rsidRPr="004B1408">
        <w:rPr>
          <w:rFonts w:ascii="XDPrime" w:eastAsia="Times New Roman" w:hAnsi="XDPrime" w:cs="Consolas"/>
          <w:sz w:val="22"/>
          <w:szCs w:val="22"/>
        </w:rPr>
        <w:t xml:space="preserve"> internet. </w:t>
      </w:r>
      <w:proofErr w:type="spellStart"/>
      <w:r w:rsidRPr="004B1408">
        <w:rPr>
          <w:rFonts w:ascii="XDPrime" w:eastAsia="Times New Roman" w:hAnsi="XDPrime" w:cs="Consolas"/>
          <w:sz w:val="22"/>
          <w:szCs w:val="22"/>
        </w:rPr>
        <w:t>Perancangan</w:t>
      </w:r>
      <w:proofErr w:type="spellEnd"/>
      <w:r w:rsidRPr="004B1408">
        <w:rPr>
          <w:rFonts w:ascii="XDPrime" w:eastAsia="Times New Roman" w:hAnsi="XDPrime" w:cs="Consolas"/>
          <w:sz w:val="22"/>
          <w:szCs w:val="22"/>
        </w:rPr>
        <w:t xml:space="preserve"> system </w:t>
      </w:r>
      <w:proofErr w:type="spellStart"/>
      <w:r w:rsidRPr="004B1408">
        <w:rPr>
          <w:rFonts w:ascii="XDPrime" w:eastAsia="Times New Roman" w:hAnsi="XDPrime" w:cs="Consolas"/>
          <w:sz w:val="22"/>
          <w:szCs w:val="22"/>
        </w:rPr>
        <w:t>in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ikembang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eng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nerapa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beberap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tode</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yaitu</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tode</w:t>
      </w:r>
      <w:proofErr w:type="spellEnd"/>
      <w:r w:rsidRPr="004B1408">
        <w:rPr>
          <w:rFonts w:ascii="XDPrime" w:eastAsia="Times New Roman" w:hAnsi="XDPrime" w:cs="Consolas"/>
          <w:sz w:val="22"/>
          <w:szCs w:val="22"/>
        </w:rPr>
        <w:t xml:space="preserve"> PXP (Personal Extreme Programming). </w:t>
      </w:r>
      <w:proofErr w:type="spellStart"/>
      <w:r w:rsidRPr="004B1408">
        <w:rPr>
          <w:rFonts w:ascii="XDPrime" w:eastAsia="Times New Roman" w:hAnsi="XDPrime" w:cs="Consolas"/>
          <w:sz w:val="22"/>
          <w:szCs w:val="22"/>
        </w:rPr>
        <w:t>Deng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ad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ny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ngembang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istem</w:t>
      </w:r>
      <w:proofErr w:type="spellEnd"/>
      <w:r w:rsidRPr="004B1408">
        <w:rPr>
          <w:rFonts w:ascii="XDPrime" w:eastAsia="Times New Roman" w:hAnsi="XDPrime" w:cs="Consolas"/>
          <w:sz w:val="22"/>
          <w:szCs w:val="22"/>
        </w:rPr>
        <w:t xml:space="preserve"> E-Library, </w:t>
      </w:r>
      <w:proofErr w:type="spellStart"/>
      <w:r w:rsidRPr="004B1408">
        <w:rPr>
          <w:rFonts w:ascii="XDPrime" w:eastAsia="Times New Roman" w:hAnsi="XDPrime" w:cs="Consolas"/>
          <w:sz w:val="22"/>
          <w:szCs w:val="22"/>
        </w:rPr>
        <w:t>dengan</w:t>
      </w:r>
      <w:proofErr w:type="spellEnd"/>
      <w:r w:rsidRPr="004B1408">
        <w:rPr>
          <w:rFonts w:ascii="XDPrime" w:eastAsia="Times New Roman" w:hAnsi="XDPrime" w:cs="Consolas"/>
          <w:sz w:val="22"/>
          <w:szCs w:val="22"/>
        </w:rPr>
        <w:t xml:space="preserve"> website </w:t>
      </w:r>
      <w:proofErr w:type="spellStart"/>
      <w:r w:rsidRPr="004B1408">
        <w:rPr>
          <w:rFonts w:ascii="XDPrime" w:eastAsia="Times New Roman" w:hAnsi="XDPrime" w:cs="Consolas"/>
          <w:sz w:val="22"/>
          <w:szCs w:val="22"/>
        </w:rPr>
        <w:t>dapat</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mudah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anggot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rpustaka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untuk</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ngetahu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informas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buku</w:t>
      </w:r>
      <w:proofErr w:type="spellEnd"/>
      <w:r w:rsidRPr="004B1408">
        <w:rPr>
          <w:rFonts w:ascii="XDPrime" w:eastAsia="Times New Roman" w:hAnsi="XDPrime" w:cs="Consolas"/>
          <w:sz w:val="22"/>
          <w:szCs w:val="22"/>
        </w:rPr>
        <w:t xml:space="preserve">, dan </w:t>
      </w:r>
      <w:proofErr w:type="spellStart"/>
      <w:r w:rsidRPr="004B1408">
        <w:rPr>
          <w:rFonts w:ascii="XDPrime" w:eastAsia="Times New Roman" w:hAnsi="XDPrime" w:cs="Consolas"/>
          <w:sz w:val="22"/>
          <w:szCs w:val="22"/>
        </w:rPr>
        <w:t>dapat</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minjam</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buku</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kap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aja</w:t>
      </w:r>
      <w:proofErr w:type="spellEnd"/>
      <w:r w:rsidRPr="004B1408">
        <w:rPr>
          <w:rFonts w:ascii="XDPrime" w:eastAsia="Times New Roman" w:hAnsi="XDPrime" w:cs="Consolas"/>
          <w:sz w:val="22"/>
          <w:szCs w:val="22"/>
        </w:rPr>
        <w:t xml:space="preserve"> dan </w:t>
      </w:r>
      <w:proofErr w:type="spellStart"/>
      <w:r w:rsidRPr="004B1408">
        <w:rPr>
          <w:rFonts w:ascii="XDPrime" w:eastAsia="Times New Roman" w:hAnsi="XDPrime" w:cs="Consolas"/>
          <w:sz w:val="22"/>
          <w:szCs w:val="22"/>
        </w:rPr>
        <w:t>diman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aj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edang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engan</w:t>
      </w:r>
      <w:proofErr w:type="spellEnd"/>
      <w:r w:rsidRPr="004B1408">
        <w:rPr>
          <w:rFonts w:ascii="XDPrime" w:eastAsia="Times New Roman" w:hAnsi="XDPrime" w:cs="Consolas"/>
          <w:sz w:val="22"/>
          <w:szCs w:val="22"/>
        </w:rPr>
        <w:t xml:space="preserve"> system yang </w:t>
      </w:r>
      <w:proofErr w:type="spellStart"/>
      <w:r w:rsidRPr="004B1408">
        <w:rPr>
          <w:rFonts w:ascii="XDPrime" w:eastAsia="Times New Roman" w:hAnsi="XDPrime" w:cs="Consolas"/>
          <w:sz w:val="22"/>
          <w:szCs w:val="22"/>
        </w:rPr>
        <w:t>terintegras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mudah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taf</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ustakaw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alam</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ngelola</w:t>
      </w:r>
      <w:proofErr w:type="spellEnd"/>
      <w:r w:rsidRPr="004B1408">
        <w:rPr>
          <w:rFonts w:ascii="XDPrime" w:eastAsia="Times New Roman" w:hAnsi="XDPrime" w:cs="Consolas"/>
          <w:sz w:val="22"/>
          <w:szCs w:val="22"/>
        </w:rPr>
        <w:t xml:space="preserve"> data </w:t>
      </w:r>
      <w:proofErr w:type="spellStart"/>
      <w:r w:rsidRPr="004B1408">
        <w:rPr>
          <w:rFonts w:ascii="XDPrime" w:eastAsia="Times New Roman" w:hAnsi="XDPrime" w:cs="Consolas"/>
          <w:sz w:val="22"/>
          <w:szCs w:val="22"/>
        </w:rPr>
        <w:t>perpustakaan</w:t>
      </w:r>
      <w:proofErr w:type="spellEnd"/>
      <w:r w:rsidRPr="004B1408">
        <w:rPr>
          <w:rFonts w:ascii="XDPrime" w:eastAsia="Times New Roman" w:hAnsi="XDPrime" w:cs="Consolas"/>
          <w:sz w:val="22"/>
          <w:szCs w:val="22"/>
        </w:rPr>
        <w:t xml:space="preserve"> dan </w:t>
      </w:r>
      <w:proofErr w:type="spellStart"/>
      <w:r w:rsidRPr="004B1408">
        <w:rPr>
          <w:rFonts w:ascii="XDPrime" w:eastAsia="Times New Roman" w:hAnsi="XDPrime" w:cs="Consolas"/>
          <w:sz w:val="22"/>
          <w:szCs w:val="22"/>
        </w:rPr>
        <w:t>memberi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lapor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rpustaka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eng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lebih</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akurat</w:t>
      </w:r>
      <w:proofErr w:type="spellEnd"/>
      <w:r w:rsidRPr="004B1408">
        <w:rPr>
          <w:rFonts w:ascii="XDPrime" w:eastAsia="Times New Roman" w:hAnsi="XDPrime" w:cs="Consolas"/>
          <w:sz w:val="22"/>
          <w:szCs w:val="22"/>
        </w:rPr>
        <w:t xml:space="preserve"> dan </w:t>
      </w:r>
      <w:proofErr w:type="spellStart"/>
      <w:r w:rsidRPr="004B1408">
        <w:rPr>
          <w:rFonts w:ascii="XDPrime" w:eastAsia="Times New Roman" w:hAnsi="XDPrime" w:cs="Consolas"/>
          <w:sz w:val="22"/>
          <w:szCs w:val="22"/>
        </w:rPr>
        <w:t>cepat</w:t>
      </w:r>
      <w:proofErr w:type="spellEnd"/>
      <w:r w:rsidRPr="004B1408">
        <w:rPr>
          <w:rFonts w:ascii="XDPrime" w:eastAsia="Times New Roman" w:hAnsi="XDPrime" w:cs="Consolas"/>
          <w:sz w:val="22"/>
          <w:szCs w:val="22"/>
        </w:rPr>
        <w:t>.</w:t>
      </w:r>
    </w:p>
    <w:p w14:paraId="4481B631" w14:textId="77777777" w:rsidR="00990911" w:rsidRPr="00CA50E2" w:rsidRDefault="00990911" w:rsidP="00C85C21">
      <w:pPr>
        <w:spacing w:after="0" w:line="360" w:lineRule="auto"/>
        <w:ind w:left="426" w:hanging="426"/>
        <w:jc w:val="both"/>
        <w:rPr>
          <w:rFonts w:ascii="XDPrime" w:eastAsia="Times New Roman" w:hAnsi="XDPrime" w:cs="Consolas"/>
          <w:sz w:val="22"/>
          <w:szCs w:val="22"/>
        </w:rPr>
      </w:pPr>
    </w:p>
    <w:p w14:paraId="3F3749F2" w14:textId="371A317A" w:rsidR="00990911" w:rsidRPr="00CA50E2" w:rsidRDefault="00F83B44" w:rsidP="00F83B44">
      <w:pPr>
        <w:spacing w:after="0" w:line="240" w:lineRule="auto"/>
        <w:jc w:val="both"/>
        <w:rPr>
          <w:rFonts w:ascii="XDPrime" w:eastAsia="Times New Roman" w:hAnsi="XDPrime" w:cs="Consolas"/>
          <w:sz w:val="22"/>
          <w:szCs w:val="22"/>
        </w:rPr>
      </w:pPr>
      <w:r w:rsidRPr="00CA50E2">
        <w:rPr>
          <w:rFonts w:ascii="XDPrime" w:eastAsia="Times New Roman" w:hAnsi="XDPrime" w:cs="Consolas"/>
          <w:b/>
          <w:sz w:val="22"/>
          <w:szCs w:val="22"/>
        </w:rPr>
        <w:t xml:space="preserve">Kata </w:t>
      </w:r>
      <w:proofErr w:type="spellStart"/>
      <w:r w:rsidRPr="00CA50E2">
        <w:rPr>
          <w:rFonts w:ascii="XDPrime" w:eastAsia="Times New Roman" w:hAnsi="XDPrime" w:cs="Consolas"/>
          <w:b/>
          <w:sz w:val="22"/>
          <w:szCs w:val="22"/>
        </w:rPr>
        <w:t>kunci</w:t>
      </w:r>
      <w:proofErr w:type="spellEnd"/>
      <w:r w:rsidRPr="00CA50E2">
        <w:rPr>
          <w:rFonts w:ascii="XDPrime" w:eastAsia="Times New Roman" w:hAnsi="XDPrime" w:cs="Consolas"/>
          <w:b/>
          <w:sz w:val="22"/>
          <w:szCs w:val="22"/>
        </w:rPr>
        <w:t>:</w:t>
      </w:r>
      <w:r w:rsidRPr="00CA50E2">
        <w:rPr>
          <w:rFonts w:ascii="XDPrime" w:eastAsia="Times New Roman" w:hAnsi="XDPrime" w:cs="Consolas"/>
          <w:sz w:val="22"/>
          <w:szCs w:val="22"/>
        </w:rPr>
        <w:t xml:space="preserve"> </w:t>
      </w:r>
      <w:proofErr w:type="spellStart"/>
      <w:r w:rsidR="004B1408">
        <w:rPr>
          <w:rFonts w:ascii="XDPrime" w:eastAsia="Times New Roman" w:hAnsi="XDPrime" w:cs="Consolas"/>
          <w:sz w:val="22"/>
          <w:szCs w:val="22"/>
        </w:rPr>
        <w:t>Sistem</w:t>
      </w:r>
      <w:proofErr w:type="spellEnd"/>
      <w:r w:rsidR="004B1408">
        <w:rPr>
          <w:rFonts w:ascii="XDPrime" w:eastAsia="Times New Roman" w:hAnsi="XDPrime" w:cs="Consolas"/>
          <w:sz w:val="22"/>
          <w:szCs w:val="22"/>
        </w:rPr>
        <w:t xml:space="preserve"> </w:t>
      </w:r>
      <w:proofErr w:type="spellStart"/>
      <w:r w:rsidR="004B1408">
        <w:rPr>
          <w:rFonts w:ascii="XDPrime" w:eastAsia="Times New Roman" w:hAnsi="XDPrime" w:cs="Consolas"/>
          <w:sz w:val="22"/>
          <w:szCs w:val="22"/>
        </w:rPr>
        <w:t>Informasi</w:t>
      </w:r>
      <w:proofErr w:type="spellEnd"/>
      <w:r w:rsidR="004B1408">
        <w:rPr>
          <w:rFonts w:ascii="XDPrime" w:eastAsia="Times New Roman" w:hAnsi="XDPrime" w:cs="Consolas"/>
          <w:sz w:val="22"/>
          <w:szCs w:val="22"/>
        </w:rPr>
        <w:t xml:space="preserve">, </w:t>
      </w:r>
      <w:proofErr w:type="spellStart"/>
      <w:r w:rsidR="004B1408">
        <w:rPr>
          <w:rFonts w:ascii="XDPrime" w:eastAsia="Times New Roman" w:hAnsi="XDPrime" w:cs="Consolas"/>
          <w:sz w:val="22"/>
          <w:szCs w:val="22"/>
        </w:rPr>
        <w:t>Perpustakaan</w:t>
      </w:r>
      <w:proofErr w:type="spellEnd"/>
      <w:r w:rsidR="004B1408">
        <w:rPr>
          <w:rFonts w:ascii="XDPrime" w:eastAsia="Times New Roman" w:hAnsi="XDPrime" w:cs="Consolas"/>
          <w:sz w:val="22"/>
          <w:szCs w:val="22"/>
        </w:rPr>
        <w:t xml:space="preserve">, </w:t>
      </w:r>
      <w:proofErr w:type="spellStart"/>
      <w:r w:rsidR="004B1408">
        <w:rPr>
          <w:rFonts w:ascii="XDPrime" w:eastAsia="Times New Roman" w:hAnsi="XDPrime" w:cs="Consolas"/>
          <w:sz w:val="22"/>
          <w:szCs w:val="22"/>
        </w:rPr>
        <w:t>Perpustakaan</w:t>
      </w:r>
      <w:proofErr w:type="spellEnd"/>
      <w:r w:rsidR="004B1408">
        <w:rPr>
          <w:rFonts w:ascii="XDPrime" w:eastAsia="Times New Roman" w:hAnsi="XDPrime" w:cs="Consolas"/>
          <w:sz w:val="22"/>
          <w:szCs w:val="22"/>
        </w:rPr>
        <w:t xml:space="preserve"> Online</w:t>
      </w:r>
    </w:p>
    <w:p w14:paraId="471CA214" w14:textId="77777777" w:rsidR="00990911" w:rsidRPr="00CA50E2" w:rsidRDefault="00990911" w:rsidP="00C85C21">
      <w:pPr>
        <w:spacing w:after="0" w:line="360" w:lineRule="auto"/>
        <w:ind w:left="426" w:hanging="426"/>
        <w:jc w:val="both"/>
        <w:rPr>
          <w:rFonts w:ascii="XDPrime" w:eastAsia="Times New Roman" w:hAnsi="XDPrime" w:cs="Consolas"/>
          <w:b/>
          <w:sz w:val="22"/>
          <w:szCs w:val="22"/>
        </w:rPr>
        <w:sectPr w:rsidR="00990911" w:rsidRPr="00CA50E2" w:rsidSect="00AC52BB">
          <w:pgSz w:w="8391" w:h="11907" w:code="11"/>
          <w:pgMar w:top="1134" w:right="1134" w:bottom="1134" w:left="1418" w:header="0" w:footer="340" w:gutter="0"/>
          <w:pgNumType w:fmt="lowerRoman" w:start="9"/>
          <w:cols w:space="720"/>
          <w:titlePg/>
          <w:docGrid w:linePitch="326"/>
        </w:sectPr>
      </w:pPr>
    </w:p>
    <w:p w14:paraId="3082B8F3" w14:textId="77777777" w:rsidR="00990911" w:rsidRPr="00CA50E2" w:rsidRDefault="00990911" w:rsidP="00990911">
      <w:pPr>
        <w:keepNext/>
        <w:spacing w:after="0" w:line="240" w:lineRule="auto"/>
        <w:jc w:val="center"/>
        <w:outlineLvl w:val="0"/>
        <w:rPr>
          <w:rFonts w:ascii="XDPrime" w:eastAsia="Times New Roman" w:hAnsi="XDPrime" w:cs="Consolas"/>
          <w:b/>
          <w:i/>
          <w:sz w:val="24"/>
          <w:szCs w:val="22"/>
        </w:rPr>
      </w:pPr>
      <w:r w:rsidRPr="00CA50E2">
        <w:rPr>
          <w:rFonts w:ascii="XDPrime" w:eastAsia="Times New Roman" w:hAnsi="XDPrime" w:cs="Consolas"/>
          <w:b/>
          <w:i/>
          <w:sz w:val="24"/>
          <w:szCs w:val="22"/>
        </w:rPr>
        <w:lastRenderedPageBreak/>
        <w:t>ABSTRACT</w:t>
      </w:r>
    </w:p>
    <w:p w14:paraId="21FE1A65" w14:textId="77777777" w:rsidR="00990911" w:rsidRPr="00CA50E2" w:rsidRDefault="00990911" w:rsidP="00990911">
      <w:pPr>
        <w:spacing w:after="0" w:line="240" w:lineRule="auto"/>
        <w:rPr>
          <w:rFonts w:ascii="XDPrime" w:eastAsia="Times New Roman" w:hAnsi="XDPrime" w:cs="Consolas"/>
          <w:i/>
          <w:sz w:val="22"/>
          <w:szCs w:val="22"/>
        </w:rPr>
      </w:pPr>
    </w:p>
    <w:p w14:paraId="492942F1" w14:textId="6CE55A6B" w:rsidR="00990911" w:rsidRPr="00CA50E2" w:rsidRDefault="004B1408" w:rsidP="00F83B44">
      <w:pPr>
        <w:widowControl w:val="0"/>
        <w:suppressAutoHyphens/>
        <w:spacing w:after="0" w:line="240" w:lineRule="auto"/>
        <w:ind w:firstLine="709"/>
        <w:jc w:val="both"/>
        <w:rPr>
          <w:rFonts w:ascii="XDPrime" w:eastAsia="DejaVu Sans" w:hAnsi="XDPrime" w:cs="Consolas"/>
          <w:bCs/>
          <w:i/>
          <w:kern w:val="1"/>
          <w:sz w:val="22"/>
          <w:szCs w:val="22"/>
          <w:lang w:val="en-ID" w:eastAsia="zh-CN"/>
        </w:rPr>
      </w:pPr>
      <w:r w:rsidRPr="004B1408">
        <w:rPr>
          <w:rFonts w:ascii="XDPrime" w:eastAsia="DejaVu Sans" w:hAnsi="XDPrime" w:cs="Consolas"/>
          <w:i/>
          <w:kern w:val="1"/>
          <w:sz w:val="22"/>
          <w:szCs w:val="22"/>
          <w:lang w:val="en-ID" w:eastAsia="zh-CN"/>
        </w:rPr>
        <w:t>Digital developments require schools to follow developments in order to improve service quality. At SMA Negeri 1 Kuta Selatan, the process of borrowing and returning books to the library is still done manually, which causes the service to be less effective and efficient. The purpose of this study is to implement an E-Library information system, where this library system is made by utilizing information technology, namely the internet. The design of this system was developed by applying several methods, namely the PXP (Personal Extreme Programming) method. With the development of the E-Library system, the website can make it easier for library members to find out book information, and can borrow books anytime and anywhere, while the integrated system makes it easier for librarian staff to manage library data and provide library reports more accurately and efficiently fast.</w:t>
      </w:r>
    </w:p>
    <w:p w14:paraId="4EFA0386" w14:textId="77777777" w:rsidR="00990911" w:rsidRPr="00CA50E2" w:rsidRDefault="00990911" w:rsidP="00990911">
      <w:pPr>
        <w:spacing w:after="0" w:line="240" w:lineRule="auto"/>
        <w:ind w:left="426" w:hanging="426"/>
        <w:jc w:val="both"/>
        <w:rPr>
          <w:rFonts w:ascii="XDPrime" w:eastAsia="Times New Roman" w:hAnsi="XDPrime" w:cs="Consolas"/>
          <w:b/>
          <w:bCs/>
          <w:i/>
          <w:sz w:val="22"/>
          <w:szCs w:val="22"/>
        </w:rPr>
      </w:pPr>
    </w:p>
    <w:p w14:paraId="6865FBB3" w14:textId="4B54D39C" w:rsidR="00990911" w:rsidRPr="00CA50E2" w:rsidRDefault="00990911" w:rsidP="00990911">
      <w:pPr>
        <w:spacing w:after="0" w:line="240" w:lineRule="auto"/>
        <w:ind w:left="426" w:hanging="426"/>
        <w:jc w:val="both"/>
        <w:rPr>
          <w:rFonts w:ascii="XDPrime" w:eastAsia="Times New Roman" w:hAnsi="XDPrime" w:cs="Consolas"/>
          <w:i/>
          <w:sz w:val="22"/>
          <w:szCs w:val="22"/>
        </w:rPr>
      </w:pPr>
      <w:r w:rsidRPr="00CA50E2">
        <w:rPr>
          <w:rFonts w:ascii="XDPrime" w:eastAsia="Times New Roman" w:hAnsi="XDPrime" w:cs="Consolas"/>
          <w:b/>
          <w:bCs/>
          <w:i/>
          <w:sz w:val="22"/>
          <w:szCs w:val="22"/>
        </w:rPr>
        <w:t xml:space="preserve">Keywords: </w:t>
      </w:r>
      <w:r w:rsidR="004B1408">
        <w:rPr>
          <w:rFonts w:ascii="XDPrime" w:eastAsia="Times New Roman" w:hAnsi="XDPrime" w:cs="Consolas"/>
          <w:i/>
          <w:sz w:val="22"/>
          <w:szCs w:val="22"/>
        </w:rPr>
        <w:t>Information System, Library, E-Library</w:t>
      </w:r>
    </w:p>
    <w:p w14:paraId="2CF6A9BA" w14:textId="33CE6475" w:rsidR="00BD4DE7" w:rsidRDefault="00BD4DE7" w:rsidP="00BD4DE7">
      <w:pPr>
        <w:tabs>
          <w:tab w:val="left" w:pos="2388"/>
        </w:tabs>
        <w:rPr>
          <w:rFonts w:ascii="XDPrime" w:eastAsia="Times New Roman" w:hAnsi="XDPrime" w:cs="Consolas"/>
          <w:b/>
          <w:sz w:val="24"/>
          <w:szCs w:val="22"/>
        </w:rPr>
      </w:pPr>
    </w:p>
    <w:p w14:paraId="569A0CCB" w14:textId="0DD9FECB" w:rsidR="00BD4DE7" w:rsidRPr="00BD4DE7" w:rsidRDefault="00BD4DE7" w:rsidP="00BD4DE7">
      <w:pPr>
        <w:tabs>
          <w:tab w:val="left" w:pos="2388"/>
        </w:tabs>
        <w:rPr>
          <w:rFonts w:ascii="XDPrime" w:eastAsia="Times New Roman" w:hAnsi="XDPrime" w:cs="Consolas"/>
          <w:sz w:val="24"/>
          <w:szCs w:val="22"/>
        </w:rPr>
        <w:sectPr w:rsidR="00BD4DE7" w:rsidRPr="00BD4DE7" w:rsidSect="00AC52BB">
          <w:pgSz w:w="8391" w:h="11907" w:code="11"/>
          <w:pgMar w:top="1134" w:right="1134" w:bottom="1134" w:left="1418" w:header="0" w:footer="340" w:gutter="0"/>
          <w:pgNumType w:fmt="lowerRoman" w:start="10"/>
          <w:cols w:space="720"/>
          <w:titlePg/>
          <w:docGrid w:linePitch="326"/>
        </w:sectPr>
      </w:pPr>
      <w:r>
        <w:rPr>
          <w:rFonts w:ascii="XDPrime" w:eastAsia="Times New Roman" w:hAnsi="XDPrime" w:cs="Consolas"/>
          <w:sz w:val="24"/>
          <w:szCs w:val="22"/>
        </w:rPr>
        <w:tab/>
      </w:r>
    </w:p>
    <w:p w14:paraId="6934E39F" w14:textId="33634D26" w:rsidR="00990911" w:rsidRPr="00CA50E2" w:rsidRDefault="00990911" w:rsidP="00BA6EB2">
      <w:pPr>
        <w:spacing w:after="0" w:line="240" w:lineRule="auto"/>
        <w:jc w:val="center"/>
        <w:rPr>
          <w:rFonts w:ascii="XDPrime" w:eastAsia="Times New Roman" w:hAnsi="XDPrime" w:cs="Consolas"/>
          <w:b/>
          <w:sz w:val="24"/>
          <w:szCs w:val="22"/>
        </w:rPr>
      </w:pPr>
      <w:r w:rsidRPr="00CA50E2">
        <w:rPr>
          <w:rFonts w:ascii="XDPrime" w:eastAsia="Times New Roman" w:hAnsi="XDPrime" w:cs="Consolas"/>
          <w:b/>
          <w:sz w:val="24"/>
          <w:szCs w:val="22"/>
        </w:rPr>
        <w:lastRenderedPageBreak/>
        <w:t>BAB I</w:t>
      </w:r>
    </w:p>
    <w:p w14:paraId="2D0D34A3" w14:textId="77777777" w:rsidR="00990911" w:rsidRPr="00CA50E2" w:rsidRDefault="00990911" w:rsidP="00990911">
      <w:pPr>
        <w:spacing w:after="0" w:line="240" w:lineRule="auto"/>
        <w:ind w:left="426" w:hanging="426"/>
        <w:jc w:val="center"/>
        <w:rPr>
          <w:rFonts w:ascii="XDPrime" w:eastAsia="Times New Roman" w:hAnsi="XDPrime" w:cs="Consolas"/>
          <w:b/>
          <w:sz w:val="24"/>
          <w:szCs w:val="22"/>
        </w:rPr>
      </w:pPr>
      <w:r w:rsidRPr="00CA50E2">
        <w:rPr>
          <w:rFonts w:ascii="XDPrime" w:eastAsia="Times New Roman" w:hAnsi="XDPrime" w:cs="Consolas"/>
          <w:b/>
          <w:sz w:val="24"/>
          <w:szCs w:val="22"/>
        </w:rPr>
        <w:t>PENDAHULUAN</w:t>
      </w:r>
    </w:p>
    <w:p w14:paraId="6EA91DF0" w14:textId="77777777" w:rsidR="00990911" w:rsidRPr="00CA50E2" w:rsidRDefault="00990911" w:rsidP="00990911">
      <w:pPr>
        <w:spacing w:after="0" w:line="240" w:lineRule="auto"/>
        <w:ind w:left="426" w:hanging="426"/>
        <w:jc w:val="center"/>
        <w:rPr>
          <w:rFonts w:ascii="XDPrime" w:eastAsia="Times New Roman" w:hAnsi="XDPrime" w:cs="Consolas"/>
          <w:b/>
          <w:sz w:val="22"/>
          <w:szCs w:val="22"/>
        </w:rPr>
      </w:pPr>
    </w:p>
    <w:p w14:paraId="68EE8063" w14:textId="77777777" w:rsidR="00990911" w:rsidRPr="00CA50E2" w:rsidRDefault="00990911" w:rsidP="00990911">
      <w:pPr>
        <w:spacing w:after="0" w:line="240" w:lineRule="auto"/>
        <w:ind w:left="426" w:hanging="426"/>
        <w:jc w:val="center"/>
        <w:rPr>
          <w:rFonts w:ascii="XDPrime" w:eastAsia="Times New Roman" w:hAnsi="XDPrime" w:cs="Consolas"/>
          <w:b/>
          <w:sz w:val="22"/>
          <w:szCs w:val="22"/>
        </w:rPr>
      </w:pPr>
    </w:p>
    <w:p w14:paraId="20C04E14" w14:textId="77777777" w:rsidR="00990911" w:rsidRPr="00CA50E2" w:rsidRDefault="00990911" w:rsidP="00990911">
      <w:pPr>
        <w:numPr>
          <w:ilvl w:val="1"/>
          <w:numId w:val="1"/>
        </w:numPr>
        <w:spacing w:after="0" w:line="240" w:lineRule="auto"/>
        <w:ind w:left="426" w:hanging="426"/>
        <w:jc w:val="both"/>
        <w:rPr>
          <w:rFonts w:ascii="XDPrime" w:eastAsia="Times New Roman" w:hAnsi="XDPrime" w:cs="Consolas"/>
          <w:b/>
          <w:sz w:val="22"/>
          <w:szCs w:val="22"/>
        </w:rPr>
      </w:pPr>
      <w:proofErr w:type="spellStart"/>
      <w:r w:rsidRPr="00CA50E2">
        <w:rPr>
          <w:rFonts w:ascii="XDPrime" w:eastAsia="Times New Roman" w:hAnsi="XDPrime" w:cs="Consolas"/>
          <w:b/>
          <w:sz w:val="22"/>
          <w:szCs w:val="22"/>
        </w:rPr>
        <w:t>Latar</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Belakang</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Masalah</w:t>
      </w:r>
      <w:proofErr w:type="spellEnd"/>
    </w:p>
    <w:p w14:paraId="0C800F43" w14:textId="77777777" w:rsidR="00990911" w:rsidRPr="00CA50E2" w:rsidRDefault="00990911" w:rsidP="00990911">
      <w:pPr>
        <w:spacing w:after="0" w:line="240" w:lineRule="auto"/>
        <w:ind w:left="426"/>
        <w:jc w:val="both"/>
        <w:rPr>
          <w:rFonts w:ascii="XDPrime" w:eastAsia="Times New Roman" w:hAnsi="XDPrime" w:cs="Consolas"/>
          <w:b/>
          <w:sz w:val="22"/>
          <w:szCs w:val="22"/>
        </w:rPr>
      </w:pPr>
    </w:p>
    <w:p w14:paraId="0F47441A" w14:textId="3B2A8C9E" w:rsidR="00285ABF" w:rsidRDefault="00670745" w:rsidP="00285ABF">
      <w:pPr>
        <w:spacing w:after="0" w:line="276" w:lineRule="auto"/>
        <w:ind w:firstLine="567"/>
        <w:jc w:val="both"/>
        <w:rPr>
          <w:rFonts w:ascii="XDPrime" w:hAnsi="XDPrime" w:cs="Consolas"/>
          <w:sz w:val="22"/>
        </w:rPr>
      </w:pPr>
      <w:proofErr w:type="spellStart"/>
      <w:r w:rsidRPr="00670745">
        <w:rPr>
          <w:rFonts w:ascii="XDPrime" w:hAnsi="XDPrime" w:cs="Consolas"/>
          <w:sz w:val="22"/>
        </w:rPr>
        <w:t>Perkembangan</w:t>
      </w:r>
      <w:proofErr w:type="spellEnd"/>
      <w:r w:rsidRPr="00670745">
        <w:rPr>
          <w:rFonts w:ascii="XDPrime" w:hAnsi="XDPrime" w:cs="Consolas"/>
          <w:sz w:val="22"/>
        </w:rPr>
        <w:t xml:space="preserve"> </w:t>
      </w:r>
      <w:proofErr w:type="spellStart"/>
      <w:r w:rsidRPr="00670745">
        <w:rPr>
          <w:rFonts w:ascii="XDPrime" w:hAnsi="XDPrime" w:cs="Consolas"/>
          <w:sz w:val="22"/>
        </w:rPr>
        <w:t>teknologi</w:t>
      </w:r>
      <w:proofErr w:type="spellEnd"/>
      <w:r w:rsidRPr="00670745">
        <w:rPr>
          <w:rFonts w:ascii="XDPrime" w:hAnsi="XDPrime" w:cs="Consolas"/>
          <w:sz w:val="22"/>
        </w:rPr>
        <w:t xml:space="preserve"> </w:t>
      </w:r>
      <w:proofErr w:type="spellStart"/>
      <w:r w:rsidRPr="00670745">
        <w:rPr>
          <w:rFonts w:ascii="XDPrime" w:hAnsi="XDPrime" w:cs="Consolas"/>
          <w:sz w:val="22"/>
        </w:rPr>
        <w:t>mengalami</w:t>
      </w:r>
      <w:proofErr w:type="spellEnd"/>
      <w:r w:rsidRPr="00670745">
        <w:rPr>
          <w:rFonts w:ascii="XDPrime" w:hAnsi="XDPrime" w:cs="Consolas"/>
          <w:sz w:val="22"/>
        </w:rPr>
        <w:t xml:space="preserve"> </w:t>
      </w:r>
      <w:proofErr w:type="spellStart"/>
      <w:r w:rsidRPr="00670745">
        <w:rPr>
          <w:rFonts w:ascii="XDPrime" w:hAnsi="XDPrime" w:cs="Consolas"/>
          <w:sz w:val="22"/>
        </w:rPr>
        <w:t>perubahan</w:t>
      </w:r>
      <w:proofErr w:type="spellEnd"/>
      <w:r w:rsidRPr="00670745">
        <w:rPr>
          <w:rFonts w:ascii="XDPrime" w:hAnsi="XDPrime" w:cs="Consolas"/>
          <w:sz w:val="22"/>
        </w:rPr>
        <w:t xml:space="preserve"> yang sangat </w:t>
      </w:r>
      <w:proofErr w:type="spellStart"/>
      <w:r w:rsidRPr="00670745">
        <w:rPr>
          <w:rFonts w:ascii="XDPrime" w:hAnsi="XDPrime" w:cs="Consolas"/>
          <w:sz w:val="22"/>
        </w:rPr>
        <w:t>pesat</w:t>
      </w:r>
      <w:proofErr w:type="spellEnd"/>
      <w:r w:rsidRPr="00670745">
        <w:rPr>
          <w:rFonts w:ascii="XDPrime" w:hAnsi="XDPrime" w:cs="Consolas"/>
          <w:sz w:val="22"/>
        </w:rPr>
        <w:t xml:space="preserve"> </w:t>
      </w:r>
      <w:proofErr w:type="spellStart"/>
      <w:r w:rsidRPr="00670745">
        <w:rPr>
          <w:rFonts w:ascii="XDPrime" w:hAnsi="XDPrime" w:cs="Consolas"/>
          <w:sz w:val="22"/>
        </w:rPr>
        <w:t>seiring</w:t>
      </w:r>
      <w:proofErr w:type="spellEnd"/>
      <w:r w:rsidRPr="00670745">
        <w:rPr>
          <w:rFonts w:ascii="XDPrime" w:hAnsi="XDPrime" w:cs="Consolas"/>
          <w:sz w:val="22"/>
        </w:rPr>
        <w:t xml:space="preserve"> </w:t>
      </w:r>
      <w:proofErr w:type="spellStart"/>
      <w:r w:rsidRPr="00670745">
        <w:rPr>
          <w:rFonts w:ascii="XDPrime" w:hAnsi="XDPrime" w:cs="Consolas"/>
          <w:sz w:val="22"/>
        </w:rPr>
        <w:t>dengan</w:t>
      </w:r>
      <w:proofErr w:type="spellEnd"/>
      <w:r w:rsidRPr="00670745">
        <w:rPr>
          <w:rFonts w:ascii="XDPrime" w:hAnsi="XDPrime" w:cs="Consolas"/>
          <w:sz w:val="22"/>
        </w:rPr>
        <w:t xml:space="preserve"> </w:t>
      </w:r>
      <w:proofErr w:type="spellStart"/>
      <w:r w:rsidRPr="00670745">
        <w:rPr>
          <w:rFonts w:ascii="XDPrime" w:hAnsi="XDPrime" w:cs="Consolas"/>
          <w:sz w:val="22"/>
        </w:rPr>
        <w:t>perkembangan</w:t>
      </w:r>
      <w:proofErr w:type="spellEnd"/>
      <w:r w:rsidRPr="00670745">
        <w:rPr>
          <w:rFonts w:ascii="XDPrime" w:hAnsi="XDPrime" w:cs="Consolas"/>
          <w:sz w:val="22"/>
        </w:rPr>
        <w:t xml:space="preserve"> zaman</w:t>
      </w:r>
      <w:r w:rsidR="00504C26">
        <w:rPr>
          <w:rFonts w:ascii="XDPrime" w:hAnsi="XDPrime" w:cs="Consolas"/>
          <w:sz w:val="22"/>
        </w:rPr>
        <w:fldChar w:fldCharType="begin" w:fldLock="1"/>
      </w:r>
      <w:r w:rsidR="00504C26">
        <w:rPr>
          <w:rFonts w:ascii="XDPrime" w:hAnsi="XDPrime" w:cs="Consolas"/>
          <w:sz w:val="22"/>
        </w:rPr>
        <w:instrText>ADDIN CSL_CITATION {"citationItems":[{"id":"ITEM-1","itemData":{"abstract":"Kantor kecamatan sumbawa merupakan salah satu kantor pemerintahan yang menangani sebagian urusan otonomi daerah dan menyelenggarakan tugas umum pemerintah. Dalam menyelenggarakan tugas umum pemerintah seperti mendata dan mengarsip berkas di kantor kecamatan sumbawa masih di catat dalam sebuah buku besar yang masih dirasa kesulitan oleh staf di bagian pelayanan administrasi terpadu kecamatan atau biasa dikenal dengan istilah PATEN dan dikhawatirkan akan menimbulkan resiko yang cukup besar terhadap kerusakan dan kehilangan data. Tujuan dari penelitian yaitu Merancang dan Membangun Sistem Informasi Pendataan dan Pengarsipan Berkas Pelayanan Administrasi Terpadu Kecamatan (PATEN) di Kecamatan Sumbawa dengan Metode Waterfall oleh Presman. Sistem Informasi ini berhasil dirancang dan dibangun dengan menggunakan bahasa pemrograman PHP, HTML, CSS, Framework CodeIgniter, Database MySQL, Text Editor Sublime-Text, dan menggunakan metode pengembangan perangkat lunak Waterfall. Hasil akhir dari penelitian adalah Sistem Informasi Pendataan dan Pengarsipan Berkas Pelayanan Administrasi Terpadu Kecamatan (PATEN) di Kecamatan Sumbawa Berbasis Web yang dapat mengelola data secara efektif dan efisien sehingga mempermudah dalam melakukan pelaporan.","author":[{"dropping-particle":"","family":"Herfandi, Arman Diansyah, Eri Sasmita Susanto","given":"2021","non-dropping-particle":"","parse-names":false,"suffix":""}],"container-title":"(Jurnal Informatika Teknologi dan Sains","id":"ITEM-1","issue":"1","issued":{"date-parts":[["2021"]]},"page":"301-307","title":"JINTEKS ( Jurnal Informatika Teknologi dan Sains ) ISSN 2686-3359 ( Online ) JINTEKS ( Jurnal Informatika Teknologi dan Sains ) ISSN 2686-3359 ( Online )","type":"article-journal","volume":"3"},"uris":["http://www.mendeley.com/documents/?uuid=8d640a55-e92f-4770-b41c-894c200b9ae9"]}],"mendeley":{"formattedCitation":"[1]","plainTextFormattedCitation":"[1]","previouslyFormattedCitation":"[1]"},"properties":{"noteIndex":0},"schema":"https://github.com/citation-style-language/schema/raw/master/csl-citation.json"}</w:instrText>
      </w:r>
      <w:r w:rsidR="00504C26">
        <w:rPr>
          <w:rFonts w:ascii="XDPrime" w:hAnsi="XDPrime" w:cs="Consolas"/>
          <w:sz w:val="22"/>
        </w:rPr>
        <w:fldChar w:fldCharType="separate"/>
      </w:r>
      <w:r w:rsidR="00504C26" w:rsidRPr="00504C26">
        <w:rPr>
          <w:rFonts w:ascii="XDPrime" w:hAnsi="XDPrime" w:cs="Consolas"/>
          <w:noProof/>
          <w:sz w:val="22"/>
        </w:rPr>
        <w:t>[1]</w:t>
      </w:r>
      <w:r w:rsidR="00504C26">
        <w:rPr>
          <w:rFonts w:ascii="XDPrime" w:hAnsi="XDPrime" w:cs="Consolas"/>
          <w:sz w:val="22"/>
        </w:rPr>
        <w:fldChar w:fldCharType="end"/>
      </w:r>
      <w:r w:rsidRPr="00670745">
        <w:rPr>
          <w:rFonts w:ascii="XDPrime" w:hAnsi="XDPrime" w:cs="Consolas"/>
          <w:sz w:val="22"/>
        </w:rPr>
        <w:t xml:space="preserve">. </w:t>
      </w:r>
      <w:r>
        <w:rPr>
          <w:rFonts w:ascii="XDPrime" w:hAnsi="XDPrime" w:cs="Consolas"/>
          <w:sz w:val="22"/>
        </w:rPr>
        <w:t>P</w:t>
      </w:r>
      <w:r w:rsidRPr="00670745">
        <w:rPr>
          <w:rFonts w:ascii="XDPrime" w:hAnsi="XDPrime" w:cs="Consolas"/>
          <w:sz w:val="22"/>
        </w:rPr>
        <w:t xml:space="preserve">ada zaman </w:t>
      </w:r>
      <w:proofErr w:type="spellStart"/>
      <w:r w:rsidRPr="00670745">
        <w:rPr>
          <w:rFonts w:ascii="XDPrime" w:hAnsi="XDPrime" w:cs="Consolas"/>
          <w:sz w:val="22"/>
        </w:rPr>
        <w:t>sekarang</w:t>
      </w:r>
      <w:proofErr w:type="spellEnd"/>
      <w:r w:rsidRPr="00670745">
        <w:rPr>
          <w:rFonts w:ascii="XDPrime" w:hAnsi="XDPrime" w:cs="Consolas"/>
          <w:sz w:val="22"/>
        </w:rPr>
        <w:t xml:space="preserve">, </w:t>
      </w:r>
      <w:proofErr w:type="spellStart"/>
      <w:r w:rsidRPr="00670745">
        <w:rPr>
          <w:rFonts w:ascii="XDPrime" w:hAnsi="XDPrime" w:cs="Consolas"/>
          <w:sz w:val="22"/>
        </w:rPr>
        <w:t>penggunaan</w:t>
      </w:r>
      <w:proofErr w:type="spellEnd"/>
      <w:r w:rsidRPr="00670745">
        <w:rPr>
          <w:rFonts w:ascii="XDPrime" w:hAnsi="XDPrime" w:cs="Consolas"/>
          <w:sz w:val="22"/>
        </w:rPr>
        <w:t xml:space="preserve"> </w:t>
      </w:r>
      <w:proofErr w:type="spellStart"/>
      <w:r w:rsidRPr="00670745">
        <w:rPr>
          <w:rFonts w:ascii="XDPrime" w:hAnsi="XDPrime" w:cs="Consolas"/>
          <w:sz w:val="22"/>
        </w:rPr>
        <w:t>teknologi</w:t>
      </w:r>
      <w:proofErr w:type="spellEnd"/>
      <w:r w:rsidRPr="00670745">
        <w:rPr>
          <w:rFonts w:ascii="XDPrime" w:hAnsi="XDPrime" w:cs="Consolas"/>
          <w:sz w:val="22"/>
        </w:rPr>
        <w:t xml:space="preserve"> </w:t>
      </w:r>
      <w:proofErr w:type="spellStart"/>
      <w:r w:rsidRPr="00670745">
        <w:rPr>
          <w:rFonts w:ascii="XDPrime" w:hAnsi="XDPrime" w:cs="Consolas"/>
          <w:sz w:val="22"/>
        </w:rPr>
        <w:t>informasi</w:t>
      </w:r>
      <w:proofErr w:type="spellEnd"/>
      <w:r w:rsidRPr="00670745">
        <w:rPr>
          <w:rFonts w:ascii="XDPrime" w:hAnsi="XDPrime" w:cs="Consolas"/>
          <w:sz w:val="22"/>
        </w:rPr>
        <w:t xml:space="preserve"> </w:t>
      </w:r>
      <w:proofErr w:type="spellStart"/>
      <w:r w:rsidRPr="00670745">
        <w:rPr>
          <w:rFonts w:ascii="XDPrime" w:hAnsi="XDPrime" w:cs="Consolas"/>
          <w:sz w:val="22"/>
        </w:rPr>
        <w:t>serta</w:t>
      </w:r>
      <w:proofErr w:type="spellEnd"/>
      <w:r w:rsidRPr="00670745">
        <w:rPr>
          <w:rFonts w:ascii="XDPrime" w:hAnsi="XDPrime" w:cs="Consolas"/>
          <w:sz w:val="22"/>
        </w:rPr>
        <w:t xml:space="preserve"> </w:t>
      </w:r>
      <w:proofErr w:type="spellStart"/>
      <w:r w:rsidRPr="00670745">
        <w:rPr>
          <w:rFonts w:ascii="XDPrime" w:hAnsi="XDPrime" w:cs="Consolas"/>
          <w:sz w:val="22"/>
        </w:rPr>
        <w:t>komunikasi</w:t>
      </w:r>
      <w:proofErr w:type="spellEnd"/>
      <w:r w:rsidRPr="00670745">
        <w:rPr>
          <w:rFonts w:ascii="XDPrime" w:hAnsi="XDPrime" w:cs="Consolas"/>
          <w:sz w:val="22"/>
        </w:rPr>
        <w:t xml:space="preserve"> (TIK) </w:t>
      </w:r>
      <w:proofErr w:type="spellStart"/>
      <w:r w:rsidRPr="00670745">
        <w:rPr>
          <w:rFonts w:ascii="XDPrime" w:hAnsi="XDPrime" w:cs="Consolas"/>
          <w:sz w:val="22"/>
        </w:rPr>
        <w:t>telah</w:t>
      </w:r>
      <w:proofErr w:type="spellEnd"/>
      <w:r w:rsidRPr="00670745">
        <w:rPr>
          <w:rFonts w:ascii="XDPrime" w:hAnsi="XDPrime" w:cs="Consolas"/>
          <w:sz w:val="22"/>
        </w:rPr>
        <w:t xml:space="preserve"> </w:t>
      </w:r>
      <w:proofErr w:type="spellStart"/>
      <w:r w:rsidRPr="00670745">
        <w:rPr>
          <w:rFonts w:ascii="XDPrime" w:hAnsi="XDPrime" w:cs="Consolas"/>
          <w:sz w:val="22"/>
        </w:rPr>
        <w:t>cukup</w:t>
      </w:r>
      <w:proofErr w:type="spellEnd"/>
      <w:r w:rsidRPr="00670745">
        <w:rPr>
          <w:rFonts w:ascii="XDPrime" w:hAnsi="XDPrime" w:cs="Consolas"/>
          <w:sz w:val="22"/>
        </w:rPr>
        <w:t xml:space="preserve"> </w:t>
      </w:r>
      <w:proofErr w:type="spellStart"/>
      <w:r w:rsidRPr="00670745">
        <w:rPr>
          <w:rFonts w:ascii="XDPrime" w:hAnsi="XDPrime" w:cs="Consolas"/>
          <w:sz w:val="22"/>
        </w:rPr>
        <w:t>meluas</w:t>
      </w:r>
      <w:proofErr w:type="spellEnd"/>
      <w:r w:rsidRPr="00670745">
        <w:rPr>
          <w:rFonts w:ascii="XDPrime" w:hAnsi="XDPrime" w:cs="Consolas"/>
          <w:sz w:val="22"/>
        </w:rPr>
        <w:t xml:space="preserve"> </w:t>
      </w:r>
      <w:proofErr w:type="gramStart"/>
      <w:r w:rsidRPr="00670745">
        <w:rPr>
          <w:rFonts w:ascii="XDPrime" w:hAnsi="XDPrime" w:cs="Consolas"/>
          <w:sz w:val="22"/>
        </w:rPr>
        <w:t xml:space="preserve">dan  </w:t>
      </w:r>
      <w:proofErr w:type="spellStart"/>
      <w:r w:rsidRPr="00670745">
        <w:rPr>
          <w:rFonts w:ascii="XDPrime" w:hAnsi="XDPrime" w:cs="Consolas"/>
          <w:sz w:val="22"/>
        </w:rPr>
        <w:t>menyentuh</w:t>
      </w:r>
      <w:proofErr w:type="spellEnd"/>
      <w:proofErr w:type="gramEnd"/>
      <w:r w:rsidRPr="00670745">
        <w:rPr>
          <w:rFonts w:ascii="XDPrime" w:hAnsi="XDPrime" w:cs="Consolas"/>
          <w:sz w:val="22"/>
        </w:rPr>
        <w:t xml:space="preserve"> </w:t>
      </w:r>
      <w:proofErr w:type="spellStart"/>
      <w:r w:rsidRPr="00670745">
        <w:rPr>
          <w:rFonts w:ascii="XDPrime" w:hAnsi="XDPrime" w:cs="Consolas"/>
          <w:sz w:val="22"/>
        </w:rPr>
        <w:t>semua</w:t>
      </w:r>
      <w:proofErr w:type="spellEnd"/>
      <w:r w:rsidRPr="00670745">
        <w:rPr>
          <w:rFonts w:ascii="XDPrime" w:hAnsi="XDPrime" w:cs="Consolas"/>
          <w:sz w:val="22"/>
        </w:rPr>
        <w:t xml:space="preserve"> </w:t>
      </w:r>
      <w:proofErr w:type="spellStart"/>
      <w:r w:rsidRPr="00670745">
        <w:rPr>
          <w:rFonts w:ascii="XDPrime" w:hAnsi="XDPrime" w:cs="Consolas"/>
          <w:sz w:val="22"/>
        </w:rPr>
        <w:t>aspek</w:t>
      </w:r>
      <w:proofErr w:type="spellEnd"/>
      <w:r w:rsidRPr="00670745">
        <w:rPr>
          <w:rFonts w:ascii="XDPrime" w:hAnsi="XDPrime" w:cs="Consolas"/>
          <w:sz w:val="22"/>
        </w:rPr>
        <w:t xml:space="preserve"> </w:t>
      </w:r>
      <w:proofErr w:type="spellStart"/>
      <w:r w:rsidRPr="00670745">
        <w:rPr>
          <w:rFonts w:ascii="XDPrime" w:hAnsi="XDPrime" w:cs="Consolas"/>
          <w:sz w:val="22"/>
        </w:rPr>
        <w:t>dalam</w:t>
      </w:r>
      <w:proofErr w:type="spellEnd"/>
      <w:r w:rsidRPr="00670745">
        <w:rPr>
          <w:rFonts w:ascii="XDPrime" w:hAnsi="XDPrime" w:cs="Consolas"/>
          <w:sz w:val="22"/>
        </w:rPr>
        <w:t xml:space="preserve"> </w:t>
      </w:r>
      <w:proofErr w:type="spellStart"/>
      <w:r w:rsidRPr="00670745">
        <w:rPr>
          <w:rFonts w:ascii="XDPrime" w:hAnsi="XDPrime" w:cs="Consolas"/>
          <w:sz w:val="22"/>
        </w:rPr>
        <w:t>kehidupan</w:t>
      </w:r>
      <w:proofErr w:type="spellEnd"/>
      <w:r w:rsidRPr="00670745">
        <w:rPr>
          <w:rFonts w:ascii="XDPrime" w:hAnsi="XDPrime" w:cs="Consolas"/>
          <w:sz w:val="22"/>
        </w:rPr>
        <w:t xml:space="preserve"> </w:t>
      </w:r>
      <w:proofErr w:type="spellStart"/>
      <w:r w:rsidRPr="00670745">
        <w:rPr>
          <w:rFonts w:ascii="XDPrime" w:hAnsi="XDPrime" w:cs="Consolas"/>
          <w:sz w:val="22"/>
        </w:rPr>
        <w:t>masyarakat</w:t>
      </w:r>
      <w:proofErr w:type="spellEnd"/>
      <w:r w:rsidRPr="00670745">
        <w:rPr>
          <w:rFonts w:ascii="XDPrime" w:hAnsi="XDPrime" w:cs="Consolas"/>
          <w:sz w:val="22"/>
        </w:rPr>
        <w:t xml:space="preserve">. </w:t>
      </w:r>
      <w:proofErr w:type="spellStart"/>
      <w:r w:rsidRPr="00670745">
        <w:rPr>
          <w:rFonts w:ascii="XDPrime" w:hAnsi="XDPrime" w:cs="Consolas"/>
          <w:sz w:val="22"/>
        </w:rPr>
        <w:t>Sistem</w:t>
      </w:r>
      <w:proofErr w:type="spellEnd"/>
      <w:r w:rsidRPr="00670745">
        <w:rPr>
          <w:rFonts w:ascii="XDPrime" w:hAnsi="XDPrime" w:cs="Consolas"/>
          <w:sz w:val="22"/>
        </w:rPr>
        <w:t xml:space="preserve"> </w:t>
      </w:r>
      <w:proofErr w:type="spellStart"/>
      <w:r w:rsidRPr="00670745">
        <w:rPr>
          <w:rFonts w:ascii="XDPrime" w:hAnsi="XDPrime" w:cs="Consolas"/>
          <w:sz w:val="22"/>
        </w:rPr>
        <w:t>informasi</w:t>
      </w:r>
      <w:proofErr w:type="spellEnd"/>
      <w:r w:rsidRPr="00670745">
        <w:rPr>
          <w:rFonts w:ascii="XDPrime" w:hAnsi="XDPrime" w:cs="Consolas"/>
          <w:sz w:val="22"/>
        </w:rPr>
        <w:t xml:space="preserve"> </w:t>
      </w:r>
      <w:proofErr w:type="spellStart"/>
      <w:r w:rsidRPr="00670745">
        <w:rPr>
          <w:rFonts w:ascii="XDPrime" w:hAnsi="XDPrime" w:cs="Consolas"/>
          <w:sz w:val="22"/>
        </w:rPr>
        <w:t>artinya</w:t>
      </w:r>
      <w:proofErr w:type="spellEnd"/>
      <w:r w:rsidRPr="00670745">
        <w:rPr>
          <w:rFonts w:ascii="XDPrime" w:hAnsi="XDPrime" w:cs="Consolas"/>
          <w:sz w:val="22"/>
        </w:rPr>
        <w:t xml:space="preserve"> </w:t>
      </w:r>
      <w:proofErr w:type="spellStart"/>
      <w:r w:rsidRPr="00670745">
        <w:rPr>
          <w:rFonts w:ascii="XDPrime" w:hAnsi="XDPrime" w:cs="Consolas"/>
          <w:sz w:val="22"/>
        </w:rPr>
        <w:t>kombinasi</w:t>
      </w:r>
      <w:proofErr w:type="spellEnd"/>
      <w:r w:rsidRPr="00670745">
        <w:rPr>
          <w:rFonts w:ascii="XDPrime" w:hAnsi="XDPrime" w:cs="Consolas"/>
          <w:sz w:val="22"/>
        </w:rPr>
        <w:t xml:space="preserve"> </w:t>
      </w:r>
      <w:proofErr w:type="spellStart"/>
      <w:r w:rsidRPr="00670745">
        <w:rPr>
          <w:rFonts w:ascii="XDPrime" w:hAnsi="XDPrime" w:cs="Consolas"/>
          <w:sz w:val="22"/>
        </w:rPr>
        <w:t>berasal</w:t>
      </w:r>
      <w:proofErr w:type="spellEnd"/>
      <w:r w:rsidRPr="00670745">
        <w:rPr>
          <w:rFonts w:ascii="XDPrime" w:hAnsi="XDPrime" w:cs="Consolas"/>
          <w:sz w:val="22"/>
        </w:rPr>
        <w:t xml:space="preserve"> </w:t>
      </w:r>
      <w:proofErr w:type="spellStart"/>
      <w:r w:rsidRPr="00670745">
        <w:rPr>
          <w:rFonts w:ascii="XDPrime" w:hAnsi="XDPrime" w:cs="Consolas"/>
          <w:sz w:val="22"/>
        </w:rPr>
        <w:t>teknologi</w:t>
      </w:r>
      <w:proofErr w:type="spellEnd"/>
      <w:r w:rsidRPr="00670745">
        <w:rPr>
          <w:rFonts w:ascii="XDPrime" w:hAnsi="XDPrime" w:cs="Consolas"/>
          <w:sz w:val="22"/>
        </w:rPr>
        <w:t xml:space="preserve"> </w:t>
      </w:r>
      <w:proofErr w:type="spellStart"/>
      <w:r w:rsidRPr="00670745">
        <w:rPr>
          <w:rFonts w:ascii="XDPrime" w:hAnsi="XDPrime" w:cs="Consolas"/>
          <w:sz w:val="22"/>
        </w:rPr>
        <w:t>informasi</w:t>
      </w:r>
      <w:proofErr w:type="spellEnd"/>
      <w:r w:rsidRPr="00670745">
        <w:rPr>
          <w:rFonts w:ascii="XDPrime" w:hAnsi="XDPrime" w:cs="Consolas"/>
          <w:sz w:val="22"/>
        </w:rPr>
        <w:t xml:space="preserve"> </w:t>
      </w:r>
      <w:proofErr w:type="spellStart"/>
      <w:r w:rsidRPr="00670745">
        <w:rPr>
          <w:rFonts w:ascii="XDPrime" w:hAnsi="XDPrime" w:cs="Consolas"/>
          <w:sz w:val="22"/>
        </w:rPr>
        <w:t>menggunakan</w:t>
      </w:r>
      <w:proofErr w:type="spellEnd"/>
      <w:r w:rsidRPr="00670745">
        <w:rPr>
          <w:rFonts w:ascii="XDPrime" w:hAnsi="XDPrime" w:cs="Consolas"/>
          <w:sz w:val="22"/>
        </w:rPr>
        <w:t xml:space="preserve"> </w:t>
      </w:r>
      <w:proofErr w:type="spellStart"/>
      <w:r w:rsidRPr="00670745">
        <w:rPr>
          <w:rFonts w:ascii="XDPrime" w:hAnsi="XDPrime" w:cs="Consolas"/>
          <w:sz w:val="22"/>
        </w:rPr>
        <w:t>kegiatan</w:t>
      </w:r>
      <w:proofErr w:type="spellEnd"/>
      <w:r w:rsidRPr="00670745">
        <w:rPr>
          <w:rFonts w:ascii="XDPrime" w:hAnsi="XDPrime" w:cs="Consolas"/>
          <w:sz w:val="22"/>
        </w:rPr>
        <w:t xml:space="preserve"> </w:t>
      </w:r>
      <w:proofErr w:type="spellStart"/>
      <w:r w:rsidRPr="00670745">
        <w:rPr>
          <w:rFonts w:ascii="XDPrime" w:hAnsi="XDPrime" w:cs="Consolas"/>
          <w:sz w:val="22"/>
        </w:rPr>
        <w:t>manusia</w:t>
      </w:r>
      <w:proofErr w:type="spellEnd"/>
      <w:r w:rsidRPr="00670745">
        <w:rPr>
          <w:rFonts w:ascii="XDPrime" w:hAnsi="XDPrime" w:cs="Consolas"/>
          <w:sz w:val="22"/>
        </w:rPr>
        <w:t xml:space="preserve"> yang </w:t>
      </w:r>
      <w:proofErr w:type="spellStart"/>
      <w:r w:rsidRPr="00670745">
        <w:rPr>
          <w:rFonts w:ascii="XDPrime" w:hAnsi="XDPrime" w:cs="Consolas"/>
          <w:sz w:val="22"/>
        </w:rPr>
        <w:t>sedang</w:t>
      </w:r>
      <w:proofErr w:type="spellEnd"/>
      <w:r w:rsidRPr="00670745">
        <w:rPr>
          <w:rFonts w:ascii="XDPrime" w:hAnsi="XDPrime" w:cs="Consolas"/>
          <w:sz w:val="22"/>
        </w:rPr>
        <w:t xml:space="preserve"> </w:t>
      </w:r>
      <w:proofErr w:type="spellStart"/>
      <w:r w:rsidRPr="00670745">
        <w:rPr>
          <w:rFonts w:ascii="XDPrime" w:hAnsi="XDPrime" w:cs="Consolas"/>
          <w:sz w:val="22"/>
        </w:rPr>
        <w:t>memakai</w:t>
      </w:r>
      <w:proofErr w:type="spellEnd"/>
      <w:r w:rsidRPr="00670745">
        <w:rPr>
          <w:rFonts w:ascii="XDPrime" w:hAnsi="XDPrime" w:cs="Consolas"/>
          <w:sz w:val="22"/>
        </w:rPr>
        <w:t xml:space="preserve"> </w:t>
      </w:r>
      <w:proofErr w:type="spellStart"/>
      <w:r w:rsidRPr="00670745">
        <w:rPr>
          <w:rFonts w:ascii="XDPrime" w:hAnsi="XDPrime" w:cs="Consolas"/>
          <w:sz w:val="22"/>
        </w:rPr>
        <w:t>teknologi</w:t>
      </w:r>
      <w:proofErr w:type="spellEnd"/>
      <w:r w:rsidRPr="00670745">
        <w:rPr>
          <w:rFonts w:ascii="XDPrime" w:hAnsi="XDPrime" w:cs="Consolas"/>
          <w:sz w:val="22"/>
        </w:rPr>
        <w:t xml:space="preserve"> </w:t>
      </w:r>
      <w:proofErr w:type="spellStart"/>
      <w:r w:rsidRPr="00670745">
        <w:rPr>
          <w:rFonts w:ascii="XDPrime" w:hAnsi="XDPrime" w:cs="Consolas"/>
          <w:sz w:val="22"/>
        </w:rPr>
        <w:t>untuk</w:t>
      </w:r>
      <w:proofErr w:type="spellEnd"/>
      <w:r w:rsidRPr="00670745">
        <w:rPr>
          <w:rFonts w:ascii="XDPrime" w:hAnsi="XDPrime" w:cs="Consolas"/>
          <w:sz w:val="22"/>
        </w:rPr>
        <w:t xml:space="preserve"> </w:t>
      </w:r>
      <w:proofErr w:type="spellStart"/>
      <w:r w:rsidRPr="00670745">
        <w:rPr>
          <w:rFonts w:ascii="XDPrime" w:hAnsi="XDPrime" w:cs="Consolas"/>
          <w:sz w:val="22"/>
        </w:rPr>
        <w:t>operasi</w:t>
      </w:r>
      <w:proofErr w:type="spellEnd"/>
      <w:r w:rsidRPr="00670745">
        <w:rPr>
          <w:rFonts w:ascii="XDPrime" w:hAnsi="XDPrime" w:cs="Consolas"/>
          <w:sz w:val="22"/>
        </w:rPr>
        <w:t xml:space="preserve"> </w:t>
      </w:r>
      <w:proofErr w:type="gramStart"/>
      <w:r w:rsidRPr="00670745">
        <w:rPr>
          <w:rFonts w:ascii="XDPrime" w:hAnsi="XDPrime" w:cs="Consolas"/>
          <w:sz w:val="22"/>
        </w:rPr>
        <w:t xml:space="preserve">dan  </w:t>
      </w:r>
      <w:proofErr w:type="spellStart"/>
      <w:r w:rsidRPr="00670745">
        <w:rPr>
          <w:rFonts w:ascii="XDPrime" w:hAnsi="XDPrime" w:cs="Consolas"/>
          <w:sz w:val="22"/>
        </w:rPr>
        <w:t>manajemen</w:t>
      </w:r>
      <w:proofErr w:type="spellEnd"/>
      <w:proofErr w:type="gramEnd"/>
      <w:r w:rsidRPr="00670745">
        <w:rPr>
          <w:rFonts w:ascii="XDPrime" w:hAnsi="XDPrime" w:cs="Consolas"/>
          <w:sz w:val="22"/>
        </w:rPr>
        <w:t xml:space="preserve">. </w:t>
      </w:r>
      <w:proofErr w:type="spellStart"/>
      <w:r w:rsidRPr="00670745">
        <w:rPr>
          <w:rFonts w:ascii="XDPrime" w:hAnsi="XDPrime" w:cs="Consolas"/>
          <w:sz w:val="22"/>
        </w:rPr>
        <w:t>Sistem</w:t>
      </w:r>
      <w:proofErr w:type="spellEnd"/>
      <w:r w:rsidRPr="00670745">
        <w:rPr>
          <w:rFonts w:ascii="XDPrime" w:hAnsi="XDPrime" w:cs="Consolas"/>
          <w:sz w:val="22"/>
        </w:rPr>
        <w:t xml:space="preserve"> </w:t>
      </w:r>
      <w:proofErr w:type="spellStart"/>
      <w:r w:rsidRPr="00670745">
        <w:rPr>
          <w:rFonts w:ascii="XDPrime" w:hAnsi="XDPrime" w:cs="Consolas"/>
          <w:sz w:val="22"/>
        </w:rPr>
        <w:t>terkomputerisasi</w:t>
      </w:r>
      <w:proofErr w:type="spellEnd"/>
      <w:r w:rsidRPr="00670745">
        <w:rPr>
          <w:rFonts w:ascii="XDPrime" w:hAnsi="XDPrime" w:cs="Consolas"/>
          <w:sz w:val="22"/>
        </w:rPr>
        <w:t xml:space="preserve"> yang </w:t>
      </w:r>
      <w:proofErr w:type="spellStart"/>
      <w:r w:rsidRPr="00670745">
        <w:rPr>
          <w:rFonts w:ascii="XDPrime" w:hAnsi="XDPrime" w:cs="Consolas"/>
          <w:sz w:val="22"/>
        </w:rPr>
        <w:t>dipergunakan</w:t>
      </w:r>
      <w:proofErr w:type="spellEnd"/>
      <w:r w:rsidRPr="00670745">
        <w:rPr>
          <w:rFonts w:ascii="XDPrime" w:hAnsi="XDPrime" w:cs="Consolas"/>
          <w:sz w:val="22"/>
        </w:rPr>
        <w:t xml:space="preserve"> </w:t>
      </w:r>
      <w:proofErr w:type="spellStart"/>
      <w:r w:rsidRPr="00670745">
        <w:rPr>
          <w:rFonts w:ascii="XDPrime" w:hAnsi="XDPrime" w:cs="Consolas"/>
          <w:sz w:val="22"/>
        </w:rPr>
        <w:t>untuk</w:t>
      </w:r>
      <w:proofErr w:type="spellEnd"/>
      <w:r w:rsidRPr="00670745">
        <w:rPr>
          <w:rFonts w:ascii="XDPrime" w:hAnsi="XDPrime" w:cs="Consolas"/>
          <w:sz w:val="22"/>
        </w:rPr>
        <w:t xml:space="preserve"> </w:t>
      </w:r>
      <w:proofErr w:type="spellStart"/>
      <w:r w:rsidRPr="00670745">
        <w:rPr>
          <w:rFonts w:ascii="XDPrime" w:hAnsi="XDPrime" w:cs="Consolas"/>
          <w:sz w:val="22"/>
        </w:rPr>
        <w:t>memudahkan</w:t>
      </w:r>
      <w:proofErr w:type="spellEnd"/>
      <w:r w:rsidRPr="00670745">
        <w:rPr>
          <w:rFonts w:ascii="XDPrime" w:hAnsi="XDPrime" w:cs="Consolas"/>
          <w:sz w:val="22"/>
        </w:rPr>
        <w:t xml:space="preserve"> </w:t>
      </w:r>
      <w:proofErr w:type="spellStart"/>
      <w:r w:rsidRPr="00670745">
        <w:rPr>
          <w:rFonts w:ascii="XDPrime" w:hAnsi="XDPrime" w:cs="Consolas"/>
          <w:sz w:val="22"/>
        </w:rPr>
        <w:t>pencarian</w:t>
      </w:r>
      <w:proofErr w:type="spellEnd"/>
      <w:r w:rsidRPr="00670745">
        <w:rPr>
          <w:rFonts w:ascii="XDPrime" w:hAnsi="XDPrime" w:cs="Consolas"/>
          <w:sz w:val="22"/>
        </w:rPr>
        <w:t xml:space="preserve"> </w:t>
      </w:r>
      <w:proofErr w:type="spellStart"/>
      <w:r w:rsidRPr="00670745">
        <w:rPr>
          <w:rFonts w:ascii="XDPrime" w:hAnsi="XDPrime" w:cs="Consolas"/>
          <w:sz w:val="22"/>
        </w:rPr>
        <w:t>sebuah</w:t>
      </w:r>
      <w:proofErr w:type="spellEnd"/>
      <w:r w:rsidRPr="00670745">
        <w:rPr>
          <w:rFonts w:ascii="XDPrime" w:hAnsi="XDPrime" w:cs="Consolas"/>
          <w:sz w:val="22"/>
        </w:rPr>
        <w:t xml:space="preserve"> </w:t>
      </w:r>
      <w:proofErr w:type="spellStart"/>
      <w:r w:rsidRPr="00670745">
        <w:rPr>
          <w:rFonts w:ascii="XDPrime" w:hAnsi="XDPrime" w:cs="Consolas"/>
          <w:sz w:val="22"/>
        </w:rPr>
        <w:t>informasi</w:t>
      </w:r>
      <w:proofErr w:type="spellEnd"/>
      <w:r w:rsidRPr="00670745">
        <w:rPr>
          <w:rFonts w:ascii="XDPrime" w:hAnsi="XDPrime" w:cs="Consolas"/>
          <w:sz w:val="22"/>
        </w:rPr>
        <w:t xml:space="preserve"> yang </w:t>
      </w:r>
      <w:proofErr w:type="spellStart"/>
      <w:r w:rsidRPr="00670745">
        <w:rPr>
          <w:rFonts w:ascii="XDPrime" w:hAnsi="XDPrime" w:cs="Consolas"/>
          <w:sz w:val="22"/>
        </w:rPr>
        <w:t>diinginkan</w:t>
      </w:r>
      <w:proofErr w:type="spellEnd"/>
      <w:r w:rsidRPr="00670745">
        <w:rPr>
          <w:rFonts w:ascii="XDPrime" w:hAnsi="XDPrime" w:cs="Consolas"/>
          <w:sz w:val="22"/>
        </w:rPr>
        <w:t xml:space="preserve"> </w:t>
      </w:r>
      <w:proofErr w:type="spellStart"/>
      <w:r w:rsidRPr="00670745">
        <w:rPr>
          <w:rFonts w:ascii="XDPrime" w:hAnsi="XDPrime" w:cs="Consolas"/>
          <w:sz w:val="22"/>
        </w:rPr>
        <w:t>serta</w:t>
      </w:r>
      <w:proofErr w:type="spellEnd"/>
      <w:r w:rsidRPr="00670745">
        <w:rPr>
          <w:rFonts w:ascii="XDPrime" w:hAnsi="XDPrime" w:cs="Consolas"/>
          <w:sz w:val="22"/>
        </w:rPr>
        <w:t xml:space="preserve"> juga </w:t>
      </w:r>
      <w:proofErr w:type="spellStart"/>
      <w:r w:rsidRPr="00670745">
        <w:rPr>
          <w:rFonts w:ascii="XDPrime" w:hAnsi="XDPrime" w:cs="Consolas"/>
          <w:sz w:val="22"/>
        </w:rPr>
        <w:t>untuk</w:t>
      </w:r>
      <w:proofErr w:type="spellEnd"/>
      <w:r w:rsidRPr="00670745">
        <w:rPr>
          <w:rFonts w:ascii="XDPrime" w:hAnsi="XDPrime" w:cs="Consolas"/>
          <w:sz w:val="22"/>
        </w:rPr>
        <w:t xml:space="preserve"> </w:t>
      </w:r>
      <w:proofErr w:type="spellStart"/>
      <w:r w:rsidRPr="00670745">
        <w:rPr>
          <w:rFonts w:ascii="XDPrime" w:hAnsi="XDPrime" w:cs="Consolas"/>
          <w:sz w:val="22"/>
        </w:rPr>
        <w:t>menciptakan</w:t>
      </w:r>
      <w:proofErr w:type="spellEnd"/>
      <w:r w:rsidRPr="00670745">
        <w:rPr>
          <w:rFonts w:ascii="XDPrime" w:hAnsi="XDPrime" w:cs="Consolas"/>
          <w:sz w:val="22"/>
        </w:rPr>
        <w:t xml:space="preserve"> </w:t>
      </w:r>
      <w:proofErr w:type="spellStart"/>
      <w:r w:rsidRPr="00670745">
        <w:rPr>
          <w:rFonts w:ascii="XDPrime" w:hAnsi="XDPrime" w:cs="Consolas"/>
          <w:sz w:val="22"/>
        </w:rPr>
        <w:t>suatu</w:t>
      </w:r>
      <w:proofErr w:type="spellEnd"/>
      <w:r w:rsidRPr="00670745">
        <w:rPr>
          <w:rFonts w:ascii="XDPrime" w:hAnsi="XDPrime" w:cs="Consolas"/>
          <w:sz w:val="22"/>
        </w:rPr>
        <w:t xml:space="preserve"> </w:t>
      </w:r>
      <w:proofErr w:type="spellStart"/>
      <w:r w:rsidRPr="00670745">
        <w:rPr>
          <w:rFonts w:ascii="XDPrime" w:hAnsi="XDPrime" w:cs="Consolas"/>
          <w:sz w:val="22"/>
        </w:rPr>
        <w:t>sistem</w:t>
      </w:r>
      <w:proofErr w:type="spellEnd"/>
      <w:r w:rsidRPr="00670745">
        <w:rPr>
          <w:rFonts w:ascii="XDPrime" w:hAnsi="XDPrime" w:cs="Consolas"/>
          <w:sz w:val="22"/>
        </w:rPr>
        <w:t xml:space="preserve"> </w:t>
      </w:r>
      <w:proofErr w:type="spellStart"/>
      <w:r w:rsidRPr="00670745">
        <w:rPr>
          <w:rFonts w:ascii="XDPrime" w:hAnsi="XDPrime" w:cs="Consolas"/>
          <w:sz w:val="22"/>
        </w:rPr>
        <w:t>informasi</w:t>
      </w:r>
      <w:proofErr w:type="spellEnd"/>
      <w:r w:rsidRPr="00670745">
        <w:rPr>
          <w:rFonts w:ascii="XDPrime" w:hAnsi="XDPrime" w:cs="Consolas"/>
          <w:sz w:val="22"/>
        </w:rPr>
        <w:t xml:space="preserve"> </w:t>
      </w:r>
      <w:r w:rsidR="00FA7531">
        <w:rPr>
          <w:rFonts w:ascii="XDPrime" w:hAnsi="XDPrime" w:cs="Consolas"/>
          <w:sz w:val="22"/>
        </w:rPr>
        <w:t>yang</w:t>
      </w:r>
      <w:r w:rsidRPr="00670745">
        <w:rPr>
          <w:rFonts w:ascii="XDPrime" w:hAnsi="XDPrime" w:cs="Consolas"/>
          <w:sz w:val="22"/>
        </w:rPr>
        <w:t xml:space="preserve"> </w:t>
      </w:r>
      <w:proofErr w:type="spellStart"/>
      <w:r w:rsidRPr="00670745">
        <w:rPr>
          <w:rFonts w:ascii="XDPrime" w:hAnsi="XDPrime" w:cs="Consolas"/>
          <w:sz w:val="22"/>
        </w:rPr>
        <w:t>terstruktur</w:t>
      </w:r>
      <w:proofErr w:type="spellEnd"/>
      <w:r w:rsidR="00FA7531">
        <w:rPr>
          <w:rFonts w:ascii="XDPrime" w:hAnsi="XDPrime" w:cs="Consolas"/>
          <w:sz w:val="22"/>
        </w:rPr>
        <w:t>.</w:t>
      </w:r>
      <w:r w:rsidR="00285ABF">
        <w:rPr>
          <w:rFonts w:ascii="XDPrime" w:hAnsi="XDPrime" w:cs="Consolas"/>
          <w:sz w:val="22"/>
        </w:rPr>
        <w:t xml:space="preserve"> </w:t>
      </w:r>
      <w:proofErr w:type="spellStart"/>
      <w:r w:rsidR="00907083" w:rsidRPr="00907083">
        <w:rPr>
          <w:rFonts w:ascii="XDPrime" w:hAnsi="XDPrime" w:cs="Consolas"/>
          <w:sz w:val="22"/>
        </w:rPr>
        <w:t>Teknologi</w:t>
      </w:r>
      <w:proofErr w:type="spellEnd"/>
      <w:r w:rsidR="00907083" w:rsidRPr="00907083">
        <w:rPr>
          <w:rFonts w:ascii="XDPrime" w:hAnsi="XDPrime" w:cs="Consolas"/>
          <w:sz w:val="22"/>
        </w:rPr>
        <w:t xml:space="preserve"> juga </w:t>
      </w:r>
      <w:proofErr w:type="spellStart"/>
      <w:r w:rsidR="00907083" w:rsidRPr="00907083">
        <w:rPr>
          <w:rFonts w:ascii="XDPrime" w:hAnsi="XDPrime" w:cs="Consolas"/>
          <w:sz w:val="22"/>
        </w:rPr>
        <w:t>mudah</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iakses</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hany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eng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bermodalk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ebuah</w:t>
      </w:r>
      <w:proofErr w:type="spellEnd"/>
      <w:r w:rsidR="00907083" w:rsidRPr="00907083">
        <w:rPr>
          <w:rFonts w:ascii="XDPrime" w:hAnsi="XDPrime" w:cs="Consolas"/>
          <w:sz w:val="22"/>
        </w:rPr>
        <w:t xml:space="preserve"> smartphone yang </w:t>
      </w:r>
      <w:proofErr w:type="spellStart"/>
      <w:r w:rsidR="00907083" w:rsidRPr="00907083">
        <w:rPr>
          <w:rFonts w:ascii="XDPrime" w:hAnsi="XDPrime" w:cs="Consolas"/>
          <w:sz w:val="22"/>
        </w:rPr>
        <w:t>diman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alat</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in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mudah</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ibaw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ert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igunak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alam</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kehidup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ehari-har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Akses</w:t>
      </w:r>
      <w:proofErr w:type="spellEnd"/>
      <w:r w:rsidR="00907083" w:rsidRPr="00907083">
        <w:rPr>
          <w:rFonts w:ascii="XDPrime" w:hAnsi="XDPrime" w:cs="Consolas"/>
          <w:sz w:val="22"/>
        </w:rPr>
        <w:t xml:space="preserve"> yang </w:t>
      </w:r>
      <w:proofErr w:type="spellStart"/>
      <w:r w:rsidR="00907083" w:rsidRPr="00907083">
        <w:rPr>
          <w:rFonts w:ascii="XDPrime" w:hAnsi="XDPrime" w:cs="Consolas"/>
          <w:sz w:val="22"/>
        </w:rPr>
        <w:t>diberikan</w:t>
      </w:r>
      <w:proofErr w:type="spellEnd"/>
      <w:r w:rsidR="00907083" w:rsidRPr="00907083">
        <w:rPr>
          <w:rFonts w:ascii="XDPrime" w:hAnsi="XDPrime" w:cs="Consolas"/>
          <w:sz w:val="22"/>
        </w:rPr>
        <w:t xml:space="preserve"> juga </w:t>
      </w:r>
      <w:proofErr w:type="spellStart"/>
      <w:r w:rsidR="00907083" w:rsidRPr="00907083">
        <w:rPr>
          <w:rFonts w:ascii="XDPrime" w:hAnsi="XDPrime" w:cs="Consolas"/>
          <w:sz w:val="22"/>
        </w:rPr>
        <w:t>beragam</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eng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adany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teknologi</w:t>
      </w:r>
      <w:proofErr w:type="spellEnd"/>
      <w:r w:rsidR="00907083" w:rsidRPr="00907083">
        <w:rPr>
          <w:rFonts w:ascii="XDPrime" w:hAnsi="XDPrime" w:cs="Consolas"/>
          <w:sz w:val="22"/>
        </w:rPr>
        <w:t xml:space="preserve"> smartphone </w:t>
      </w:r>
      <w:proofErr w:type="spellStart"/>
      <w:r w:rsidR="00907083" w:rsidRPr="00907083">
        <w:rPr>
          <w:rFonts w:ascii="XDPrime" w:hAnsi="XDPrime" w:cs="Consolas"/>
          <w:sz w:val="22"/>
        </w:rPr>
        <w:t>in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epert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mencar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informas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membantu</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pekerja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ehari-har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hingg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ipaka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ebaga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hibur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Belajar</w:t>
      </w:r>
      <w:proofErr w:type="spellEnd"/>
      <w:r w:rsidR="00907083" w:rsidRPr="00907083">
        <w:rPr>
          <w:rFonts w:ascii="XDPrime" w:hAnsi="XDPrime" w:cs="Consolas"/>
          <w:sz w:val="22"/>
        </w:rPr>
        <w:t xml:space="preserve"> juga </w:t>
      </w:r>
      <w:proofErr w:type="spellStart"/>
      <w:r w:rsidR="00907083" w:rsidRPr="00907083">
        <w:rPr>
          <w:rFonts w:ascii="XDPrime" w:hAnsi="XDPrime" w:cs="Consolas"/>
          <w:sz w:val="22"/>
        </w:rPr>
        <w:t>menjadi</w:t>
      </w:r>
      <w:proofErr w:type="spellEnd"/>
      <w:r w:rsidR="00907083" w:rsidRPr="00907083">
        <w:rPr>
          <w:rFonts w:ascii="XDPrime" w:hAnsi="XDPrime" w:cs="Consolas"/>
          <w:sz w:val="22"/>
        </w:rPr>
        <w:t xml:space="preserve"> sangat </w:t>
      </w:r>
      <w:proofErr w:type="spellStart"/>
      <w:r w:rsidR="00907083" w:rsidRPr="00907083">
        <w:rPr>
          <w:rFonts w:ascii="XDPrime" w:hAnsi="XDPrime" w:cs="Consolas"/>
          <w:sz w:val="22"/>
        </w:rPr>
        <w:t>mudah</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eng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adany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teknologi</w:t>
      </w:r>
      <w:proofErr w:type="spellEnd"/>
      <w:r w:rsidR="00907083" w:rsidRPr="00907083">
        <w:rPr>
          <w:rFonts w:ascii="XDPrime" w:hAnsi="XDPrime" w:cs="Consolas"/>
          <w:sz w:val="22"/>
        </w:rPr>
        <w:t xml:space="preserve"> yang </w:t>
      </w:r>
      <w:proofErr w:type="spellStart"/>
      <w:r w:rsidR="00907083" w:rsidRPr="00907083">
        <w:rPr>
          <w:rFonts w:ascii="XDPrime" w:hAnsi="XDPrime" w:cs="Consolas"/>
          <w:sz w:val="22"/>
        </w:rPr>
        <w:t>sekarang</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udah</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mudah</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iakses</w:t>
      </w:r>
      <w:proofErr w:type="spellEnd"/>
      <w:r w:rsidR="00907083" w:rsidRPr="00907083">
        <w:rPr>
          <w:rFonts w:ascii="XDPrime" w:hAnsi="XDPrime" w:cs="Consolas"/>
          <w:sz w:val="22"/>
        </w:rPr>
        <w:t>.</w:t>
      </w:r>
    </w:p>
    <w:p w14:paraId="141C385C" w14:textId="77777777" w:rsidR="00E025B9" w:rsidRDefault="00E025B9" w:rsidP="00285ABF">
      <w:pPr>
        <w:spacing w:after="0" w:line="276" w:lineRule="auto"/>
        <w:ind w:firstLine="567"/>
        <w:jc w:val="both"/>
        <w:rPr>
          <w:rFonts w:ascii="XDPrime" w:hAnsi="XDPrime" w:cs="Consolas"/>
          <w:sz w:val="22"/>
        </w:rPr>
      </w:pPr>
    </w:p>
    <w:p w14:paraId="4A0F6938" w14:textId="57BBDE0C" w:rsidR="00E025B9" w:rsidRDefault="00907083" w:rsidP="000E3710">
      <w:pPr>
        <w:spacing w:after="0" w:line="276" w:lineRule="auto"/>
        <w:ind w:firstLine="567"/>
        <w:jc w:val="both"/>
        <w:rPr>
          <w:rFonts w:ascii="XDPrime" w:hAnsi="XDPrime" w:cs="Consolas"/>
          <w:sz w:val="22"/>
        </w:rPr>
      </w:pPr>
      <w:proofErr w:type="spellStart"/>
      <w:r w:rsidRPr="00907083">
        <w:rPr>
          <w:rFonts w:ascii="XDPrime" w:hAnsi="XDPrime" w:cs="Consolas"/>
          <w:sz w:val="22"/>
        </w:rPr>
        <w:t>Belajar</w:t>
      </w:r>
      <w:proofErr w:type="spellEnd"/>
      <w:r w:rsidRPr="00907083">
        <w:rPr>
          <w:rFonts w:ascii="XDPrime" w:hAnsi="XDPrime" w:cs="Consolas"/>
          <w:sz w:val="22"/>
        </w:rPr>
        <w:t xml:space="preserve"> </w:t>
      </w:r>
      <w:proofErr w:type="spellStart"/>
      <w:r w:rsidR="00A8580D">
        <w:rPr>
          <w:rFonts w:ascii="XDPrime" w:hAnsi="XDPrime" w:cs="Consolas"/>
          <w:sz w:val="22"/>
        </w:rPr>
        <w:t>adalah</w:t>
      </w:r>
      <w:proofErr w:type="spellEnd"/>
      <w:r w:rsidRPr="00907083">
        <w:rPr>
          <w:rFonts w:ascii="XDPrime" w:hAnsi="XDPrime" w:cs="Consolas"/>
          <w:sz w:val="22"/>
        </w:rPr>
        <w:t xml:space="preserve"> </w:t>
      </w:r>
      <w:proofErr w:type="spellStart"/>
      <w:r w:rsidR="00A8580D" w:rsidRPr="00A8580D">
        <w:rPr>
          <w:rFonts w:ascii="XDPrime" w:hAnsi="XDPrime" w:cs="Consolas"/>
          <w:sz w:val="22"/>
        </w:rPr>
        <w:t>suatu</w:t>
      </w:r>
      <w:proofErr w:type="spellEnd"/>
      <w:r w:rsidR="00A8580D" w:rsidRPr="00A8580D">
        <w:rPr>
          <w:rFonts w:ascii="XDPrime" w:hAnsi="XDPrime" w:cs="Consolas"/>
          <w:sz w:val="22"/>
        </w:rPr>
        <w:t xml:space="preserve"> proses </w:t>
      </w:r>
      <w:proofErr w:type="spellStart"/>
      <w:r w:rsidR="00A8580D" w:rsidRPr="00A8580D">
        <w:rPr>
          <w:rFonts w:ascii="XDPrime" w:hAnsi="XDPrime" w:cs="Consolas"/>
          <w:sz w:val="22"/>
        </w:rPr>
        <w:t>atau</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upaya</w:t>
      </w:r>
      <w:proofErr w:type="spellEnd"/>
      <w:r w:rsidR="00A8580D" w:rsidRPr="00A8580D">
        <w:rPr>
          <w:rFonts w:ascii="XDPrime" w:hAnsi="XDPrime" w:cs="Consolas"/>
          <w:sz w:val="22"/>
        </w:rPr>
        <w:t xml:space="preserve"> yang </w:t>
      </w:r>
      <w:proofErr w:type="spellStart"/>
      <w:r w:rsidR="00A8580D" w:rsidRPr="00A8580D">
        <w:rPr>
          <w:rFonts w:ascii="XDPrime" w:hAnsi="XDPrime" w:cs="Consolas"/>
          <w:sz w:val="22"/>
        </w:rPr>
        <w:t>dilakukan</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setiap</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individu</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untuk</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mendapatkan</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perubahan</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tingkah</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laku</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baik</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dalam</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bentuk</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pengetahuan</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keterampilan</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sikap</w:t>
      </w:r>
      <w:proofErr w:type="spellEnd"/>
      <w:r w:rsidR="00A8580D" w:rsidRPr="00A8580D">
        <w:rPr>
          <w:rFonts w:ascii="XDPrime" w:hAnsi="XDPrime" w:cs="Consolas"/>
          <w:sz w:val="22"/>
        </w:rPr>
        <w:t xml:space="preserve"> dan </w:t>
      </w:r>
      <w:proofErr w:type="spellStart"/>
      <w:r w:rsidR="00A8580D" w:rsidRPr="00A8580D">
        <w:rPr>
          <w:rFonts w:ascii="XDPrime" w:hAnsi="XDPrime" w:cs="Consolas"/>
          <w:sz w:val="22"/>
        </w:rPr>
        <w:t>nilai</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positif</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sebagai</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suatu</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pengalaman</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dari</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berbagai</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materi</w:t>
      </w:r>
      <w:proofErr w:type="spellEnd"/>
      <w:r w:rsidR="00A8580D" w:rsidRPr="00A8580D">
        <w:rPr>
          <w:rFonts w:ascii="XDPrime" w:hAnsi="XDPrime" w:cs="Consolas"/>
          <w:sz w:val="22"/>
        </w:rPr>
        <w:t xml:space="preserve"> yang </w:t>
      </w:r>
      <w:proofErr w:type="spellStart"/>
      <w:r w:rsidR="00A8580D" w:rsidRPr="00A8580D">
        <w:rPr>
          <w:rFonts w:ascii="XDPrime" w:hAnsi="XDPrime" w:cs="Consolas"/>
          <w:sz w:val="22"/>
        </w:rPr>
        <w:t>telah</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dipelajari</w:t>
      </w:r>
      <w:proofErr w:type="spellEnd"/>
      <w:r w:rsidR="00504C26">
        <w:rPr>
          <w:rFonts w:ascii="XDPrime" w:hAnsi="XDPrime" w:cs="Consolas"/>
          <w:sz w:val="22"/>
        </w:rPr>
        <w:fldChar w:fldCharType="begin" w:fldLock="1"/>
      </w:r>
      <w:r w:rsidR="006E6A98">
        <w:rPr>
          <w:rFonts w:ascii="XDPrime" w:hAnsi="XDPrime" w:cs="Consolas"/>
          <w:sz w:val="22"/>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publisher":"CV Kaaffah Learning Center","publisher-place":"Sulawesi Selatan","title":"Belajar Dan Pembelajaran","type":"book"},"uris":["http://www.mendeley.com/documents/?uuid=a8c7b558-504a-4822-a9b4-ff79245bdd91"]}],"mendeley":{"formattedCitation":"[2]","plainTextFormattedCitation":"[2]","previouslyFormattedCitation":"[2]"},"properties":{"noteIndex":0},"schema":"https://github.com/citation-style-language/schema/raw/master/csl-citation.json"}</w:instrText>
      </w:r>
      <w:r w:rsidR="00504C26">
        <w:rPr>
          <w:rFonts w:ascii="XDPrime" w:hAnsi="XDPrime" w:cs="Consolas"/>
          <w:sz w:val="22"/>
        </w:rPr>
        <w:fldChar w:fldCharType="separate"/>
      </w:r>
      <w:r w:rsidR="00504C26" w:rsidRPr="00504C26">
        <w:rPr>
          <w:rFonts w:ascii="XDPrime" w:hAnsi="XDPrime" w:cs="Consolas"/>
          <w:noProof/>
          <w:sz w:val="22"/>
        </w:rPr>
        <w:t>[2]</w:t>
      </w:r>
      <w:r w:rsidR="00504C26">
        <w:rPr>
          <w:rFonts w:ascii="XDPrime" w:hAnsi="XDPrime" w:cs="Consolas"/>
          <w:sz w:val="22"/>
        </w:rPr>
        <w:fldChar w:fldCharType="end"/>
      </w:r>
      <w:r w:rsidR="00A8580D">
        <w:rPr>
          <w:rFonts w:ascii="XDPrime" w:hAnsi="XDPrime" w:cs="Consolas"/>
          <w:sz w:val="22"/>
        </w:rPr>
        <w:t xml:space="preserve">. </w:t>
      </w:r>
      <w:proofErr w:type="spellStart"/>
      <w:r w:rsidRPr="00907083">
        <w:rPr>
          <w:rFonts w:ascii="XDPrime" w:hAnsi="XDPrime" w:cs="Consolas"/>
          <w:sz w:val="22"/>
        </w:rPr>
        <w:t>Kegiatan</w:t>
      </w:r>
      <w:proofErr w:type="spellEnd"/>
      <w:r w:rsidRPr="00907083">
        <w:rPr>
          <w:rFonts w:ascii="XDPrime" w:hAnsi="XDPrime" w:cs="Consolas"/>
          <w:sz w:val="22"/>
        </w:rPr>
        <w:t xml:space="preserve"> </w:t>
      </w:r>
      <w:proofErr w:type="spellStart"/>
      <w:r w:rsidRPr="00907083">
        <w:rPr>
          <w:rFonts w:ascii="XDPrime" w:hAnsi="XDPrime" w:cs="Consolas"/>
          <w:sz w:val="22"/>
        </w:rPr>
        <w:t>belajar</w:t>
      </w:r>
      <w:proofErr w:type="spellEnd"/>
      <w:r w:rsidRPr="00907083">
        <w:rPr>
          <w:rFonts w:ascii="XDPrime" w:hAnsi="XDPrime" w:cs="Consolas"/>
          <w:sz w:val="22"/>
        </w:rPr>
        <w:t xml:space="preserve"> </w:t>
      </w:r>
      <w:proofErr w:type="spellStart"/>
      <w:r w:rsidRPr="00907083">
        <w:rPr>
          <w:rFonts w:ascii="XDPrime" w:hAnsi="XDPrime" w:cs="Consolas"/>
          <w:sz w:val="22"/>
        </w:rPr>
        <w:t>ini</w:t>
      </w:r>
      <w:proofErr w:type="spellEnd"/>
      <w:r w:rsidRPr="00907083">
        <w:rPr>
          <w:rFonts w:ascii="XDPrime" w:hAnsi="XDPrime" w:cs="Consolas"/>
          <w:sz w:val="22"/>
        </w:rPr>
        <w:t xml:space="preserve"> sangat </w:t>
      </w:r>
      <w:proofErr w:type="spellStart"/>
      <w:r w:rsidRPr="00907083">
        <w:rPr>
          <w:rFonts w:ascii="XDPrime" w:hAnsi="XDPrime" w:cs="Consolas"/>
          <w:sz w:val="22"/>
        </w:rPr>
        <w:t>dibantu</w:t>
      </w:r>
      <w:proofErr w:type="spellEnd"/>
      <w:r w:rsidRPr="00907083">
        <w:rPr>
          <w:rFonts w:ascii="XDPrime" w:hAnsi="XDPrime" w:cs="Consolas"/>
          <w:sz w:val="22"/>
        </w:rPr>
        <w:t xml:space="preserve"> oleh </w:t>
      </w:r>
      <w:proofErr w:type="spellStart"/>
      <w:r w:rsidRPr="00907083">
        <w:rPr>
          <w:rFonts w:ascii="XDPrime" w:hAnsi="XDPrime" w:cs="Consolas"/>
          <w:sz w:val="22"/>
        </w:rPr>
        <w:t>teknologi</w:t>
      </w:r>
      <w:proofErr w:type="spellEnd"/>
      <w:r w:rsidRPr="00907083">
        <w:rPr>
          <w:rFonts w:ascii="XDPrime" w:hAnsi="XDPrime" w:cs="Consolas"/>
          <w:sz w:val="22"/>
        </w:rPr>
        <w:t xml:space="preserve"> </w:t>
      </w:r>
      <w:proofErr w:type="spellStart"/>
      <w:r w:rsidRPr="00907083">
        <w:rPr>
          <w:rFonts w:ascii="XDPrime" w:hAnsi="XDPrime" w:cs="Consolas"/>
          <w:sz w:val="22"/>
        </w:rPr>
        <w:t>karena</w:t>
      </w:r>
      <w:proofErr w:type="spellEnd"/>
      <w:r w:rsidRPr="00907083">
        <w:rPr>
          <w:rFonts w:ascii="XDPrime" w:hAnsi="XDPrime" w:cs="Consolas"/>
          <w:sz w:val="22"/>
        </w:rPr>
        <w:t xml:space="preserve"> </w:t>
      </w:r>
      <w:proofErr w:type="spellStart"/>
      <w:r w:rsidRPr="00907083">
        <w:rPr>
          <w:rFonts w:ascii="XDPrime" w:hAnsi="XDPrime" w:cs="Consolas"/>
          <w:sz w:val="22"/>
        </w:rPr>
        <w:t>informasi</w:t>
      </w:r>
      <w:proofErr w:type="spellEnd"/>
      <w:r w:rsidRPr="00907083">
        <w:rPr>
          <w:rFonts w:ascii="XDPrime" w:hAnsi="XDPrime" w:cs="Consolas"/>
          <w:sz w:val="22"/>
        </w:rPr>
        <w:t xml:space="preserve"> yang </w:t>
      </w:r>
      <w:proofErr w:type="spellStart"/>
      <w:r w:rsidRPr="00907083">
        <w:rPr>
          <w:rFonts w:ascii="XDPrime" w:hAnsi="XDPrime" w:cs="Consolas"/>
          <w:sz w:val="22"/>
        </w:rPr>
        <w:t>dapat</w:t>
      </w:r>
      <w:proofErr w:type="spellEnd"/>
      <w:r w:rsidRPr="00907083">
        <w:rPr>
          <w:rFonts w:ascii="XDPrime" w:hAnsi="XDPrime" w:cs="Consolas"/>
          <w:sz w:val="22"/>
        </w:rPr>
        <w:t xml:space="preserve"> </w:t>
      </w:r>
      <w:proofErr w:type="spellStart"/>
      <w:r w:rsidRPr="00907083">
        <w:rPr>
          <w:rFonts w:ascii="XDPrime" w:hAnsi="XDPrime" w:cs="Consolas"/>
          <w:sz w:val="22"/>
        </w:rPr>
        <w:t>diakses</w:t>
      </w:r>
      <w:proofErr w:type="spellEnd"/>
      <w:r w:rsidRPr="00907083">
        <w:rPr>
          <w:rFonts w:ascii="XDPrime" w:hAnsi="XDPrime" w:cs="Consolas"/>
          <w:sz w:val="22"/>
        </w:rPr>
        <w:t xml:space="preserve"> sangat </w:t>
      </w:r>
      <w:proofErr w:type="spellStart"/>
      <w:r w:rsidRPr="00907083">
        <w:rPr>
          <w:rFonts w:ascii="XDPrime" w:hAnsi="XDPrime" w:cs="Consolas"/>
          <w:sz w:val="22"/>
        </w:rPr>
        <w:t>besar</w:t>
      </w:r>
      <w:proofErr w:type="spellEnd"/>
      <w:r w:rsidRPr="00907083">
        <w:rPr>
          <w:rFonts w:ascii="XDPrime" w:hAnsi="XDPrime" w:cs="Consolas"/>
          <w:sz w:val="22"/>
        </w:rPr>
        <w:t xml:space="preserve">. </w:t>
      </w:r>
      <w:proofErr w:type="spellStart"/>
      <w:r w:rsidRPr="00907083">
        <w:rPr>
          <w:rFonts w:ascii="XDPrime" w:hAnsi="XDPrime" w:cs="Consolas"/>
          <w:sz w:val="22"/>
        </w:rPr>
        <w:lastRenderedPageBreak/>
        <w:t>Saat</w:t>
      </w:r>
      <w:proofErr w:type="spellEnd"/>
      <w:r w:rsidRPr="00907083">
        <w:rPr>
          <w:rFonts w:ascii="XDPrime" w:hAnsi="XDPrime" w:cs="Consolas"/>
          <w:sz w:val="22"/>
        </w:rPr>
        <w:t xml:space="preserve"> </w:t>
      </w:r>
      <w:proofErr w:type="spellStart"/>
      <w:r w:rsidRPr="00907083">
        <w:rPr>
          <w:rFonts w:ascii="XDPrime" w:hAnsi="XDPrime" w:cs="Consolas"/>
          <w:sz w:val="22"/>
        </w:rPr>
        <w:t>ini</w:t>
      </w:r>
      <w:proofErr w:type="spellEnd"/>
      <w:r w:rsidRPr="00907083">
        <w:rPr>
          <w:rFonts w:ascii="XDPrime" w:hAnsi="XDPrime" w:cs="Consolas"/>
          <w:sz w:val="22"/>
        </w:rPr>
        <w:t xml:space="preserve"> dunia </w:t>
      </w:r>
      <w:proofErr w:type="spellStart"/>
      <w:r w:rsidRPr="00907083">
        <w:rPr>
          <w:rFonts w:ascii="XDPrime" w:hAnsi="XDPrime" w:cs="Consolas"/>
          <w:sz w:val="22"/>
        </w:rPr>
        <w:t>pendidikan</w:t>
      </w:r>
      <w:proofErr w:type="spellEnd"/>
      <w:r w:rsidRPr="00907083">
        <w:rPr>
          <w:rFonts w:ascii="XDPrime" w:hAnsi="XDPrime" w:cs="Consolas"/>
          <w:sz w:val="22"/>
        </w:rPr>
        <w:t xml:space="preserve"> juga </w:t>
      </w:r>
      <w:proofErr w:type="spellStart"/>
      <w:r w:rsidRPr="00907083">
        <w:rPr>
          <w:rFonts w:ascii="XDPrime" w:hAnsi="XDPrime" w:cs="Consolas"/>
          <w:sz w:val="22"/>
        </w:rPr>
        <w:t>telah</w:t>
      </w:r>
      <w:proofErr w:type="spellEnd"/>
      <w:r w:rsidRPr="00907083">
        <w:rPr>
          <w:rFonts w:ascii="XDPrime" w:hAnsi="XDPrime" w:cs="Consolas"/>
          <w:sz w:val="22"/>
        </w:rPr>
        <w:t xml:space="preserve"> </w:t>
      </w:r>
      <w:proofErr w:type="spellStart"/>
      <w:r w:rsidRPr="00907083">
        <w:rPr>
          <w:rFonts w:ascii="XDPrime" w:hAnsi="XDPrime" w:cs="Consolas"/>
          <w:sz w:val="22"/>
        </w:rPr>
        <w:t>berkembang</w:t>
      </w:r>
      <w:proofErr w:type="spellEnd"/>
      <w:r w:rsidRPr="00907083">
        <w:rPr>
          <w:rFonts w:ascii="XDPrime" w:hAnsi="XDPrime" w:cs="Consolas"/>
          <w:sz w:val="22"/>
        </w:rPr>
        <w:t xml:space="preserve"> </w:t>
      </w:r>
      <w:proofErr w:type="spellStart"/>
      <w:r w:rsidRPr="00907083">
        <w:rPr>
          <w:rFonts w:ascii="XDPrime" w:hAnsi="XDPrime" w:cs="Consolas"/>
          <w:sz w:val="22"/>
        </w:rPr>
        <w:t>pesat</w:t>
      </w:r>
      <w:proofErr w:type="spellEnd"/>
      <w:r w:rsidRPr="00907083">
        <w:rPr>
          <w:rFonts w:ascii="XDPrime" w:hAnsi="XDPrime" w:cs="Consolas"/>
          <w:sz w:val="22"/>
        </w:rPr>
        <w:t xml:space="preserve"> dan </w:t>
      </w:r>
      <w:proofErr w:type="spellStart"/>
      <w:r w:rsidRPr="00907083">
        <w:rPr>
          <w:rFonts w:ascii="XDPrime" w:hAnsi="XDPrime" w:cs="Consolas"/>
          <w:sz w:val="22"/>
        </w:rPr>
        <w:t>memanfaatkan</w:t>
      </w:r>
      <w:proofErr w:type="spellEnd"/>
      <w:r w:rsidRPr="00907083">
        <w:rPr>
          <w:rFonts w:ascii="XDPrime" w:hAnsi="XDPrime" w:cs="Consolas"/>
          <w:sz w:val="22"/>
        </w:rPr>
        <w:t xml:space="preserve"> </w:t>
      </w:r>
      <w:proofErr w:type="spellStart"/>
      <w:r w:rsidRPr="00907083">
        <w:rPr>
          <w:rFonts w:ascii="XDPrime" w:hAnsi="XDPrime" w:cs="Consolas"/>
          <w:sz w:val="22"/>
        </w:rPr>
        <w:t>teknologi</w:t>
      </w:r>
      <w:proofErr w:type="spellEnd"/>
      <w:r w:rsidRPr="00907083">
        <w:rPr>
          <w:rFonts w:ascii="XDPrime" w:hAnsi="XDPrime" w:cs="Consolas"/>
          <w:sz w:val="22"/>
        </w:rPr>
        <w:t xml:space="preserve">. </w:t>
      </w:r>
      <w:proofErr w:type="spellStart"/>
      <w:r w:rsidRPr="00907083">
        <w:rPr>
          <w:rFonts w:ascii="XDPrime" w:hAnsi="XDPrime" w:cs="Consolas"/>
          <w:sz w:val="22"/>
        </w:rPr>
        <w:t>Seperti</w:t>
      </w:r>
      <w:proofErr w:type="spellEnd"/>
      <w:r w:rsidRPr="00907083">
        <w:rPr>
          <w:rFonts w:ascii="XDPrime" w:hAnsi="XDPrime" w:cs="Consolas"/>
          <w:sz w:val="22"/>
        </w:rPr>
        <w:t xml:space="preserve"> </w:t>
      </w:r>
      <w:proofErr w:type="spellStart"/>
      <w:r w:rsidRPr="00907083">
        <w:rPr>
          <w:rFonts w:ascii="XDPrime" w:hAnsi="XDPrime" w:cs="Consolas"/>
          <w:sz w:val="22"/>
        </w:rPr>
        <w:t>misalnya</w:t>
      </w:r>
      <w:proofErr w:type="spellEnd"/>
      <w:r w:rsidRPr="00907083">
        <w:rPr>
          <w:rFonts w:ascii="XDPrime" w:hAnsi="XDPrime" w:cs="Consolas"/>
          <w:sz w:val="22"/>
        </w:rPr>
        <w:t xml:space="preserve"> </w:t>
      </w:r>
      <w:proofErr w:type="spellStart"/>
      <w:r w:rsidRPr="00907083">
        <w:rPr>
          <w:rFonts w:ascii="XDPrime" w:hAnsi="XDPrime" w:cs="Consolas"/>
          <w:sz w:val="22"/>
        </w:rPr>
        <w:t>dalam</w:t>
      </w:r>
      <w:proofErr w:type="spellEnd"/>
      <w:r w:rsidRPr="00907083">
        <w:rPr>
          <w:rFonts w:ascii="XDPrime" w:hAnsi="XDPrime" w:cs="Consolas"/>
          <w:sz w:val="22"/>
        </w:rPr>
        <w:t xml:space="preserve"> </w:t>
      </w:r>
      <w:proofErr w:type="spellStart"/>
      <w:r w:rsidR="00A8580D">
        <w:rPr>
          <w:rFonts w:ascii="XDPrime" w:hAnsi="XDPrime" w:cs="Consolas"/>
          <w:sz w:val="22"/>
        </w:rPr>
        <w:t>administrasi</w:t>
      </w:r>
      <w:proofErr w:type="spellEnd"/>
      <w:r w:rsidR="00A8580D">
        <w:rPr>
          <w:rFonts w:ascii="XDPrime" w:hAnsi="XDPrime" w:cs="Consolas"/>
          <w:sz w:val="22"/>
        </w:rPr>
        <w:t xml:space="preserve"> </w:t>
      </w:r>
      <w:proofErr w:type="spellStart"/>
      <w:r w:rsidR="00A8580D">
        <w:rPr>
          <w:rFonts w:ascii="XDPrime" w:hAnsi="XDPrime" w:cs="Consolas"/>
          <w:sz w:val="22"/>
        </w:rPr>
        <w:t>sekolah</w:t>
      </w:r>
      <w:proofErr w:type="spellEnd"/>
      <w:r w:rsidR="00A8580D">
        <w:rPr>
          <w:rFonts w:ascii="XDPrime" w:hAnsi="XDPrime" w:cs="Consolas"/>
          <w:sz w:val="22"/>
        </w:rPr>
        <w:t xml:space="preserve">, </w:t>
      </w:r>
      <w:proofErr w:type="spellStart"/>
      <w:r w:rsidRPr="00907083">
        <w:rPr>
          <w:rFonts w:ascii="XDPrime" w:hAnsi="XDPrime" w:cs="Consolas"/>
          <w:sz w:val="22"/>
        </w:rPr>
        <w:t>pembelajaran</w:t>
      </w:r>
      <w:proofErr w:type="spellEnd"/>
      <w:r w:rsidRPr="00907083">
        <w:rPr>
          <w:rFonts w:ascii="XDPrime" w:hAnsi="XDPrime" w:cs="Consolas"/>
          <w:sz w:val="22"/>
        </w:rPr>
        <w:t xml:space="preserve"> </w:t>
      </w:r>
      <w:proofErr w:type="spellStart"/>
      <w:r w:rsidRPr="00907083">
        <w:rPr>
          <w:rFonts w:ascii="XDPrime" w:hAnsi="XDPrime" w:cs="Consolas"/>
          <w:sz w:val="22"/>
        </w:rPr>
        <w:t>atau</w:t>
      </w:r>
      <w:proofErr w:type="spellEnd"/>
      <w:r w:rsidRPr="00907083">
        <w:rPr>
          <w:rFonts w:ascii="XDPrime" w:hAnsi="XDPrime" w:cs="Consolas"/>
          <w:sz w:val="22"/>
        </w:rPr>
        <w:t xml:space="preserve"> </w:t>
      </w:r>
      <w:proofErr w:type="spellStart"/>
      <w:r w:rsidRPr="00907083">
        <w:rPr>
          <w:rFonts w:ascii="XDPrime" w:hAnsi="XDPrime" w:cs="Consolas"/>
          <w:sz w:val="22"/>
        </w:rPr>
        <w:t>pengiriman</w:t>
      </w:r>
      <w:proofErr w:type="spellEnd"/>
      <w:r w:rsidRPr="00907083">
        <w:rPr>
          <w:rFonts w:ascii="XDPrime" w:hAnsi="XDPrime" w:cs="Consolas"/>
          <w:sz w:val="22"/>
        </w:rPr>
        <w:t xml:space="preserve"> </w:t>
      </w:r>
      <w:proofErr w:type="spellStart"/>
      <w:r w:rsidRPr="00907083">
        <w:rPr>
          <w:rFonts w:ascii="XDPrime" w:hAnsi="XDPrime" w:cs="Consolas"/>
          <w:sz w:val="22"/>
        </w:rPr>
        <w:t>tugas</w:t>
      </w:r>
      <w:proofErr w:type="spellEnd"/>
      <w:r w:rsidRPr="00907083">
        <w:rPr>
          <w:rFonts w:ascii="XDPrime" w:hAnsi="XDPrime" w:cs="Consolas"/>
          <w:sz w:val="22"/>
        </w:rPr>
        <w:t xml:space="preserve"> </w:t>
      </w:r>
      <w:proofErr w:type="spellStart"/>
      <w:r w:rsidRPr="00907083">
        <w:rPr>
          <w:rFonts w:ascii="XDPrime" w:hAnsi="XDPrime" w:cs="Consolas"/>
          <w:sz w:val="22"/>
        </w:rPr>
        <w:t>biasanya</w:t>
      </w:r>
      <w:proofErr w:type="spellEnd"/>
      <w:r w:rsidRPr="00907083">
        <w:rPr>
          <w:rFonts w:ascii="XDPrime" w:hAnsi="XDPrime" w:cs="Consolas"/>
          <w:sz w:val="22"/>
        </w:rPr>
        <w:t xml:space="preserve"> manual </w:t>
      </w:r>
      <w:proofErr w:type="spellStart"/>
      <w:r w:rsidRPr="00907083">
        <w:rPr>
          <w:rFonts w:ascii="XDPrime" w:hAnsi="XDPrime" w:cs="Consolas"/>
          <w:sz w:val="22"/>
        </w:rPr>
        <w:t>tapi</w:t>
      </w:r>
      <w:proofErr w:type="spellEnd"/>
      <w:r w:rsidRPr="00907083">
        <w:rPr>
          <w:rFonts w:ascii="XDPrime" w:hAnsi="XDPrime" w:cs="Consolas"/>
          <w:sz w:val="22"/>
        </w:rPr>
        <w:t xml:space="preserve"> </w:t>
      </w:r>
      <w:proofErr w:type="spellStart"/>
      <w:r w:rsidRPr="00907083">
        <w:rPr>
          <w:rFonts w:ascii="XDPrime" w:hAnsi="XDPrime" w:cs="Consolas"/>
          <w:sz w:val="22"/>
        </w:rPr>
        <w:t>sekarang</w:t>
      </w:r>
      <w:proofErr w:type="spellEnd"/>
      <w:r w:rsidRPr="00907083">
        <w:rPr>
          <w:rFonts w:ascii="XDPrime" w:hAnsi="XDPrime" w:cs="Consolas"/>
          <w:sz w:val="22"/>
        </w:rPr>
        <w:t xml:space="preserve"> </w:t>
      </w:r>
      <w:proofErr w:type="spellStart"/>
      <w:r w:rsidRPr="00907083">
        <w:rPr>
          <w:rFonts w:ascii="XDPrime" w:hAnsi="XDPrime" w:cs="Consolas"/>
          <w:sz w:val="22"/>
        </w:rPr>
        <w:t>melalui</w:t>
      </w:r>
      <w:proofErr w:type="spellEnd"/>
      <w:r w:rsidRPr="00907083">
        <w:rPr>
          <w:rFonts w:ascii="XDPrime" w:hAnsi="XDPrime" w:cs="Consolas"/>
          <w:sz w:val="22"/>
        </w:rPr>
        <w:t xml:space="preserve"> </w:t>
      </w:r>
      <w:proofErr w:type="spellStart"/>
      <w:r w:rsidRPr="00907083">
        <w:rPr>
          <w:rFonts w:ascii="XDPrime" w:hAnsi="XDPrime" w:cs="Consolas"/>
          <w:sz w:val="22"/>
        </w:rPr>
        <w:t>sistem</w:t>
      </w:r>
      <w:proofErr w:type="spellEnd"/>
      <w:r w:rsidRPr="00907083">
        <w:rPr>
          <w:rFonts w:ascii="XDPrime" w:hAnsi="XDPrime" w:cs="Consolas"/>
          <w:sz w:val="22"/>
        </w:rPr>
        <w:t xml:space="preserve"> google classroom</w:t>
      </w:r>
      <w:r w:rsidR="00A8580D">
        <w:rPr>
          <w:rFonts w:ascii="XDPrime" w:hAnsi="XDPrime" w:cs="Consolas"/>
          <w:sz w:val="22"/>
        </w:rPr>
        <w:t xml:space="preserve">, </w:t>
      </w:r>
      <w:proofErr w:type="spellStart"/>
      <w:r w:rsidR="00A8580D">
        <w:rPr>
          <w:rFonts w:ascii="XDPrime" w:hAnsi="XDPrime" w:cs="Consolas"/>
          <w:sz w:val="22"/>
        </w:rPr>
        <w:t>lalu</w:t>
      </w:r>
      <w:proofErr w:type="spellEnd"/>
      <w:r w:rsidR="00A8580D">
        <w:rPr>
          <w:rFonts w:ascii="XDPrime" w:hAnsi="XDPrime" w:cs="Consolas"/>
          <w:sz w:val="22"/>
        </w:rPr>
        <w:t xml:space="preserve"> </w:t>
      </w:r>
      <w:proofErr w:type="spellStart"/>
      <w:r w:rsidR="00A8580D">
        <w:rPr>
          <w:rFonts w:ascii="XDPrime" w:hAnsi="XDPrime" w:cs="Consolas"/>
          <w:sz w:val="22"/>
        </w:rPr>
        <w:t>peminjaman</w:t>
      </w:r>
      <w:proofErr w:type="spellEnd"/>
      <w:r w:rsidR="00A8580D">
        <w:rPr>
          <w:rFonts w:ascii="XDPrime" w:hAnsi="XDPrime" w:cs="Consolas"/>
          <w:sz w:val="22"/>
        </w:rPr>
        <w:t xml:space="preserve"> </w:t>
      </w:r>
      <w:proofErr w:type="spellStart"/>
      <w:r w:rsidR="00A8580D">
        <w:rPr>
          <w:rFonts w:ascii="XDPrime" w:hAnsi="XDPrime" w:cs="Consolas"/>
          <w:sz w:val="22"/>
        </w:rPr>
        <w:t>buku</w:t>
      </w:r>
      <w:proofErr w:type="spellEnd"/>
      <w:r w:rsidR="00A8580D">
        <w:rPr>
          <w:rFonts w:ascii="XDPrime" w:hAnsi="XDPrime" w:cs="Consolas"/>
          <w:sz w:val="22"/>
        </w:rPr>
        <w:t xml:space="preserve"> </w:t>
      </w:r>
      <w:proofErr w:type="spellStart"/>
      <w:r w:rsidR="00A8580D">
        <w:rPr>
          <w:rFonts w:ascii="XDPrime" w:hAnsi="XDPrime" w:cs="Consolas"/>
          <w:sz w:val="22"/>
        </w:rPr>
        <w:t>menggunakan</w:t>
      </w:r>
      <w:proofErr w:type="spellEnd"/>
      <w:r w:rsidR="00A8580D">
        <w:rPr>
          <w:rFonts w:ascii="XDPrime" w:hAnsi="XDPrime" w:cs="Consolas"/>
          <w:sz w:val="22"/>
        </w:rPr>
        <w:t xml:space="preserve"> </w:t>
      </w:r>
      <w:proofErr w:type="spellStart"/>
      <w:r w:rsidR="00A8580D">
        <w:rPr>
          <w:rFonts w:ascii="XDPrime" w:hAnsi="XDPrime" w:cs="Consolas"/>
          <w:sz w:val="22"/>
        </w:rPr>
        <w:t>sistem</w:t>
      </w:r>
      <w:proofErr w:type="spellEnd"/>
      <w:r w:rsidR="00A8580D">
        <w:rPr>
          <w:rFonts w:ascii="XDPrime" w:hAnsi="XDPrime" w:cs="Consolas"/>
          <w:sz w:val="22"/>
        </w:rPr>
        <w:t xml:space="preserve"> digital.</w:t>
      </w:r>
      <w:r w:rsidRPr="00907083">
        <w:rPr>
          <w:rFonts w:ascii="XDPrime" w:hAnsi="XDPrime" w:cs="Consolas"/>
          <w:sz w:val="22"/>
        </w:rPr>
        <w:t xml:space="preserve"> </w:t>
      </w:r>
      <w:proofErr w:type="spellStart"/>
      <w:r w:rsidRPr="00907083">
        <w:rPr>
          <w:rFonts w:ascii="XDPrime" w:hAnsi="XDPrime" w:cs="Consolas"/>
          <w:sz w:val="22"/>
        </w:rPr>
        <w:t>Buku-buku</w:t>
      </w:r>
      <w:proofErr w:type="spellEnd"/>
      <w:r w:rsidRPr="00907083">
        <w:rPr>
          <w:rFonts w:ascii="XDPrime" w:hAnsi="XDPrime" w:cs="Consolas"/>
          <w:sz w:val="22"/>
        </w:rPr>
        <w:t xml:space="preserve"> juga </w:t>
      </w:r>
      <w:proofErr w:type="spellStart"/>
      <w:r w:rsidRPr="00907083">
        <w:rPr>
          <w:rFonts w:ascii="XDPrime" w:hAnsi="XDPrime" w:cs="Consolas"/>
          <w:sz w:val="22"/>
        </w:rPr>
        <w:t>sekarang</w:t>
      </w:r>
      <w:proofErr w:type="spellEnd"/>
      <w:r w:rsidRPr="00907083">
        <w:rPr>
          <w:rFonts w:ascii="XDPrime" w:hAnsi="XDPrime" w:cs="Consolas"/>
          <w:sz w:val="22"/>
        </w:rPr>
        <w:t xml:space="preserve"> </w:t>
      </w:r>
      <w:proofErr w:type="spellStart"/>
      <w:r w:rsidRPr="00907083">
        <w:rPr>
          <w:rFonts w:ascii="XDPrime" w:hAnsi="XDPrime" w:cs="Consolas"/>
          <w:sz w:val="22"/>
        </w:rPr>
        <w:t>mudah</w:t>
      </w:r>
      <w:proofErr w:type="spellEnd"/>
      <w:r w:rsidRPr="00907083">
        <w:rPr>
          <w:rFonts w:ascii="XDPrime" w:hAnsi="XDPrime" w:cs="Consolas"/>
          <w:sz w:val="22"/>
        </w:rPr>
        <w:t xml:space="preserve"> </w:t>
      </w:r>
      <w:proofErr w:type="spellStart"/>
      <w:r w:rsidRPr="00907083">
        <w:rPr>
          <w:rFonts w:ascii="XDPrime" w:hAnsi="XDPrime" w:cs="Consolas"/>
          <w:sz w:val="22"/>
        </w:rPr>
        <w:t>diakses</w:t>
      </w:r>
      <w:proofErr w:type="spellEnd"/>
      <w:r w:rsidRPr="00907083">
        <w:rPr>
          <w:rFonts w:ascii="XDPrime" w:hAnsi="XDPrime" w:cs="Consolas"/>
          <w:sz w:val="22"/>
        </w:rPr>
        <w:t xml:space="preserve"> </w:t>
      </w:r>
      <w:proofErr w:type="spellStart"/>
      <w:r w:rsidRPr="00907083">
        <w:rPr>
          <w:rFonts w:ascii="XDPrime" w:hAnsi="XDPrime" w:cs="Consolas"/>
          <w:sz w:val="22"/>
        </w:rPr>
        <w:t>dengan</w:t>
      </w:r>
      <w:proofErr w:type="spellEnd"/>
      <w:r w:rsidRPr="00907083">
        <w:rPr>
          <w:rFonts w:ascii="XDPrime" w:hAnsi="XDPrime" w:cs="Consolas"/>
          <w:sz w:val="22"/>
        </w:rPr>
        <w:t xml:space="preserve"> </w:t>
      </w:r>
      <w:proofErr w:type="spellStart"/>
      <w:r w:rsidRPr="00907083">
        <w:rPr>
          <w:rFonts w:ascii="XDPrime" w:hAnsi="XDPrime" w:cs="Consolas"/>
          <w:sz w:val="22"/>
        </w:rPr>
        <w:t>banyaknya</w:t>
      </w:r>
      <w:proofErr w:type="spellEnd"/>
      <w:r w:rsidRPr="00907083">
        <w:rPr>
          <w:rFonts w:ascii="XDPrime" w:hAnsi="XDPrime" w:cs="Consolas"/>
          <w:sz w:val="22"/>
        </w:rPr>
        <w:t xml:space="preserve"> E-library </w:t>
      </w:r>
      <w:proofErr w:type="spellStart"/>
      <w:r w:rsidRPr="00907083">
        <w:rPr>
          <w:rFonts w:ascii="XDPrime" w:hAnsi="XDPrime" w:cs="Consolas"/>
          <w:sz w:val="22"/>
        </w:rPr>
        <w:t>atau</w:t>
      </w:r>
      <w:proofErr w:type="spellEnd"/>
      <w:r w:rsidRPr="00907083">
        <w:rPr>
          <w:rFonts w:ascii="XDPrime" w:hAnsi="XDPrime" w:cs="Consolas"/>
          <w:sz w:val="22"/>
        </w:rPr>
        <w:t xml:space="preserve"> </w:t>
      </w:r>
      <w:proofErr w:type="spellStart"/>
      <w:r w:rsidRPr="00907083">
        <w:rPr>
          <w:rFonts w:ascii="XDPrime" w:hAnsi="XDPrime" w:cs="Consolas"/>
          <w:sz w:val="22"/>
        </w:rPr>
        <w:t>perpustakaan</w:t>
      </w:r>
      <w:proofErr w:type="spellEnd"/>
      <w:r w:rsidRPr="00907083">
        <w:rPr>
          <w:rFonts w:ascii="XDPrime" w:hAnsi="XDPrime" w:cs="Consolas"/>
          <w:sz w:val="22"/>
        </w:rPr>
        <w:t xml:space="preserve"> digital </w:t>
      </w:r>
      <w:proofErr w:type="spellStart"/>
      <w:r w:rsidRPr="00907083">
        <w:rPr>
          <w:rFonts w:ascii="XDPrime" w:hAnsi="XDPrime" w:cs="Consolas"/>
          <w:sz w:val="22"/>
        </w:rPr>
        <w:t>sehingga</w:t>
      </w:r>
      <w:proofErr w:type="spellEnd"/>
      <w:r w:rsidRPr="00907083">
        <w:rPr>
          <w:rFonts w:ascii="XDPrime" w:hAnsi="XDPrime" w:cs="Consolas"/>
          <w:sz w:val="22"/>
        </w:rPr>
        <w:t xml:space="preserve"> </w:t>
      </w:r>
      <w:proofErr w:type="spellStart"/>
      <w:r w:rsidRPr="00907083">
        <w:rPr>
          <w:rFonts w:ascii="XDPrime" w:hAnsi="XDPrime" w:cs="Consolas"/>
          <w:sz w:val="22"/>
        </w:rPr>
        <w:t>membuat</w:t>
      </w:r>
      <w:proofErr w:type="spellEnd"/>
      <w:r w:rsidRPr="00907083">
        <w:rPr>
          <w:rFonts w:ascii="XDPrime" w:hAnsi="XDPrime" w:cs="Consolas"/>
          <w:sz w:val="22"/>
        </w:rPr>
        <w:t xml:space="preserve"> </w:t>
      </w:r>
      <w:proofErr w:type="spellStart"/>
      <w:r w:rsidRPr="00907083">
        <w:rPr>
          <w:rFonts w:ascii="XDPrime" w:hAnsi="XDPrime" w:cs="Consolas"/>
          <w:sz w:val="22"/>
        </w:rPr>
        <w:t>kegiatan</w:t>
      </w:r>
      <w:proofErr w:type="spellEnd"/>
      <w:r w:rsidRPr="00907083">
        <w:rPr>
          <w:rFonts w:ascii="XDPrime" w:hAnsi="XDPrime" w:cs="Consolas"/>
          <w:sz w:val="22"/>
        </w:rPr>
        <w:t xml:space="preserve"> </w:t>
      </w:r>
      <w:proofErr w:type="spellStart"/>
      <w:r w:rsidRPr="00907083">
        <w:rPr>
          <w:rFonts w:ascii="XDPrime" w:hAnsi="XDPrime" w:cs="Consolas"/>
          <w:sz w:val="22"/>
        </w:rPr>
        <w:t>belajar</w:t>
      </w:r>
      <w:proofErr w:type="spellEnd"/>
      <w:r w:rsidRPr="00907083">
        <w:rPr>
          <w:rFonts w:ascii="XDPrime" w:hAnsi="XDPrime" w:cs="Consolas"/>
          <w:sz w:val="22"/>
        </w:rPr>
        <w:t xml:space="preserve"> </w:t>
      </w:r>
      <w:proofErr w:type="spellStart"/>
      <w:r w:rsidRPr="00907083">
        <w:rPr>
          <w:rFonts w:ascii="XDPrime" w:hAnsi="XDPrime" w:cs="Consolas"/>
          <w:sz w:val="22"/>
        </w:rPr>
        <w:t>menjadi</w:t>
      </w:r>
      <w:proofErr w:type="spellEnd"/>
      <w:r w:rsidRPr="00907083">
        <w:rPr>
          <w:rFonts w:ascii="XDPrime" w:hAnsi="XDPrime" w:cs="Consolas"/>
          <w:sz w:val="22"/>
        </w:rPr>
        <w:t xml:space="preserve"> </w:t>
      </w:r>
      <w:proofErr w:type="spellStart"/>
      <w:r w:rsidRPr="00907083">
        <w:rPr>
          <w:rFonts w:ascii="XDPrime" w:hAnsi="XDPrime" w:cs="Consolas"/>
          <w:sz w:val="22"/>
        </w:rPr>
        <w:t>lebih</w:t>
      </w:r>
      <w:proofErr w:type="spellEnd"/>
      <w:r w:rsidRPr="00907083">
        <w:rPr>
          <w:rFonts w:ascii="XDPrime" w:hAnsi="XDPrime" w:cs="Consolas"/>
          <w:sz w:val="22"/>
        </w:rPr>
        <w:t xml:space="preserve"> </w:t>
      </w:r>
      <w:proofErr w:type="spellStart"/>
      <w:r w:rsidRPr="00907083">
        <w:rPr>
          <w:rFonts w:ascii="XDPrime" w:hAnsi="XDPrime" w:cs="Consolas"/>
          <w:sz w:val="22"/>
        </w:rPr>
        <w:t>mudah</w:t>
      </w:r>
      <w:proofErr w:type="spellEnd"/>
      <w:r w:rsidRPr="00907083">
        <w:rPr>
          <w:rFonts w:ascii="XDPrime" w:hAnsi="XDPrime" w:cs="Consolas"/>
          <w:sz w:val="22"/>
        </w:rPr>
        <w:t>.</w:t>
      </w:r>
    </w:p>
    <w:p w14:paraId="7EB3174A" w14:textId="77777777" w:rsidR="00907083" w:rsidRDefault="00907083" w:rsidP="000E3710">
      <w:pPr>
        <w:spacing w:after="0" w:line="276" w:lineRule="auto"/>
        <w:ind w:firstLine="567"/>
        <w:jc w:val="both"/>
        <w:rPr>
          <w:rFonts w:ascii="XDPrime" w:hAnsi="XDPrime" w:cs="Consolas"/>
          <w:sz w:val="22"/>
        </w:rPr>
      </w:pPr>
    </w:p>
    <w:p w14:paraId="64498E9C" w14:textId="19AAD739" w:rsidR="000E3710" w:rsidRDefault="00670745" w:rsidP="000E3710">
      <w:pPr>
        <w:spacing w:after="0" w:line="276" w:lineRule="auto"/>
        <w:ind w:firstLine="567"/>
        <w:jc w:val="both"/>
        <w:rPr>
          <w:rFonts w:ascii="XDPrime" w:hAnsi="XDPrime" w:cs="Consolas"/>
          <w:sz w:val="22"/>
        </w:rPr>
      </w:pPr>
      <w:proofErr w:type="spellStart"/>
      <w:r w:rsidRPr="00670745">
        <w:rPr>
          <w:rFonts w:ascii="XDPrime" w:hAnsi="XDPrime" w:cs="Consolas"/>
          <w:sz w:val="22"/>
        </w:rPr>
        <w:t>Saat</w:t>
      </w:r>
      <w:proofErr w:type="spellEnd"/>
      <w:r w:rsidRPr="00670745">
        <w:rPr>
          <w:rFonts w:ascii="XDPrime" w:hAnsi="XDPrime" w:cs="Consolas"/>
          <w:sz w:val="22"/>
        </w:rPr>
        <w:t xml:space="preserve"> </w:t>
      </w:r>
      <w:proofErr w:type="spellStart"/>
      <w:r w:rsidRPr="00670745">
        <w:rPr>
          <w:rFonts w:ascii="XDPrime" w:hAnsi="XDPrime" w:cs="Consolas"/>
          <w:sz w:val="22"/>
        </w:rPr>
        <w:t>ini</w:t>
      </w:r>
      <w:proofErr w:type="spellEnd"/>
      <w:r w:rsidRPr="00670745">
        <w:rPr>
          <w:rFonts w:ascii="XDPrime" w:hAnsi="XDPrime" w:cs="Consolas"/>
          <w:sz w:val="22"/>
        </w:rPr>
        <w:t xml:space="preserve"> </w:t>
      </w:r>
      <w:proofErr w:type="spellStart"/>
      <w:r w:rsidRPr="00670745">
        <w:rPr>
          <w:rFonts w:ascii="XDPrime" w:hAnsi="XDPrime" w:cs="Consolas"/>
          <w:sz w:val="22"/>
        </w:rPr>
        <w:t>perlunya</w:t>
      </w:r>
      <w:proofErr w:type="spellEnd"/>
      <w:r w:rsidRPr="00670745">
        <w:rPr>
          <w:rFonts w:ascii="XDPrime" w:hAnsi="XDPrime" w:cs="Consolas"/>
          <w:sz w:val="22"/>
        </w:rPr>
        <w:t xml:space="preserve"> </w:t>
      </w:r>
      <w:proofErr w:type="spellStart"/>
      <w:r w:rsidRPr="00670745">
        <w:rPr>
          <w:rFonts w:ascii="XDPrime" w:hAnsi="XDPrime" w:cs="Consolas"/>
          <w:sz w:val="22"/>
        </w:rPr>
        <w:t>sistem</w:t>
      </w:r>
      <w:proofErr w:type="spellEnd"/>
      <w:r w:rsidRPr="00670745">
        <w:rPr>
          <w:rFonts w:ascii="XDPrime" w:hAnsi="XDPrime" w:cs="Consolas"/>
          <w:sz w:val="22"/>
        </w:rPr>
        <w:t xml:space="preserve"> </w:t>
      </w:r>
      <w:proofErr w:type="spellStart"/>
      <w:r w:rsidRPr="00670745">
        <w:rPr>
          <w:rFonts w:ascii="XDPrime" w:hAnsi="XDPrime" w:cs="Consolas"/>
          <w:sz w:val="22"/>
        </w:rPr>
        <w:t>terkomputerisasi</w:t>
      </w:r>
      <w:proofErr w:type="spellEnd"/>
      <w:r w:rsidRPr="00670745">
        <w:rPr>
          <w:rFonts w:ascii="XDPrime" w:hAnsi="XDPrime" w:cs="Consolas"/>
          <w:sz w:val="22"/>
        </w:rPr>
        <w:t xml:space="preserve"> </w:t>
      </w:r>
      <w:proofErr w:type="spellStart"/>
      <w:r w:rsidRPr="00670745">
        <w:rPr>
          <w:rFonts w:ascii="XDPrime" w:hAnsi="XDPrime" w:cs="Consolas"/>
          <w:sz w:val="22"/>
        </w:rPr>
        <w:t>untuk</w:t>
      </w:r>
      <w:proofErr w:type="spellEnd"/>
      <w:r w:rsidRPr="00670745">
        <w:rPr>
          <w:rFonts w:ascii="XDPrime" w:hAnsi="XDPrime" w:cs="Consolas"/>
          <w:sz w:val="22"/>
        </w:rPr>
        <w:t xml:space="preserve"> </w:t>
      </w:r>
      <w:proofErr w:type="spellStart"/>
      <w:r w:rsidRPr="00670745">
        <w:rPr>
          <w:rFonts w:ascii="XDPrime" w:hAnsi="XDPrime" w:cs="Consolas"/>
          <w:sz w:val="22"/>
        </w:rPr>
        <w:t>memudahkan</w:t>
      </w:r>
      <w:proofErr w:type="spellEnd"/>
      <w:r w:rsidRPr="00670745">
        <w:rPr>
          <w:rFonts w:ascii="XDPrime" w:hAnsi="XDPrime" w:cs="Consolas"/>
          <w:sz w:val="22"/>
        </w:rPr>
        <w:t xml:space="preserve"> </w:t>
      </w:r>
      <w:proofErr w:type="spellStart"/>
      <w:r w:rsidRPr="00670745">
        <w:rPr>
          <w:rFonts w:ascii="XDPrime" w:hAnsi="XDPrime" w:cs="Consolas"/>
          <w:sz w:val="22"/>
        </w:rPr>
        <w:t>dalam</w:t>
      </w:r>
      <w:proofErr w:type="spellEnd"/>
      <w:r w:rsidRPr="00670745">
        <w:rPr>
          <w:rFonts w:ascii="XDPrime" w:hAnsi="XDPrime" w:cs="Consolas"/>
          <w:sz w:val="22"/>
        </w:rPr>
        <w:t xml:space="preserve"> </w:t>
      </w:r>
      <w:proofErr w:type="spellStart"/>
      <w:r w:rsidRPr="00670745">
        <w:rPr>
          <w:rFonts w:ascii="XDPrime" w:hAnsi="XDPrime" w:cs="Consolas"/>
          <w:sz w:val="22"/>
        </w:rPr>
        <w:t>pencarian</w:t>
      </w:r>
      <w:proofErr w:type="spellEnd"/>
      <w:r w:rsidRPr="00670745">
        <w:rPr>
          <w:rFonts w:ascii="XDPrime" w:hAnsi="XDPrime" w:cs="Consolas"/>
          <w:sz w:val="22"/>
        </w:rPr>
        <w:t xml:space="preserve"> </w:t>
      </w:r>
      <w:proofErr w:type="spellStart"/>
      <w:r w:rsidRPr="00670745">
        <w:rPr>
          <w:rFonts w:ascii="XDPrime" w:hAnsi="XDPrime" w:cs="Consolas"/>
          <w:sz w:val="22"/>
        </w:rPr>
        <w:t>info</w:t>
      </w:r>
      <w:r w:rsidR="00404C82">
        <w:rPr>
          <w:rFonts w:ascii="XDPrime" w:hAnsi="XDPrime" w:cs="Consolas"/>
          <w:sz w:val="22"/>
        </w:rPr>
        <w:t>rmasi</w:t>
      </w:r>
      <w:proofErr w:type="spellEnd"/>
      <w:r w:rsidRPr="00670745">
        <w:rPr>
          <w:rFonts w:ascii="XDPrime" w:hAnsi="XDPrime" w:cs="Consolas"/>
          <w:sz w:val="22"/>
        </w:rPr>
        <w:t xml:space="preserve"> yang </w:t>
      </w:r>
      <w:proofErr w:type="spellStart"/>
      <w:r w:rsidRPr="00670745">
        <w:rPr>
          <w:rFonts w:ascii="XDPrime" w:hAnsi="XDPrime" w:cs="Consolas"/>
          <w:sz w:val="22"/>
        </w:rPr>
        <w:t>diinginkan</w:t>
      </w:r>
      <w:proofErr w:type="spellEnd"/>
      <w:r w:rsidRPr="00670745">
        <w:rPr>
          <w:rFonts w:ascii="XDPrime" w:hAnsi="XDPrime" w:cs="Consolas"/>
          <w:sz w:val="22"/>
        </w:rPr>
        <w:t xml:space="preserve"> </w:t>
      </w:r>
      <w:proofErr w:type="gramStart"/>
      <w:r w:rsidRPr="00670745">
        <w:rPr>
          <w:rFonts w:ascii="XDPrime" w:hAnsi="XDPrime" w:cs="Consolas"/>
          <w:sz w:val="22"/>
        </w:rPr>
        <w:t xml:space="preserve">dan  </w:t>
      </w:r>
      <w:proofErr w:type="spellStart"/>
      <w:r w:rsidRPr="00670745">
        <w:rPr>
          <w:rFonts w:ascii="XDPrime" w:hAnsi="XDPrime" w:cs="Consolas"/>
          <w:sz w:val="22"/>
        </w:rPr>
        <w:t>menciptakan</w:t>
      </w:r>
      <w:proofErr w:type="spellEnd"/>
      <w:proofErr w:type="gramEnd"/>
      <w:r w:rsidRPr="00670745">
        <w:rPr>
          <w:rFonts w:ascii="XDPrime" w:hAnsi="XDPrime" w:cs="Consolas"/>
          <w:sz w:val="22"/>
        </w:rPr>
        <w:t xml:space="preserve"> </w:t>
      </w:r>
      <w:proofErr w:type="spellStart"/>
      <w:r w:rsidRPr="00670745">
        <w:rPr>
          <w:rFonts w:ascii="XDPrime" w:hAnsi="XDPrime" w:cs="Consolas"/>
          <w:sz w:val="22"/>
        </w:rPr>
        <w:t>sebuah</w:t>
      </w:r>
      <w:proofErr w:type="spellEnd"/>
      <w:r w:rsidRPr="00670745">
        <w:rPr>
          <w:rFonts w:ascii="XDPrime" w:hAnsi="XDPrime" w:cs="Consolas"/>
          <w:sz w:val="22"/>
        </w:rPr>
        <w:t xml:space="preserve"> </w:t>
      </w:r>
      <w:proofErr w:type="spellStart"/>
      <w:r w:rsidRPr="00670745">
        <w:rPr>
          <w:rFonts w:ascii="XDPrime" w:hAnsi="XDPrime" w:cs="Consolas"/>
          <w:sz w:val="22"/>
        </w:rPr>
        <w:t>sistem</w:t>
      </w:r>
      <w:proofErr w:type="spellEnd"/>
      <w:r w:rsidRPr="00670745">
        <w:rPr>
          <w:rFonts w:ascii="XDPrime" w:hAnsi="XDPrime" w:cs="Consolas"/>
          <w:sz w:val="22"/>
        </w:rPr>
        <w:t xml:space="preserve"> </w:t>
      </w:r>
      <w:proofErr w:type="spellStart"/>
      <w:r w:rsidRPr="00670745">
        <w:rPr>
          <w:rFonts w:ascii="XDPrime" w:hAnsi="XDPrime" w:cs="Consolas"/>
          <w:sz w:val="22"/>
        </w:rPr>
        <w:t>informasi</w:t>
      </w:r>
      <w:proofErr w:type="spellEnd"/>
      <w:r w:rsidRPr="00670745">
        <w:rPr>
          <w:rFonts w:ascii="XDPrime" w:hAnsi="XDPrime" w:cs="Consolas"/>
          <w:sz w:val="22"/>
        </w:rPr>
        <w:t xml:space="preserve"> </w:t>
      </w:r>
      <w:proofErr w:type="spellStart"/>
      <w:r w:rsidRPr="00670745">
        <w:rPr>
          <w:rFonts w:ascii="XDPrime" w:hAnsi="XDPrime" w:cs="Consolas"/>
          <w:sz w:val="22"/>
        </w:rPr>
        <w:t>perpustakaan</w:t>
      </w:r>
      <w:proofErr w:type="spellEnd"/>
      <w:r w:rsidRPr="00670745">
        <w:rPr>
          <w:rFonts w:ascii="XDPrime" w:hAnsi="XDPrime" w:cs="Consolas"/>
          <w:sz w:val="22"/>
        </w:rPr>
        <w:t xml:space="preserve"> yang </w:t>
      </w:r>
      <w:proofErr w:type="spellStart"/>
      <w:r w:rsidRPr="00670745">
        <w:rPr>
          <w:rFonts w:ascii="XDPrime" w:hAnsi="XDPrime" w:cs="Consolas"/>
          <w:sz w:val="22"/>
        </w:rPr>
        <w:t>lebih</w:t>
      </w:r>
      <w:proofErr w:type="spellEnd"/>
      <w:r w:rsidRPr="00670745">
        <w:rPr>
          <w:rFonts w:ascii="XDPrime" w:hAnsi="XDPrime" w:cs="Consolas"/>
          <w:sz w:val="22"/>
        </w:rPr>
        <w:t xml:space="preserve"> </w:t>
      </w:r>
      <w:proofErr w:type="spellStart"/>
      <w:r w:rsidRPr="00670745">
        <w:rPr>
          <w:rFonts w:ascii="XDPrime" w:hAnsi="XDPrime" w:cs="Consolas"/>
          <w:sz w:val="22"/>
        </w:rPr>
        <w:t>struktur</w:t>
      </w:r>
      <w:proofErr w:type="spellEnd"/>
      <w:r w:rsidRPr="00670745">
        <w:rPr>
          <w:rFonts w:ascii="XDPrime" w:hAnsi="XDPrime" w:cs="Consolas"/>
          <w:sz w:val="22"/>
        </w:rPr>
        <w:t xml:space="preserve">, </w:t>
      </w:r>
      <w:proofErr w:type="spellStart"/>
      <w:r w:rsidRPr="00670745">
        <w:rPr>
          <w:rFonts w:ascii="XDPrime" w:hAnsi="XDPrime" w:cs="Consolas"/>
          <w:sz w:val="22"/>
        </w:rPr>
        <w:t>seperti</w:t>
      </w:r>
      <w:proofErr w:type="spellEnd"/>
      <w:r w:rsidRPr="00670745">
        <w:rPr>
          <w:rFonts w:ascii="XDPrime" w:hAnsi="XDPrime" w:cs="Consolas"/>
          <w:sz w:val="22"/>
        </w:rPr>
        <w:t xml:space="preserve"> </w:t>
      </w:r>
      <w:proofErr w:type="spellStart"/>
      <w:r w:rsidRPr="00670745">
        <w:rPr>
          <w:rFonts w:ascii="XDPrime" w:hAnsi="XDPrime" w:cs="Consolas"/>
          <w:sz w:val="22"/>
        </w:rPr>
        <w:t>memantau</w:t>
      </w:r>
      <w:proofErr w:type="spellEnd"/>
      <w:r w:rsidRPr="00670745">
        <w:rPr>
          <w:rFonts w:ascii="XDPrime" w:hAnsi="XDPrime" w:cs="Consolas"/>
          <w:sz w:val="22"/>
        </w:rPr>
        <w:t xml:space="preserve"> </w:t>
      </w:r>
      <w:proofErr w:type="spellStart"/>
      <w:r w:rsidRPr="00670745">
        <w:rPr>
          <w:rFonts w:ascii="XDPrime" w:hAnsi="XDPrime" w:cs="Consolas"/>
          <w:sz w:val="22"/>
        </w:rPr>
        <w:t>buku</w:t>
      </w:r>
      <w:proofErr w:type="spellEnd"/>
      <w:r w:rsidRPr="00670745">
        <w:rPr>
          <w:rFonts w:ascii="XDPrime" w:hAnsi="XDPrime" w:cs="Consolas"/>
          <w:sz w:val="22"/>
        </w:rPr>
        <w:t xml:space="preserve"> </w:t>
      </w:r>
      <w:proofErr w:type="spellStart"/>
      <w:r w:rsidRPr="00670745">
        <w:rPr>
          <w:rFonts w:ascii="XDPrime" w:hAnsi="XDPrime" w:cs="Consolas"/>
          <w:sz w:val="22"/>
        </w:rPr>
        <w:t>apa</w:t>
      </w:r>
      <w:proofErr w:type="spellEnd"/>
      <w:r w:rsidRPr="00670745">
        <w:rPr>
          <w:rFonts w:ascii="XDPrime" w:hAnsi="XDPrime" w:cs="Consolas"/>
          <w:sz w:val="22"/>
        </w:rPr>
        <w:t xml:space="preserve"> </w:t>
      </w:r>
      <w:proofErr w:type="spellStart"/>
      <w:r w:rsidRPr="00670745">
        <w:rPr>
          <w:rFonts w:ascii="XDPrime" w:hAnsi="XDPrime" w:cs="Consolas"/>
          <w:sz w:val="22"/>
        </w:rPr>
        <w:t>saja</w:t>
      </w:r>
      <w:proofErr w:type="spellEnd"/>
      <w:r w:rsidRPr="00670745">
        <w:rPr>
          <w:rFonts w:ascii="XDPrime" w:hAnsi="XDPrime" w:cs="Consolas"/>
          <w:sz w:val="22"/>
        </w:rPr>
        <w:t xml:space="preserve"> yang </w:t>
      </w:r>
      <w:proofErr w:type="spellStart"/>
      <w:r w:rsidRPr="00670745">
        <w:rPr>
          <w:rFonts w:ascii="XDPrime" w:hAnsi="XDPrime" w:cs="Consolas"/>
          <w:sz w:val="22"/>
        </w:rPr>
        <w:t>banyak</w:t>
      </w:r>
      <w:proofErr w:type="spellEnd"/>
      <w:r w:rsidRPr="00670745">
        <w:rPr>
          <w:rFonts w:ascii="XDPrime" w:hAnsi="XDPrime" w:cs="Consolas"/>
          <w:sz w:val="22"/>
        </w:rPr>
        <w:t xml:space="preserve"> </w:t>
      </w:r>
      <w:proofErr w:type="spellStart"/>
      <w:r w:rsidRPr="00670745">
        <w:rPr>
          <w:rFonts w:ascii="XDPrime" w:hAnsi="XDPrime" w:cs="Consolas"/>
          <w:sz w:val="22"/>
        </w:rPr>
        <w:t>dipinjam</w:t>
      </w:r>
      <w:proofErr w:type="spellEnd"/>
      <w:r w:rsidRPr="00670745">
        <w:rPr>
          <w:rFonts w:ascii="XDPrime" w:hAnsi="XDPrime" w:cs="Consolas"/>
          <w:sz w:val="22"/>
        </w:rPr>
        <w:t xml:space="preserve"> </w:t>
      </w:r>
      <w:proofErr w:type="spellStart"/>
      <w:r w:rsidRPr="00670745">
        <w:rPr>
          <w:rFonts w:ascii="XDPrime" w:hAnsi="XDPrime" w:cs="Consolas"/>
          <w:sz w:val="22"/>
        </w:rPr>
        <w:t>serta</w:t>
      </w:r>
      <w:proofErr w:type="spellEnd"/>
      <w:r w:rsidRPr="00670745">
        <w:rPr>
          <w:rFonts w:ascii="XDPrime" w:hAnsi="XDPrime" w:cs="Consolas"/>
          <w:sz w:val="22"/>
        </w:rPr>
        <w:t xml:space="preserve"> </w:t>
      </w:r>
      <w:proofErr w:type="spellStart"/>
      <w:r w:rsidRPr="00670745">
        <w:rPr>
          <w:rFonts w:ascii="XDPrime" w:hAnsi="XDPrime" w:cs="Consolas"/>
          <w:sz w:val="22"/>
        </w:rPr>
        <w:t>berapa</w:t>
      </w:r>
      <w:proofErr w:type="spellEnd"/>
      <w:r w:rsidRPr="00670745">
        <w:rPr>
          <w:rFonts w:ascii="XDPrime" w:hAnsi="XDPrime" w:cs="Consolas"/>
          <w:sz w:val="22"/>
        </w:rPr>
        <w:t xml:space="preserve"> </w:t>
      </w:r>
      <w:proofErr w:type="spellStart"/>
      <w:r w:rsidRPr="00670745">
        <w:rPr>
          <w:rFonts w:ascii="XDPrime" w:hAnsi="XDPrime" w:cs="Consolas"/>
          <w:sz w:val="22"/>
        </w:rPr>
        <w:t>jumlah</w:t>
      </w:r>
      <w:proofErr w:type="spellEnd"/>
      <w:r w:rsidRPr="00670745">
        <w:rPr>
          <w:rFonts w:ascii="XDPrime" w:hAnsi="XDPrime" w:cs="Consolas"/>
          <w:sz w:val="22"/>
        </w:rPr>
        <w:t xml:space="preserve"> </w:t>
      </w:r>
      <w:proofErr w:type="spellStart"/>
      <w:r w:rsidRPr="00670745">
        <w:rPr>
          <w:rFonts w:ascii="XDPrime" w:hAnsi="XDPrime" w:cs="Consolas"/>
          <w:sz w:val="22"/>
        </w:rPr>
        <w:t>buku</w:t>
      </w:r>
      <w:proofErr w:type="spellEnd"/>
      <w:r w:rsidRPr="00670745">
        <w:rPr>
          <w:rFonts w:ascii="XDPrime" w:hAnsi="XDPrime" w:cs="Consolas"/>
          <w:sz w:val="22"/>
        </w:rPr>
        <w:t xml:space="preserve"> yang </w:t>
      </w:r>
      <w:proofErr w:type="spellStart"/>
      <w:r w:rsidRPr="00670745">
        <w:rPr>
          <w:rFonts w:ascii="XDPrime" w:hAnsi="XDPrime" w:cs="Consolas"/>
          <w:sz w:val="22"/>
        </w:rPr>
        <w:t>masih</w:t>
      </w:r>
      <w:proofErr w:type="spellEnd"/>
      <w:r w:rsidRPr="00670745">
        <w:rPr>
          <w:rFonts w:ascii="XDPrime" w:hAnsi="XDPrime" w:cs="Consolas"/>
          <w:sz w:val="22"/>
        </w:rPr>
        <w:t xml:space="preserve"> </w:t>
      </w:r>
      <w:proofErr w:type="spellStart"/>
      <w:r w:rsidRPr="00670745">
        <w:rPr>
          <w:rFonts w:ascii="XDPrime" w:hAnsi="XDPrime" w:cs="Consolas"/>
          <w:sz w:val="22"/>
        </w:rPr>
        <w:t>terdapat</w:t>
      </w:r>
      <w:proofErr w:type="spellEnd"/>
      <w:r w:rsidRPr="00670745">
        <w:rPr>
          <w:rFonts w:ascii="XDPrime" w:hAnsi="XDPrime" w:cs="Consolas"/>
          <w:sz w:val="22"/>
        </w:rPr>
        <w:t xml:space="preserve"> </w:t>
      </w:r>
      <w:proofErr w:type="spellStart"/>
      <w:r w:rsidRPr="00670745">
        <w:rPr>
          <w:rFonts w:ascii="XDPrime" w:hAnsi="XDPrime" w:cs="Consolas"/>
          <w:sz w:val="22"/>
        </w:rPr>
        <w:t>semua</w:t>
      </w:r>
      <w:proofErr w:type="spellEnd"/>
      <w:r w:rsidRPr="00670745">
        <w:rPr>
          <w:rFonts w:ascii="XDPrime" w:hAnsi="XDPrime" w:cs="Consolas"/>
          <w:sz w:val="22"/>
        </w:rPr>
        <w:t xml:space="preserve"> </w:t>
      </w:r>
      <w:proofErr w:type="spellStart"/>
      <w:r w:rsidRPr="00670745">
        <w:rPr>
          <w:rFonts w:ascii="XDPrime" w:hAnsi="XDPrime" w:cs="Consolas"/>
          <w:sz w:val="22"/>
        </w:rPr>
        <w:t>itu</w:t>
      </w:r>
      <w:proofErr w:type="spellEnd"/>
      <w:r w:rsidRPr="00670745">
        <w:rPr>
          <w:rFonts w:ascii="XDPrime" w:hAnsi="XDPrime" w:cs="Consolas"/>
          <w:sz w:val="22"/>
        </w:rPr>
        <w:t xml:space="preserve"> </w:t>
      </w:r>
      <w:proofErr w:type="spellStart"/>
      <w:r w:rsidRPr="00670745">
        <w:rPr>
          <w:rFonts w:ascii="XDPrime" w:hAnsi="XDPrime" w:cs="Consolas"/>
          <w:sz w:val="22"/>
        </w:rPr>
        <w:t>bisa</w:t>
      </w:r>
      <w:proofErr w:type="spellEnd"/>
      <w:r w:rsidRPr="00670745">
        <w:rPr>
          <w:rFonts w:ascii="XDPrime" w:hAnsi="XDPrime" w:cs="Consolas"/>
          <w:sz w:val="22"/>
        </w:rPr>
        <w:t xml:space="preserve"> </w:t>
      </w:r>
      <w:proofErr w:type="spellStart"/>
      <w:r w:rsidRPr="00670745">
        <w:rPr>
          <w:rFonts w:ascii="XDPrime" w:hAnsi="XDPrime" w:cs="Consolas"/>
          <w:sz w:val="22"/>
        </w:rPr>
        <w:t>kita</w:t>
      </w:r>
      <w:proofErr w:type="spellEnd"/>
      <w:r w:rsidRPr="00670745">
        <w:rPr>
          <w:rFonts w:ascii="XDPrime" w:hAnsi="XDPrime" w:cs="Consolas"/>
          <w:sz w:val="22"/>
        </w:rPr>
        <w:t xml:space="preserve"> </w:t>
      </w:r>
      <w:proofErr w:type="spellStart"/>
      <w:r w:rsidRPr="00670745">
        <w:rPr>
          <w:rFonts w:ascii="XDPrime" w:hAnsi="XDPrime" w:cs="Consolas"/>
          <w:sz w:val="22"/>
        </w:rPr>
        <w:t>ketahui</w:t>
      </w:r>
      <w:proofErr w:type="spellEnd"/>
      <w:r w:rsidRPr="00670745">
        <w:rPr>
          <w:rFonts w:ascii="XDPrime" w:hAnsi="XDPrime" w:cs="Consolas"/>
          <w:sz w:val="22"/>
        </w:rPr>
        <w:t xml:space="preserve"> </w:t>
      </w:r>
      <w:proofErr w:type="spellStart"/>
      <w:r w:rsidRPr="00670745">
        <w:rPr>
          <w:rFonts w:ascii="XDPrime" w:hAnsi="XDPrime" w:cs="Consolas"/>
          <w:sz w:val="22"/>
        </w:rPr>
        <w:t>tanpa</w:t>
      </w:r>
      <w:proofErr w:type="spellEnd"/>
      <w:r w:rsidRPr="00670745">
        <w:rPr>
          <w:rFonts w:ascii="XDPrime" w:hAnsi="XDPrime" w:cs="Consolas"/>
          <w:sz w:val="22"/>
        </w:rPr>
        <w:t xml:space="preserve"> </w:t>
      </w:r>
      <w:proofErr w:type="spellStart"/>
      <w:r w:rsidRPr="00670745">
        <w:rPr>
          <w:rFonts w:ascii="XDPrime" w:hAnsi="XDPrime" w:cs="Consolas"/>
          <w:sz w:val="22"/>
        </w:rPr>
        <w:t>melihat</w:t>
      </w:r>
      <w:proofErr w:type="spellEnd"/>
      <w:r w:rsidRPr="00670745">
        <w:rPr>
          <w:rFonts w:ascii="XDPrime" w:hAnsi="XDPrime" w:cs="Consolas"/>
          <w:sz w:val="22"/>
        </w:rPr>
        <w:t xml:space="preserve"> </w:t>
      </w:r>
      <w:proofErr w:type="spellStart"/>
      <w:r w:rsidRPr="00670745">
        <w:rPr>
          <w:rFonts w:ascii="XDPrime" w:hAnsi="XDPrime" w:cs="Consolas"/>
          <w:sz w:val="22"/>
        </w:rPr>
        <w:t>buku</w:t>
      </w:r>
      <w:proofErr w:type="spellEnd"/>
      <w:r w:rsidRPr="00670745">
        <w:rPr>
          <w:rFonts w:ascii="XDPrime" w:hAnsi="XDPrime" w:cs="Consolas"/>
          <w:sz w:val="22"/>
        </w:rPr>
        <w:t xml:space="preserve"> </w:t>
      </w:r>
      <w:proofErr w:type="spellStart"/>
      <w:r w:rsidRPr="00670745">
        <w:rPr>
          <w:rFonts w:ascii="XDPrime" w:hAnsi="XDPrime" w:cs="Consolas"/>
          <w:sz w:val="22"/>
        </w:rPr>
        <w:t>catatan</w:t>
      </w:r>
      <w:proofErr w:type="spellEnd"/>
      <w:r w:rsidRPr="00670745">
        <w:rPr>
          <w:rFonts w:ascii="XDPrime" w:hAnsi="XDPrime" w:cs="Consolas"/>
          <w:sz w:val="22"/>
        </w:rPr>
        <w:t xml:space="preserve"> </w:t>
      </w:r>
      <w:proofErr w:type="spellStart"/>
      <w:r w:rsidRPr="00670745">
        <w:rPr>
          <w:rFonts w:ascii="XDPrime" w:hAnsi="XDPrime" w:cs="Consolas"/>
          <w:sz w:val="22"/>
        </w:rPr>
        <w:t>perpustakaan</w:t>
      </w:r>
      <w:proofErr w:type="spellEnd"/>
      <w:r w:rsidR="000E3710">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kol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ial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tempat</w:t>
      </w:r>
      <w:proofErr w:type="spellEnd"/>
      <w:r w:rsidR="00285ABF" w:rsidRPr="00285ABF">
        <w:rPr>
          <w:rFonts w:ascii="XDPrime" w:hAnsi="XDPrime" w:cs="Consolas"/>
          <w:sz w:val="22"/>
        </w:rPr>
        <w:t xml:space="preserve"> yang </w:t>
      </w:r>
      <w:proofErr w:type="spellStart"/>
      <w:r w:rsidR="00285ABF" w:rsidRPr="00285ABF">
        <w:rPr>
          <w:rFonts w:ascii="XDPrime" w:hAnsi="XDPrime" w:cs="Consolas"/>
          <w:sz w:val="22"/>
        </w:rPr>
        <w:t>dapat</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mpengaruhi</w:t>
      </w:r>
      <w:proofErr w:type="spellEnd"/>
      <w:r w:rsidR="00285ABF" w:rsidRPr="00285ABF">
        <w:rPr>
          <w:rFonts w:ascii="XDPrime" w:hAnsi="XDPrime" w:cs="Consolas"/>
          <w:sz w:val="22"/>
        </w:rPr>
        <w:t xml:space="preserve"> </w:t>
      </w:r>
      <w:proofErr w:type="gramStart"/>
      <w:r w:rsidR="00285ABF" w:rsidRPr="00285ABF">
        <w:rPr>
          <w:rFonts w:ascii="XDPrime" w:hAnsi="XDPrime" w:cs="Consolas"/>
          <w:sz w:val="22"/>
        </w:rPr>
        <w:t xml:space="preserve">salah  </w:t>
      </w:r>
      <w:proofErr w:type="spellStart"/>
      <w:r w:rsidR="00285ABF" w:rsidRPr="00285ABF">
        <w:rPr>
          <w:rFonts w:ascii="XDPrime" w:hAnsi="XDPrime" w:cs="Consolas"/>
          <w:sz w:val="22"/>
        </w:rPr>
        <w:t>satu</w:t>
      </w:r>
      <w:proofErr w:type="spellEnd"/>
      <w:proofErr w:type="gramEnd"/>
      <w:r w:rsidR="00285ABF" w:rsidRPr="00285ABF">
        <w:rPr>
          <w:rFonts w:ascii="XDPrime" w:hAnsi="XDPrime" w:cs="Consolas"/>
          <w:sz w:val="22"/>
        </w:rPr>
        <w:t xml:space="preserve"> </w:t>
      </w:r>
      <w:proofErr w:type="spellStart"/>
      <w:r w:rsidR="00285ABF" w:rsidRPr="00285ABF">
        <w:rPr>
          <w:rFonts w:ascii="XDPrime" w:hAnsi="XDPrime" w:cs="Consolas"/>
          <w:sz w:val="22"/>
        </w:rPr>
        <w:t>faktor</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unjang</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keberhasilan</w:t>
      </w:r>
      <w:proofErr w:type="spellEnd"/>
      <w:r w:rsidR="00285ABF" w:rsidRPr="00285ABF">
        <w:rPr>
          <w:rFonts w:ascii="XDPrime" w:hAnsi="XDPrime" w:cs="Consolas"/>
          <w:sz w:val="22"/>
        </w:rPr>
        <w:t xml:space="preserve"> pada proses </w:t>
      </w:r>
      <w:proofErr w:type="spellStart"/>
      <w:r w:rsidR="00285ABF" w:rsidRPr="00285ABF">
        <w:rPr>
          <w:rFonts w:ascii="XDPrime" w:hAnsi="XDPrime" w:cs="Consolas"/>
          <w:sz w:val="22"/>
        </w:rPr>
        <w:t>belajar-mengajar</w:t>
      </w:r>
      <w:proofErr w:type="spellEnd"/>
      <w:r w:rsidR="00285ABF" w:rsidRPr="00285ABF">
        <w:rPr>
          <w:rFonts w:ascii="XDPrime" w:hAnsi="XDPrime" w:cs="Consolas"/>
          <w:sz w:val="22"/>
        </w:rPr>
        <w:t xml:space="preserve"> pada </w:t>
      </w:r>
      <w:proofErr w:type="spellStart"/>
      <w:r w:rsidR="00285ABF" w:rsidRPr="00285ABF">
        <w:rPr>
          <w:rFonts w:ascii="XDPrime" w:hAnsi="XDPrime" w:cs="Consolas"/>
          <w:sz w:val="22"/>
        </w:rPr>
        <w:t>lingkung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kol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rupa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umber</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ilm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getahuan</w:t>
      </w:r>
      <w:proofErr w:type="spellEnd"/>
      <w:r w:rsidR="00285ABF" w:rsidRPr="00285ABF">
        <w:rPr>
          <w:rFonts w:ascii="XDPrime" w:hAnsi="XDPrime" w:cs="Consolas"/>
          <w:sz w:val="22"/>
        </w:rPr>
        <w:t xml:space="preserve"> yang </w:t>
      </w:r>
      <w:proofErr w:type="spellStart"/>
      <w:proofErr w:type="gramStart"/>
      <w:r w:rsidR="00285ABF" w:rsidRPr="00285ABF">
        <w:rPr>
          <w:rFonts w:ascii="XDPrime" w:hAnsi="XDPrime" w:cs="Consolas"/>
          <w:sz w:val="22"/>
        </w:rPr>
        <w:t>wajib</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imiliki</w:t>
      </w:r>
      <w:proofErr w:type="spellEnd"/>
      <w:proofErr w:type="gramEnd"/>
      <w:r w:rsidR="00285ABF" w:rsidRPr="00285ABF">
        <w:rPr>
          <w:rFonts w:ascii="XDPrime" w:hAnsi="XDPrime" w:cs="Consolas"/>
          <w:sz w:val="22"/>
        </w:rPr>
        <w:t xml:space="preserve"> oleh </w:t>
      </w:r>
      <w:proofErr w:type="spellStart"/>
      <w:r w:rsidR="00285ABF" w:rsidRPr="00285ABF">
        <w:rPr>
          <w:rFonts w:ascii="XDPrime" w:hAnsi="XDPrime" w:cs="Consolas"/>
          <w:sz w:val="22"/>
        </w:rPr>
        <w:t>setiap</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kol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upay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sert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idik</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ud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alam</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ncar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informas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ata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ilm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getahu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eng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adany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kol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bis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nyampaikan</w:t>
      </w:r>
      <w:proofErr w:type="spellEnd"/>
      <w:r w:rsidR="00285ABF" w:rsidRPr="00285ABF">
        <w:rPr>
          <w:rFonts w:ascii="XDPrime" w:hAnsi="XDPrime" w:cs="Consolas"/>
          <w:sz w:val="22"/>
        </w:rPr>
        <w:t xml:space="preserve"> rasa </w:t>
      </w:r>
      <w:proofErr w:type="spellStart"/>
      <w:r w:rsidR="00285ABF" w:rsidRPr="00285ABF">
        <w:rPr>
          <w:rFonts w:ascii="XDPrime" w:hAnsi="XDPrime" w:cs="Consolas"/>
          <w:sz w:val="22"/>
        </w:rPr>
        <w:t>harap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mbac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bag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sert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idik</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rt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muncul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norm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bar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yait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mbac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kol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milik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an</w:t>
      </w:r>
      <w:proofErr w:type="spellEnd"/>
      <w:r w:rsidR="00285ABF" w:rsidRPr="00285ABF">
        <w:rPr>
          <w:rFonts w:ascii="XDPrime" w:hAnsi="XDPrime" w:cs="Consolas"/>
          <w:sz w:val="22"/>
        </w:rPr>
        <w:t xml:space="preserve"> yang sangat </w:t>
      </w:r>
      <w:proofErr w:type="spellStart"/>
      <w:r w:rsidR="00285ABF" w:rsidRPr="00285ABF">
        <w:rPr>
          <w:rFonts w:ascii="XDPrime" w:hAnsi="XDPrime" w:cs="Consolas"/>
          <w:sz w:val="22"/>
        </w:rPr>
        <w:t>berpengaru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bag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capai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didi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nasional</w:t>
      </w:r>
      <w:proofErr w:type="spellEnd"/>
      <w:r w:rsidR="00285ABF" w:rsidRPr="00285ABF">
        <w:rPr>
          <w:rFonts w:ascii="XDPrime" w:hAnsi="XDPrime" w:cs="Consolas"/>
          <w:sz w:val="22"/>
        </w:rPr>
        <w:t xml:space="preserve"> yang </w:t>
      </w:r>
      <w:proofErr w:type="spellStart"/>
      <w:r w:rsidR="00285ABF" w:rsidRPr="00285ABF">
        <w:rPr>
          <w:rFonts w:ascii="XDPrime" w:hAnsi="XDPrime" w:cs="Consolas"/>
          <w:sz w:val="22"/>
        </w:rPr>
        <w:t>menginginkan</w:t>
      </w:r>
      <w:proofErr w:type="spellEnd"/>
      <w:r w:rsidR="00285ABF" w:rsidRPr="00285ABF">
        <w:rPr>
          <w:rFonts w:ascii="XDPrime" w:hAnsi="XDPrime" w:cs="Consolas"/>
          <w:sz w:val="22"/>
        </w:rPr>
        <w:t xml:space="preserve"> para </w:t>
      </w:r>
      <w:proofErr w:type="spellStart"/>
      <w:r w:rsidR="00285ABF" w:rsidRPr="00285ABF">
        <w:rPr>
          <w:rFonts w:ascii="XDPrime" w:hAnsi="XDPrime" w:cs="Consolas"/>
          <w:sz w:val="22"/>
        </w:rPr>
        <w:t>pesert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idikny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apat</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naik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getahuan</w:t>
      </w:r>
      <w:proofErr w:type="spellEnd"/>
      <w:r w:rsidR="00285ABF" w:rsidRPr="00285ABF">
        <w:rPr>
          <w:rFonts w:ascii="XDPrime" w:hAnsi="XDPrime" w:cs="Consolas"/>
          <w:sz w:val="22"/>
        </w:rPr>
        <w:t xml:space="preserve"> </w:t>
      </w:r>
      <w:proofErr w:type="gramStart"/>
      <w:r w:rsidR="00285ABF" w:rsidRPr="00285ABF">
        <w:rPr>
          <w:rFonts w:ascii="XDPrime" w:hAnsi="XDPrime" w:cs="Consolas"/>
          <w:sz w:val="22"/>
        </w:rPr>
        <w:t xml:space="preserve">dan  </w:t>
      </w:r>
      <w:proofErr w:type="spellStart"/>
      <w:r w:rsidR="00285ABF" w:rsidRPr="00285ABF">
        <w:rPr>
          <w:rFonts w:ascii="XDPrime" w:hAnsi="XDPrime" w:cs="Consolas"/>
          <w:sz w:val="22"/>
        </w:rPr>
        <w:t>kecerdasan</w:t>
      </w:r>
      <w:proofErr w:type="spellEnd"/>
      <w:proofErr w:type="gramEnd"/>
      <w:r w:rsidR="00285ABF" w:rsidRPr="00285ABF">
        <w:rPr>
          <w:rFonts w:ascii="XDPrime" w:hAnsi="XDPrime" w:cs="Consolas"/>
          <w:sz w:val="22"/>
        </w:rPr>
        <w:t xml:space="preserve">, </w:t>
      </w:r>
      <w:proofErr w:type="spellStart"/>
      <w:r w:rsidR="00285ABF" w:rsidRPr="00285ABF">
        <w:rPr>
          <w:rFonts w:ascii="XDPrime" w:hAnsi="XDPrime" w:cs="Consolas"/>
          <w:sz w:val="22"/>
        </w:rPr>
        <w:t>mempunya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keterampil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hidup</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car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andiri</w:t>
      </w:r>
      <w:proofErr w:type="spellEnd"/>
      <w:r w:rsidR="00285ABF" w:rsidRPr="00285ABF">
        <w:rPr>
          <w:rFonts w:ascii="XDPrime" w:hAnsi="XDPrime" w:cs="Consolas"/>
          <w:sz w:val="22"/>
        </w:rPr>
        <w:t xml:space="preserve">, dan  </w:t>
      </w:r>
      <w:proofErr w:type="spellStart"/>
      <w:r w:rsidR="00285ABF" w:rsidRPr="00285ABF">
        <w:rPr>
          <w:rFonts w:ascii="XDPrime" w:hAnsi="XDPrime" w:cs="Consolas"/>
          <w:sz w:val="22"/>
        </w:rPr>
        <w:t>berakhlak</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uli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ggun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bu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istem</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informas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apat</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ningkat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efektivitas</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rt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mbant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kinerj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lai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it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keberada</w:t>
      </w:r>
      <w:r w:rsidR="00285ABF">
        <w:rPr>
          <w:rFonts w:ascii="XDPrime" w:hAnsi="XDPrime" w:cs="Consolas"/>
          <w:sz w:val="22"/>
        </w:rPr>
        <w:t>a</w:t>
      </w:r>
      <w:r w:rsidR="00285ABF" w:rsidRPr="00285ABF">
        <w:rPr>
          <w:rFonts w:ascii="XDPrime" w:hAnsi="XDPrime" w:cs="Consolas"/>
          <w:sz w:val="22"/>
        </w:rPr>
        <w:t>nny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apat</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naik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lastRenderedPageBreak/>
        <w:t>efisiens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ketik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rt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biaya</w:t>
      </w:r>
      <w:proofErr w:type="spellEnd"/>
      <w:r w:rsidR="00285ABF" w:rsidRPr="00285ABF">
        <w:rPr>
          <w:rFonts w:ascii="XDPrime" w:hAnsi="XDPrime" w:cs="Consolas"/>
          <w:sz w:val="22"/>
        </w:rPr>
        <w:t xml:space="preserve"> yang </w:t>
      </w:r>
      <w:proofErr w:type="spellStart"/>
      <w:r w:rsidR="00285ABF" w:rsidRPr="00285ABF">
        <w:rPr>
          <w:rFonts w:ascii="XDPrime" w:hAnsi="XDPrime" w:cs="Consolas"/>
          <w:sz w:val="22"/>
        </w:rPr>
        <w:t>dikeluar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alam</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aktivitas</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
    <w:p w14:paraId="5A6CCA5B" w14:textId="77777777" w:rsidR="000E3710" w:rsidRDefault="000E3710" w:rsidP="000E3710">
      <w:pPr>
        <w:spacing w:after="0" w:line="276" w:lineRule="auto"/>
        <w:ind w:firstLine="567"/>
        <w:jc w:val="both"/>
        <w:rPr>
          <w:rFonts w:ascii="XDPrime" w:hAnsi="XDPrime" w:cs="Consolas"/>
          <w:sz w:val="22"/>
        </w:rPr>
      </w:pPr>
    </w:p>
    <w:p w14:paraId="3D6BBCDE" w14:textId="0ADA5D15" w:rsidR="00285ABF" w:rsidRDefault="00285ABF" w:rsidP="000E3710">
      <w:pPr>
        <w:spacing w:after="0" w:line="276" w:lineRule="auto"/>
        <w:ind w:firstLine="567"/>
        <w:jc w:val="both"/>
        <w:rPr>
          <w:rFonts w:ascii="XDPrime" w:hAnsi="XDPrime" w:cs="Consolas"/>
          <w:sz w:val="22"/>
        </w:rPr>
      </w:pPr>
      <w:r w:rsidRPr="00285ABF">
        <w:rPr>
          <w:rFonts w:ascii="XDPrime" w:hAnsi="XDPrime" w:cs="Consolas"/>
          <w:sz w:val="22"/>
        </w:rPr>
        <w:t xml:space="preserve">SMA Negeri 1 Kuta Selatan </w:t>
      </w:r>
      <w:proofErr w:type="spellStart"/>
      <w:r w:rsidRPr="00285ABF">
        <w:rPr>
          <w:rFonts w:ascii="XDPrime" w:hAnsi="XDPrime" w:cs="Consolas"/>
          <w:sz w:val="22"/>
        </w:rPr>
        <w:t>adalah</w:t>
      </w:r>
      <w:proofErr w:type="spellEnd"/>
      <w:r w:rsidRPr="00285ABF">
        <w:rPr>
          <w:rFonts w:ascii="XDPrime" w:hAnsi="XDPrime" w:cs="Consolas"/>
          <w:sz w:val="22"/>
        </w:rPr>
        <w:t xml:space="preserve"> </w:t>
      </w:r>
      <w:proofErr w:type="spellStart"/>
      <w:r w:rsidRPr="00285ABF">
        <w:rPr>
          <w:rFonts w:ascii="XDPrime" w:hAnsi="XDPrime" w:cs="Consolas"/>
          <w:sz w:val="22"/>
        </w:rPr>
        <w:t>Sekolah</w:t>
      </w:r>
      <w:proofErr w:type="spellEnd"/>
      <w:r w:rsidRPr="00285ABF">
        <w:rPr>
          <w:rFonts w:ascii="XDPrime" w:hAnsi="XDPrime" w:cs="Consolas"/>
          <w:sz w:val="22"/>
        </w:rPr>
        <w:t xml:space="preserve"> </w:t>
      </w:r>
      <w:proofErr w:type="spellStart"/>
      <w:r w:rsidRPr="00285ABF">
        <w:rPr>
          <w:rFonts w:ascii="XDPrime" w:hAnsi="XDPrime" w:cs="Consolas"/>
          <w:sz w:val="22"/>
        </w:rPr>
        <w:t>Menengah</w:t>
      </w:r>
      <w:proofErr w:type="spellEnd"/>
      <w:r w:rsidRPr="00285ABF">
        <w:rPr>
          <w:rFonts w:ascii="XDPrime" w:hAnsi="XDPrime" w:cs="Consolas"/>
          <w:sz w:val="22"/>
        </w:rPr>
        <w:t xml:space="preserve"> Atas yang </w:t>
      </w:r>
      <w:proofErr w:type="spellStart"/>
      <w:r w:rsidRPr="00285ABF">
        <w:rPr>
          <w:rFonts w:ascii="XDPrime" w:hAnsi="XDPrime" w:cs="Consolas"/>
          <w:sz w:val="22"/>
        </w:rPr>
        <w:t>selama</w:t>
      </w:r>
      <w:proofErr w:type="spellEnd"/>
      <w:r w:rsidRPr="00285ABF">
        <w:rPr>
          <w:rFonts w:ascii="XDPrime" w:hAnsi="XDPrime" w:cs="Consolas"/>
          <w:sz w:val="22"/>
        </w:rPr>
        <w:t xml:space="preserve"> </w:t>
      </w:r>
      <w:proofErr w:type="spellStart"/>
      <w:r w:rsidRPr="00285ABF">
        <w:rPr>
          <w:rFonts w:ascii="XDPrime" w:hAnsi="XDPrime" w:cs="Consolas"/>
          <w:sz w:val="22"/>
        </w:rPr>
        <w:t>ini</w:t>
      </w:r>
      <w:proofErr w:type="spellEnd"/>
      <w:r w:rsidRPr="00285ABF">
        <w:rPr>
          <w:rFonts w:ascii="XDPrime" w:hAnsi="XDPrime" w:cs="Consolas"/>
          <w:sz w:val="22"/>
        </w:rPr>
        <w:t xml:space="preserve"> </w:t>
      </w:r>
      <w:proofErr w:type="spellStart"/>
      <w:r w:rsidRPr="00285ABF">
        <w:rPr>
          <w:rFonts w:ascii="XDPrime" w:hAnsi="XDPrime" w:cs="Consolas"/>
          <w:sz w:val="22"/>
        </w:rPr>
        <w:t>tidak</w:t>
      </w:r>
      <w:proofErr w:type="spellEnd"/>
      <w:r w:rsidRPr="00285ABF">
        <w:rPr>
          <w:rFonts w:ascii="XDPrime" w:hAnsi="XDPrime" w:cs="Consolas"/>
          <w:sz w:val="22"/>
        </w:rPr>
        <w:t xml:space="preserve"> </w:t>
      </w:r>
      <w:proofErr w:type="spellStart"/>
      <w:r w:rsidRPr="00285ABF">
        <w:rPr>
          <w:rFonts w:ascii="XDPrime" w:hAnsi="XDPrime" w:cs="Consolas"/>
          <w:sz w:val="22"/>
        </w:rPr>
        <w:t>mempunyai</w:t>
      </w:r>
      <w:proofErr w:type="spellEnd"/>
      <w:r w:rsidRPr="00285ABF">
        <w:rPr>
          <w:rFonts w:ascii="XDPrime" w:hAnsi="XDPrime" w:cs="Consolas"/>
          <w:sz w:val="22"/>
        </w:rPr>
        <w:t xml:space="preserve"> </w:t>
      </w:r>
      <w:proofErr w:type="spellStart"/>
      <w:r w:rsidRPr="00285ABF">
        <w:rPr>
          <w:rFonts w:ascii="XDPrime" w:hAnsi="XDPrime" w:cs="Consolas"/>
          <w:sz w:val="22"/>
        </w:rPr>
        <w:t>perpustakaan</w:t>
      </w:r>
      <w:proofErr w:type="spellEnd"/>
      <w:r w:rsidRPr="00285ABF">
        <w:rPr>
          <w:rFonts w:ascii="XDPrime" w:hAnsi="XDPrime" w:cs="Consolas"/>
          <w:sz w:val="22"/>
        </w:rPr>
        <w:t xml:space="preserve"> digital. </w:t>
      </w:r>
      <w:proofErr w:type="spellStart"/>
      <w:r w:rsidRPr="00285ABF">
        <w:rPr>
          <w:rFonts w:ascii="XDPrime" w:hAnsi="XDPrime" w:cs="Consolas"/>
          <w:sz w:val="22"/>
        </w:rPr>
        <w:t>Selama</w:t>
      </w:r>
      <w:proofErr w:type="spellEnd"/>
      <w:r w:rsidRPr="00285ABF">
        <w:rPr>
          <w:rFonts w:ascii="XDPrime" w:hAnsi="XDPrime" w:cs="Consolas"/>
          <w:sz w:val="22"/>
        </w:rPr>
        <w:t xml:space="preserve"> </w:t>
      </w:r>
      <w:proofErr w:type="spellStart"/>
      <w:r w:rsidRPr="00285ABF">
        <w:rPr>
          <w:rFonts w:ascii="XDPrime" w:hAnsi="XDPrime" w:cs="Consolas"/>
          <w:sz w:val="22"/>
        </w:rPr>
        <w:t>ini</w:t>
      </w:r>
      <w:proofErr w:type="spellEnd"/>
      <w:r w:rsidRPr="00285ABF">
        <w:rPr>
          <w:rFonts w:ascii="XDPrime" w:hAnsi="XDPrime" w:cs="Consolas"/>
          <w:sz w:val="22"/>
        </w:rPr>
        <w:t xml:space="preserve">, </w:t>
      </w:r>
      <w:proofErr w:type="spellStart"/>
      <w:r w:rsidRPr="00285ABF">
        <w:rPr>
          <w:rFonts w:ascii="XDPrime" w:hAnsi="XDPrime" w:cs="Consolas"/>
          <w:sz w:val="22"/>
        </w:rPr>
        <w:t>pengelolaan</w:t>
      </w:r>
      <w:proofErr w:type="spellEnd"/>
      <w:r w:rsidRPr="00285ABF">
        <w:rPr>
          <w:rFonts w:ascii="XDPrime" w:hAnsi="XDPrime" w:cs="Consolas"/>
          <w:sz w:val="22"/>
        </w:rPr>
        <w:t xml:space="preserve"> data </w:t>
      </w:r>
      <w:proofErr w:type="spellStart"/>
      <w:r w:rsidRPr="00285ABF">
        <w:rPr>
          <w:rFonts w:ascii="XDPrime" w:hAnsi="XDPrime" w:cs="Consolas"/>
          <w:sz w:val="22"/>
        </w:rPr>
        <w:t>transaksi</w:t>
      </w:r>
      <w:proofErr w:type="spellEnd"/>
      <w:r w:rsidRPr="00285ABF">
        <w:rPr>
          <w:rFonts w:ascii="XDPrime" w:hAnsi="XDPrime" w:cs="Consolas"/>
          <w:sz w:val="22"/>
        </w:rPr>
        <w:t xml:space="preserve"> </w:t>
      </w:r>
      <w:proofErr w:type="spellStart"/>
      <w:r w:rsidRPr="00285ABF">
        <w:rPr>
          <w:rFonts w:ascii="XDPrime" w:hAnsi="XDPrime" w:cs="Consolas"/>
          <w:sz w:val="22"/>
        </w:rPr>
        <w:t>perpustakaan</w:t>
      </w:r>
      <w:proofErr w:type="spellEnd"/>
      <w:r w:rsidRPr="00285ABF">
        <w:rPr>
          <w:rFonts w:ascii="XDPrime" w:hAnsi="XDPrime" w:cs="Consolas"/>
          <w:sz w:val="22"/>
        </w:rPr>
        <w:t xml:space="preserve">, </w:t>
      </w:r>
      <w:proofErr w:type="spellStart"/>
      <w:r w:rsidRPr="00285ABF">
        <w:rPr>
          <w:rFonts w:ascii="XDPrime" w:hAnsi="XDPrime" w:cs="Consolas"/>
          <w:sz w:val="22"/>
        </w:rPr>
        <w:t>mulai</w:t>
      </w:r>
      <w:proofErr w:type="spellEnd"/>
      <w:r w:rsidRPr="00285ABF">
        <w:rPr>
          <w:rFonts w:ascii="XDPrime" w:hAnsi="XDPrime" w:cs="Consolas"/>
          <w:sz w:val="22"/>
        </w:rPr>
        <w:t xml:space="preserve"> </w:t>
      </w:r>
      <w:proofErr w:type="spellStart"/>
      <w:r w:rsidRPr="00285ABF">
        <w:rPr>
          <w:rFonts w:ascii="XDPrime" w:hAnsi="XDPrime" w:cs="Consolas"/>
          <w:sz w:val="22"/>
        </w:rPr>
        <w:t>berasal</w:t>
      </w:r>
      <w:proofErr w:type="spellEnd"/>
      <w:r w:rsidRPr="00285ABF">
        <w:rPr>
          <w:rFonts w:ascii="XDPrime" w:hAnsi="XDPrime" w:cs="Consolas"/>
          <w:sz w:val="22"/>
        </w:rPr>
        <w:t xml:space="preserve"> </w:t>
      </w:r>
      <w:proofErr w:type="spellStart"/>
      <w:r w:rsidRPr="00285ABF">
        <w:rPr>
          <w:rFonts w:ascii="XDPrime" w:hAnsi="XDPrime" w:cs="Consolas"/>
          <w:sz w:val="22"/>
        </w:rPr>
        <w:t>peminjaman</w:t>
      </w:r>
      <w:proofErr w:type="spellEnd"/>
      <w:r w:rsidRPr="00285ABF">
        <w:rPr>
          <w:rFonts w:ascii="XDPrime" w:hAnsi="XDPrime" w:cs="Consolas"/>
          <w:sz w:val="22"/>
        </w:rPr>
        <w:t xml:space="preserve">, </w:t>
      </w:r>
      <w:proofErr w:type="spellStart"/>
      <w:r w:rsidRPr="00285ABF">
        <w:rPr>
          <w:rFonts w:ascii="XDPrime" w:hAnsi="XDPrime" w:cs="Consolas"/>
          <w:sz w:val="22"/>
        </w:rPr>
        <w:t>pengembalian</w:t>
      </w:r>
      <w:proofErr w:type="spellEnd"/>
      <w:r w:rsidRPr="00285ABF">
        <w:rPr>
          <w:rFonts w:ascii="XDPrime" w:hAnsi="XDPrime" w:cs="Consolas"/>
          <w:sz w:val="22"/>
        </w:rPr>
        <w:t xml:space="preserve">, </w:t>
      </w:r>
      <w:proofErr w:type="spellStart"/>
      <w:r w:rsidRPr="00285ABF">
        <w:rPr>
          <w:rFonts w:ascii="XDPrime" w:hAnsi="XDPrime" w:cs="Consolas"/>
          <w:sz w:val="22"/>
        </w:rPr>
        <w:t>pencatatan</w:t>
      </w:r>
      <w:proofErr w:type="spellEnd"/>
      <w:r w:rsidRPr="00285ABF">
        <w:rPr>
          <w:rFonts w:ascii="XDPrime" w:hAnsi="XDPrime" w:cs="Consolas"/>
          <w:sz w:val="22"/>
        </w:rPr>
        <w:t xml:space="preserve"> </w:t>
      </w:r>
      <w:proofErr w:type="spellStart"/>
      <w:r w:rsidRPr="00285ABF">
        <w:rPr>
          <w:rFonts w:ascii="XDPrime" w:hAnsi="XDPrime" w:cs="Consolas"/>
          <w:sz w:val="22"/>
        </w:rPr>
        <w:t>buku</w:t>
      </w:r>
      <w:proofErr w:type="spellEnd"/>
      <w:r w:rsidRPr="00285ABF">
        <w:rPr>
          <w:rFonts w:ascii="XDPrime" w:hAnsi="XDPrime" w:cs="Consolas"/>
          <w:sz w:val="22"/>
        </w:rPr>
        <w:t xml:space="preserve">, </w:t>
      </w:r>
      <w:proofErr w:type="spellStart"/>
      <w:r w:rsidRPr="00285ABF">
        <w:rPr>
          <w:rFonts w:ascii="XDPrime" w:hAnsi="XDPrime" w:cs="Consolas"/>
          <w:sz w:val="22"/>
        </w:rPr>
        <w:t>serta</w:t>
      </w:r>
      <w:proofErr w:type="spellEnd"/>
      <w:r w:rsidRPr="00285ABF">
        <w:rPr>
          <w:rFonts w:ascii="XDPrime" w:hAnsi="XDPrime" w:cs="Consolas"/>
          <w:sz w:val="22"/>
        </w:rPr>
        <w:t xml:space="preserve"> </w:t>
      </w:r>
      <w:proofErr w:type="spellStart"/>
      <w:r w:rsidRPr="00285ABF">
        <w:rPr>
          <w:rFonts w:ascii="XDPrime" w:hAnsi="XDPrime" w:cs="Consolas"/>
          <w:sz w:val="22"/>
        </w:rPr>
        <w:t>informasi</w:t>
      </w:r>
      <w:proofErr w:type="spellEnd"/>
      <w:r w:rsidRPr="00285ABF">
        <w:rPr>
          <w:rFonts w:ascii="XDPrime" w:hAnsi="XDPrime" w:cs="Consolas"/>
          <w:sz w:val="22"/>
        </w:rPr>
        <w:t xml:space="preserve"> </w:t>
      </w:r>
      <w:proofErr w:type="spellStart"/>
      <w:r w:rsidRPr="00285ABF">
        <w:rPr>
          <w:rFonts w:ascii="XDPrime" w:hAnsi="XDPrime" w:cs="Consolas"/>
          <w:sz w:val="22"/>
        </w:rPr>
        <w:t>anggota</w:t>
      </w:r>
      <w:proofErr w:type="spellEnd"/>
      <w:r w:rsidRPr="00285ABF">
        <w:rPr>
          <w:rFonts w:ascii="XDPrime" w:hAnsi="XDPrime" w:cs="Consolas"/>
          <w:sz w:val="22"/>
        </w:rPr>
        <w:t xml:space="preserve"> </w:t>
      </w:r>
      <w:proofErr w:type="spellStart"/>
      <w:r w:rsidRPr="00285ABF">
        <w:rPr>
          <w:rFonts w:ascii="XDPrime" w:hAnsi="XDPrime" w:cs="Consolas"/>
          <w:sz w:val="22"/>
        </w:rPr>
        <w:t>perpustakaan</w:t>
      </w:r>
      <w:proofErr w:type="spellEnd"/>
      <w:r w:rsidRPr="00285ABF">
        <w:rPr>
          <w:rFonts w:ascii="XDPrime" w:hAnsi="XDPrime" w:cs="Consolas"/>
          <w:sz w:val="22"/>
        </w:rPr>
        <w:t xml:space="preserve"> </w:t>
      </w:r>
      <w:proofErr w:type="spellStart"/>
      <w:r w:rsidRPr="00285ABF">
        <w:rPr>
          <w:rFonts w:ascii="XDPrime" w:hAnsi="XDPrime" w:cs="Consolas"/>
          <w:sz w:val="22"/>
        </w:rPr>
        <w:t>masih</w:t>
      </w:r>
      <w:proofErr w:type="spellEnd"/>
      <w:r w:rsidRPr="00285ABF">
        <w:rPr>
          <w:rFonts w:ascii="XDPrime" w:hAnsi="XDPrime" w:cs="Consolas"/>
          <w:sz w:val="22"/>
        </w:rPr>
        <w:t xml:space="preserve"> </w:t>
      </w:r>
      <w:proofErr w:type="spellStart"/>
      <w:r w:rsidRPr="00285ABF">
        <w:rPr>
          <w:rFonts w:ascii="XDPrime" w:hAnsi="XDPrime" w:cs="Consolas"/>
          <w:sz w:val="22"/>
        </w:rPr>
        <w:t>memakai</w:t>
      </w:r>
      <w:proofErr w:type="spellEnd"/>
      <w:r w:rsidRPr="00285ABF">
        <w:rPr>
          <w:rFonts w:ascii="XDPrime" w:hAnsi="XDPrime" w:cs="Consolas"/>
          <w:sz w:val="22"/>
        </w:rPr>
        <w:t xml:space="preserve"> </w:t>
      </w:r>
      <w:proofErr w:type="spellStart"/>
      <w:r w:rsidRPr="00285ABF">
        <w:rPr>
          <w:rFonts w:ascii="XDPrime" w:hAnsi="XDPrime" w:cs="Consolas"/>
          <w:sz w:val="22"/>
        </w:rPr>
        <w:t>sistem</w:t>
      </w:r>
      <w:proofErr w:type="spellEnd"/>
      <w:r w:rsidRPr="00285ABF">
        <w:rPr>
          <w:rFonts w:ascii="XDPrime" w:hAnsi="XDPrime" w:cs="Consolas"/>
          <w:sz w:val="22"/>
        </w:rPr>
        <w:t xml:space="preserve"> yang </w:t>
      </w:r>
      <w:proofErr w:type="spellStart"/>
      <w:r w:rsidRPr="00285ABF">
        <w:rPr>
          <w:rFonts w:ascii="XDPrime" w:hAnsi="XDPrime" w:cs="Consolas"/>
          <w:sz w:val="22"/>
        </w:rPr>
        <w:t>terbilang</w:t>
      </w:r>
      <w:proofErr w:type="spellEnd"/>
      <w:r w:rsidRPr="00285ABF">
        <w:rPr>
          <w:rFonts w:ascii="XDPrime" w:hAnsi="XDPrime" w:cs="Consolas"/>
          <w:sz w:val="22"/>
        </w:rPr>
        <w:t xml:space="preserve"> </w:t>
      </w:r>
      <w:proofErr w:type="spellStart"/>
      <w:r w:rsidRPr="00285ABF">
        <w:rPr>
          <w:rFonts w:ascii="XDPrime" w:hAnsi="XDPrime" w:cs="Consolas"/>
          <w:sz w:val="22"/>
        </w:rPr>
        <w:t>relatif</w:t>
      </w:r>
      <w:proofErr w:type="spellEnd"/>
      <w:r w:rsidRPr="00285ABF">
        <w:rPr>
          <w:rFonts w:ascii="XDPrime" w:hAnsi="XDPrime" w:cs="Consolas"/>
          <w:sz w:val="22"/>
        </w:rPr>
        <w:t xml:space="preserve"> </w:t>
      </w:r>
      <w:proofErr w:type="spellStart"/>
      <w:r w:rsidRPr="00285ABF">
        <w:rPr>
          <w:rFonts w:ascii="XDPrime" w:hAnsi="XDPrime" w:cs="Consolas"/>
          <w:sz w:val="22"/>
        </w:rPr>
        <w:t>susah</w:t>
      </w:r>
      <w:proofErr w:type="spellEnd"/>
      <w:r w:rsidRPr="00285ABF">
        <w:rPr>
          <w:rFonts w:ascii="XDPrime" w:hAnsi="XDPrime" w:cs="Consolas"/>
          <w:sz w:val="22"/>
        </w:rPr>
        <w:t xml:space="preserve"> </w:t>
      </w:r>
      <w:proofErr w:type="spellStart"/>
      <w:r w:rsidRPr="00285ABF">
        <w:rPr>
          <w:rFonts w:ascii="XDPrime" w:hAnsi="XDPrime" w:cs="Consolas"/>
          <w:sz w:val="22"/>
        </w:rPr>
        <w:t>digunakan</w:t>
      </w:r>
      <w:proofErr w:type="spellEnd"/>
      <w:r w:rsidRPr="00285ABF">
        <w:rPr>
          <w:rFonts w:ascii="XDPrime" w:hAnsi="XDPrime" w:cs="Consolas"/>
          <w:sz w:val="22"/>
        </w:rPr>
        <w:t xml:space="preserve"> </w:t>
      </w:r>
      <w:proofErr w:type="spellStart"/>
      <w:r w:rsidRPr="00285ABF">
        <w:rPr>
          <w:rFonts w:ascii="XDPrime" w:hAnsi="XDPrime" w:cs="Consolas"/>
          <w:sz w:val="22"/>
        </w:rPr>
        <w:t>serta</w:t>
      </w:r>
      <w:proofErr w:type="spellEnd"/>
      <w:r w:rsidRPr="00285ABF">
        <w:rPr>
          <w:rFonts w:ascii="XDPrime" w:hAnsi="XDPrime" w:cs="Consolas"/>
          <w:sz w:val="22"/>
        </w:rPr>
        <w:t xml:space="preserve"> </w:t>
      </w:r>
      <w:proofErr w:type="spellStart"/>
      <w:r w:rsidRPr="00285ABF">
        <w:rPr>
          <w:rFonts w:ascii="XDPrime" w:hAnsi="XDPrime" w:cs="Consolas"/>
          <w:sz w:val="22"/>
        </w:rPr>
        <w:t>masih</w:t>
      </w:r>
      <w:proofErr w:type="spellEnd"/>
      <w:r w:rsidRPr="00285ABF">
        <w:rPr>
          <w:rFonts w:ascii="XDPrime" w:hAnsi="XDPrime" w:cs="Consolas"/>
          <w:sz w:val="22"/>
        </w:rPr>
        <w:t xml:space="preserve"> </w:t>
      </w:r>
      <w:proofErr w:type="spellStart"/>
      <w:r w:rsidRPr="00285ABF">
        <w:rPr>
          <w:rFonts w:ascii="XDPrime" w:hAnsi="XDPrime" w:cs="Consolas"/>
          <w:sz w:val="22"/>
        </w:rPr>
        <w:t>menulis</w:t>
      </w:r>
      <w:proofErr w:type="spellEnd"/>
      <w:r w:rsidRPr="00285ABF">
        <w:rPr>
          <w:rFonts w:ascii="XDPrime" w:hAnsi="XDPrime" w:cs="Consolas"/>
          <w:sz w:val="22"/>
        </w:rPr>
        <w:t xml:space="preserve"> </w:t>
      </w:r>
      <w:proofErr w:type="spellStart"/>
      <w:r w:rsidRPr="00285ABF">
        <w:rPr>
          <w:rFonts w:ascii="XDPrime" w:hAnsi="XDPrime" w:cs="Consolas"/>
          <w:sz w:val="22"/>
        </w:rPr>
        <w:t>catatan</w:t>
      </w:r>
      <w:proofErr w:type="spellEnd"/>
      <w:r w:rsidRPr="00285ABF">
        <w:rPr>
          <w:rFonts w:ascii="XDPrime" w:hAnsi="XDPrime" w:cs="Consolas"/>
          <w:sz w:val="22"/>
        </w:rPr>
        <w:t xml:space="preserve"> </w:t>
      </w:r>
      <w:proofErr w:type="spellStart"/>
      <w:r w:rsidRPr="00285ABF">
        <w:rPr>
          <w:rFonts w:ascii="XDPrime" w:hAnsi="XDPrime" w:cs="Consolas"/>
          <w:sz w:val="22"/>
        </w:rPr>
        <w:t>peminjaman</w:t>
      </w:r>
      <w:proofErr w:type="spellEnd"/>
      <w:r w:rsidRPr="00285ABF">
        <w:rPr>
          <w:rFonts w:ascii="XDPrime" w:hAnsi="XDPrime" w:cs="Consolas"/>
          <w:sz w:val="22"/>
        </w:rPr>
        <w:t xml:space="preserve"> </w:t>
      </w:r>
      <w:proofErr w:type="spellStart"/>
      <w:r w:rsidRPr="00285ABF">
        <w:rPr>
          <w:rFonts w:ascii="XDPrime" w:hAnsi="XDPrime" w:cs="Consolas"/>
          <w:sz w:val="22"/>
        </w:rPr>
        <w:t>buku</w:t>
      </w:r>
      <w:proofErr w:type="spellEnd"/>
      <w:r w:rsidRPr="00285ABF">
        <w:rPr>
          <w:rFonts w:ascii="XDPrime" w:hAnsi="XDPrime" w:cs="Consolas"/>
          <w:sz w:val="22"/>
        </w:rPr>
        <w:t xml:space="preserve"> </w:t>
      </w:r>
      <w:proofErr w:type="spellStart"/>
      <w:r w:rsidRPr="00285ABF">
        <w:rPr>
          <w:rFonts w:ascii="XDPrime" w:hAnsi="XDPrime" w:cs="Consolas"/>
          <w:sz w:val="22"/>
        </w:rPr>
        <w:t>secara</w:t>
      </w:r>
      <w:proofErr w:type="spellEnd"/>
      <w:r w:rsidRPr="00285ABF">
        <w:rPr>
          <w:rFonts w:ascii="XDPrime" w:hAnsi="XDPrime" w:cs="Consolas"/>
          <w:sz w:val="22"/>
        </w:rPr>
        <w:t xml:space="preserve"> manual </w:t>
      </w:r>
      <w:proofErr w:type="spellStart"/>
      <w:r w:rsidRPr="00285ABF">
        <w:rPr>
          <w:rFonts w:ascii="XDPrime" w:hAnsi="XDPrime" w:cs="Consolas"/>
          <w:sz w:val="22"/>
        </w:rPr>
        <w:t>sebagai</w:t>
      </w:r>
      <w:proofErr w:type="spellEnd"/>
      <w:r w:rsidRPr="00285ABF">
        <w:rPr>
          <w:rFonts w:ascii="XDPrime" w:hAnsi="XDPrime" w:cs="Consolas"/>
          <w:sz w:val="22"/>
        </w:rPr>
        <w:t xml:space="preserve"> </w:t>
      </w:r>
      <w:proofErr w:type="spellStart"/>
      <w:r w:rsidRPr="00285ABF">
        <w:rPr>
          <w:rFonts w:ascii="XDPrime" w:hAnsi="XDPrime" w:cs="Consolas"/>
          <w:sz w:val="22"/>
        </w:rPr>
        <w:t>akibatnya</w:t>
      </w:r>
      <w:proofErr w:type="spellEnd"/>
      <w:r w:rsidRPr="00285ABF">
        <w:rPr>
          <w:rFonts w:ascii="XDPrime" w:hAnsi="XDPrime" w:cs="Consolas"/>
          <w:sz w:val="22"/>
        </w:rPr>
        <w:t xml:space="preserve"> </w:t>
      </w:r>
      <w:proofErr w:type="spellStart"/>
      <w:r w:rsidRPr="00285ABF">
        <w:rPr>
          <w:rFonts w:ascii="XDPrime" w:hAnsi="XDPrime" w:cs="Consolas"/>
          <w:sz w:val="22"/>
        </w:rPr>
        <w:t>dapat</w:t>
      </w:r>
      <w:proofErr w:type="spellEnd"/>
      <w:r w:rsidRPr="00285ABF">
        <w:rPr>
          <w:rFonts w:ascii="XDPrime" w:hAnsi="XDPrime" w:cs="Consolas"/>
          <w:sz w:val="22"/>
        </w:rPr>
        <w:t xml:space="preserve"> </w:t>
      </w:r>
      <w:proofErr w:type="spellStart"/>
      <w:r w:rsidRPr="00285ABF">
        <w:rPr>
          <w:rFonts w:ascii="XDPrime" w:hAnsi="XDPrime" w:cs="Consolas"/>
          <w:sz w:val="22"/>
        </w:rPr>
        <w:t>menyebabkan</w:t>
      </w:r>
      <w:proofErr w:type="spellEnd"/>
      <w:r w:rsidRPr="00285ABF">
        <w:rPr>
          <w:rFonts w:ascii="XDPrime" w:hAnsi="XDPrime" w:cs="Consolas"/>
          <w:sz w:val="22"/>
        </w:rPr>
        <w:t xml:space="preserve"> </w:t>
      </w:r>
      <w:proofErr w:type="spellStart"/>
      <w:r w:rsidRPr="00285ABF">
        <w:rPr>
          <w:rFonts w:ascii="XDPrime" w:hAnsi="XDPrime" w:cs="Consolas"/>
          <w:sz w:val="22"/>
        </w:rPr>
        <w:t>administrasi</w:t>
      </w:r>
      <w:proofErr w:type="spellEnd"/>
      <w:r w:rsidRPr="00285ABF">
        <w:rPr>
          <w:rFonts w:ascii="XDPrime" w:hAnsi="XDPrime" w:cs="Consolas"/>
          <w:sz w:val="22"/>
        </w:rPr>
        <w:t xml:space="preserve"> </w:t>
      </w:r>
      <w:proofErr w:type="spellStart"/>
      <w:r w:rsidRPr="00285ABF">
        <w:rPr>
          <w:rFonts w:ascii="XDPrime" w:hAnsi="XDPrime" w:cs="Consolas"/>
          <w:sz w:val="22"/>
        </w:rPr>
        <w:t>perpustakaan</w:t>
      </w:r>
      <w:proofErr w:type="spellEnd"/>
      <w:r w:rsidRPr="00285ABF">
        <w:rPr>
          <w:rFonts w:ascii="XDPrime" w:hAnsi="XDPrime" w:cs="Consolas"/>
          <w:sz w:val="22"/>
        </w:rPr>
        <w:t xml:space="preserve"> </w:t>
      </w:r>
      <w:proofErr w:type="spellStart"/>
      <w:r w:rsidRPr="00285ABF">
        <w:rPr>
          <w:rFonts w:ascii="XDPrime" w:hAnsi="XDPrime" w:cs="Consolas"/>
          <w:sz w:val="22"/>
        </w:rPr>
        <w:t>menjadi</w:t>
      </w:r>
      <w:proofErr w:type="spellEnd"/>
      <w:r w:rsidRPr="00285ABF">
        <w:rPr>
          <w:rFonts w:ascii="XDPrime" w:hAnsi="XDPrime" w:cs="Consolas"/>
          <w:sz w:val="22"/>
        </w:rPr>
        <w:t xml:space="preserve"> </w:t>
      </w:r>
      <w:proofErr w:type="spellStart"/>
      <w:r w:rsidRPr="00285ABF">
        <w:rPr>
          <w:rFonts w:ascii="XDPrime" w:hAnsi="XDPrime" w:cs="Consolas"/>
          <w:sz w:val="22"/>
        </w:rPr>
        <w:t>kesulitan</w:t>
      </w:r>
      <w:proofErr w:type="spellEnd"/>
      <w:r w:rsidR="00A8580D">
        <w:rPr>
          <w:rFonts w:ascii="XDPrime" w:hAnsi="XDPrime" w:cs="Consolas"/>
          <w:sz w:val="22"/>
        </w:rPr>
        <w:t xml:space="preserve">, </w:t>
      </w:r>
      <w:proofErr w:type="spellStart"/>
      <w:r w:rsidR="00A8580D">
        <w:rPr>
          <w:rFonts w:ascii="XDPrime" w:hAnsi="XDPrime" w:cs="Consolas"/>
          <w:sz w:val="22"/>
        </w:rPr>
        <w:t>lalu</w:t>
      </w:r>
      <w:proofErr w:type="spellEnd"/>
      <w:r w:rsidR="00A8580D">
        <w:rPr>
          <w:rFonts w:ascii="XDPrime" w:hAnsi="XDPrime" w:cs="Consolas"/>
          <w:sz w:val="22"/>
        </w:rPr>
        <w:t xml:space="preserve"> para </w:t>
      </w:r>
      <w:proofErr w:type="spellStart"/>
      <w:r w:rsidR="00A8580D">
        <w:rPr>
          <w:rFonts w:ascii="XDPrime" w:hAnsi="XDPrime" w:cs="Consolas"/>
          <w:sz w:val="22"/>
        </w:rPr>
        <w:t>siswa</w:t>
      </w:r>
      <w:proofErr w:type="spellEnd"/>
      <w:r w:rsidR="00A8580D">
        <w:rPr>
          <w:rFonts w:ascii="XDPrime" w:hAnsi="XDPrime" w:cs="Consolas"/>
          <w:sz w:val="22"/>
        </w:rPr>
        <w:t xml:space="preserve"> juga </w:t>
      </w:r>
      <w:proofErr w:type="spellStart"/>
      <w:r w:rsidR="00A8580D">
        <w:rPr>
          <w:rFonts w:ascii="XDPrime" w:hAnsi="XDPrime" w:cs="Consolas"/>
          <w:sz w:val="22"/>
        </w:rPr>
        <w:t>tidak</w:t>
      </w:r>
      <w:proofErr w:type="spellEnd"/>
      <w:r w:rsidR="00A8580D">
        <w:rPr>
          <w:rFonts w:ascii="XDPrime" w:hAnsi="XDPrime" w:cs="Consolas"/>
          <w:sz w:val="22"/>
        </w:rPr>
        <w:t xml:space="preserve"> </w:t>
      </w:r>
      <w:proofErr w:type="spellStart"/>
      <w:r w:rsidR="00A8580D">
        <w:rPr>
          <w:rFonts w:ascii="XDPrime" w:hAnsi="XDPrime" w:cs="Consolas"/>
          <w:sz w:val="22"/>
        </w:rPr>
        <w:t>mengerti</w:t>
      </w:r>
      <w:proofErr w:type="spellEnd"/>
      <w:r w:rsidR="00A8580D">
        <w:rPr>
          <w:rFonts w:ascii="XDPrime" w:hAnsi="XDPrime" w:cs="Consolas"/>
          <w:sz w:val="22"/>
        </w:rPr>
        <w:t xml:space="preserve"> </w:t>
      </w:r>
      <w:proofErr w:type="spellStart"/>
      <w:r w:rsidR="00A8580D">
        <w:rPr>
          <w:rFonts w:ascii="XDPrime" w:hAnsi="XDPrime" w:cs="Consolas"/>
          <w:sz w:val="22"/>
        </w:rPr>
        <w:t>bagaimana</w:t>
      </w:r>
      <w:proofErr w:type="spellEnd"/>
      <w:r w:rsidR="00A8580D">
        <w:rPr>
          <w:rFonts w:ascii="XDPrime" w:hAnsi="XDPrime" w:cs="Consolas"/>
          <w:sz w:val="22"/>
        </w:rPr>
        <w:t xml:space="preserve"> </w:t>
      </w:r>
      <w:proofErr w:type="spellStart"/>
      <w:r w:rsidR="00A8580D">
        <w:rPr>
          <w:rFonts w:ascii="XDPrime" w:hAnsi="XDPrime" w:cs="Consolas"/>
          <w:sz w:val="22"/>
        </w:rPr>
        <w:t>cara</w:t>
      </w:r>
      <w:proofErr w:type="spellEnd"/>
      <w:r w:rsidR="00A8580D">
        <w:rPr>
          <w:rFonts w:ascii="XDPrime" w:hAnsi="XDPrime" w:cs="Consolas"/>
          <w:sz w:val="22"/>
        </w:rPr>
        <w:t xml:space="preserve"> </w:t>
      </w:r>
      <w:proofErr w:type="spellStart"/>
      <w:r w:rsidR="00A8580D">
        <w:rPr>
          <w:rFonts w:ascii="XDPrime" w:hAnsi="XDPrime" w:cs="Consolas"/>
          <w:sz w:val="22"/>
        </w:rPr>
        <w:t>sistem</w:t>
      </w:r>
      <w:proofErr w:type="spellEnd"/>
      <w:r w:rsidR="00A8580D">
        <w:rPr>
          <w:rFonts w:ascii="XDPrime" w:hAnsi="XDPrime" w:cs="Consolas"/>
          <w:sz w:val="22"/>
        </w:rPr>
        <w:t xml:space="preserve"> </w:t>
      </w:r>
      <w:proofErr w:type="spellStart"/>
      <w:r w:rsidR="00A8580D">
        <w:rPr>
          <w:rFonts w:ascii="XDPrime" w:hAnsi="XDPrime" w:cs="Consolas"/>
          <w:sz w:val="22"/>
        </w:rPr>
        <w:t>peminjaman</w:t>
      </w:r>
      <w:proofErr w:type="spellEnd"/>
      <w:r w:rsidR="00A8580D">
        <w:rPr>
          <w:rFonts w:ascii="XDPrime" w:hAnsi="XDPrime" w:cs="Consolas"/>
          <w:sz w:val="22"/>
        </w:rPr>
        <w:t xml:space="preserve"> </w:t>
      </w:r>
      <w:proofErr w:type="spellStart"/>
      <w:r w:rsidR="00A8580D">
        <w:rPr>
          <w:rFonts w:ascii="XDPrime" w:hAnsi="XDPrime" w:cs="Consolas"/>
          <w:sz w:val="22"/>
        </w:rPr>
        <w:t>bukunya</w:t>
      </w:r>
      <w:proofErr w:type="spellEnd"/>
      <w:r w:rsidR="001B2D7C">
        <w:rPr>
          <w:rFonts w:ascii="XDPrime" w:hAnsi="XDPrime" w:cs="Consolas"/>
          <w:sz w:val="22"/>
        </w:rPr>
        <w:t xml:space="preserve"> </w:t>
      </w:r>
      <w:proofErr w:type="spellStart"/>
      <w:r w:rsidR="001B2D7C">
        <w:rPr>
          <w:rFonts w:ascii="XDPrime" w:hAnsi="XDPrime" w:cs="Consolas"/>
          <w:sz w:val="22"/>
        </w:rPr>
        <w:t>bagaimana</w:t>
      </w:r>
      <w:proofErr w:type="spellEnd"/>
      <w:r w:rsidR="001B2D7C">
        <w:rPr>
          <w:rFonts w:ascii="XDPrime" w:hAnsi="XDPrime" w:cs="Consolas"/>
          <w:sz w:val="22"/>
        </w:rPr>
        <w:t xml:space="preserve"> yang </w:t>
      </w:r>
      <w:proofErr w:type="spellStart"/>
      <w:r w:rsidR="001B2D7C">
        <w:rPr>
          <w:rFonts w:ascii="XDPrime" w:hAnsi="XDPrime" w:cs="Consolas"/>
          <w:sz w:val="22"/>
        </w:rPr>
        <w:t>membuat</w:t>
      </w:r>
      <w:proofErr w:type="spellEnd"/>
      <w:r w:rsidR="001B2D7C">
        <w:rPr>
          <w:rFonts w:ascii="XDPrime" w:hAnsi="XDPrime" w:cs="Consolas"/>
          <w:sz w:val="22"/>
        </w:rPr>
        <w:t xml:space="preserve"> para </w:t>
      </w:r>
      <w:proofErr w:type="spellStart"/>
      <w:r w:rsidR="001B2D7C">
        <w:rPr>
          <w:rFonts w:ascii="XDPrime" w:hAnsi="XDPrime" w:cs="Consolas"/>
          <w:sz w:val="22"/>
        </w:rPr>
        <w:t>siswa</w:t>
      </w:r>
      <w:proofErr w:type="spellEnd"/>
      <w:r w:rsidR="001B2D7C">
        <w:rPr>
          <w:rFonts w:ascii="XDPrime" w:hAnsi="XDPrime" w:cs="Consolas"/>
          <w:sz w:val="22"/>
        </w:rPr>
        <w:t xml:space="preserve"> di SMA Negeri 1 Kuta Selatan </w:t>
      </w:r>
      <w:proofErr w:type="spellStart"/>
      <w:r w:rsidR="001B2D7C">
        <w:rPr>
          <w:rFonts w:ascii="XDPrime" w:hAnsi="XDPrime" w:cs="Consolas"/>
          <w:sz w:val="22"/>
        </w:rPr>
        <w:t>menjadi</w:t>
      </w:r>
      <w:proofErr w:type="spellEnd"/>
      <w:r w:rsidR="001B2D7C">
        <w:rPr>
          <w:rFonts w:ascii="XDPrime" w:hAnsi="XDPrime" w:cs="Consolas"/>
          <w:sz w:val="22"/>
        </w:rPr>
        <w:t xml:space="preserve"> </w:t>
      </w:r>
      <w:proofErr w:type="spellStart"/>
      <w:r w:rsidR="001B2D7C">
        <w:rPr>
          <w:rFonts w:ascii="XDPrime" w:hAnsi="XDPrime" w:cs="Consolas"/>
          <w:sz w:val="22"/>
        </w:rPr>
        <w:t>kebingungan</w:t>
      </w:r>
      <w:proofErr w:type="spellEnd"/>
      <w:r w:rsidR="001B2D7C">
        <w:rPr>
          <w:rFonts w:ascii="XDPrime" w:hAnsi="XDPrime" w:cs="Consolas"/>
          <w:sz w:val="22"/>
        </w:rPr>
        <w:t>,</w:t>
      </w:r>
      <w:r w:rsidRPr="00285ABF">
        <w:rPr>
          <w:rFonts w:ascii="XDPrime" w:hAnsi="XDPrime" w:cs="Consolas"/>
          <w:sz w:val="22"/>
        </w:rPr>
        <w:t xml:space="preserve"> h</w:t>
      </w:r>
      <w:proofErr w:type="spellStart"/>
      <w:r w:rsidRPr="00285ABF">
        <w:rPr>
          <w:rFonts w:ascii="XDPrime" w:hAnsi="XDPrime" w:cs="Consolas"/>
          <w:sz w:val="22"/>
        </w:rPr>
        <w:t>al</w:t>
      </w:r>
      <w:proofErr w:type="spellEnd"/>
      <w:r w:rsidRPr="00285ABF">
        <w:rPr>
          <w:rFonts w:ascii="XDPrime" w:hAnsi="XDPrime" w:cs="Consolas"/>
          <w:sz w:val="22"/>
        </w:rPr>
        <w:t xml:space="preserve"> </w:t>
      </w:r>
      <w:proofErr w:type="spellStart"/>
      <w:r w:rsidRPr="00285ABF">
        <w:rPr>
          <w:rFonts w:ascii="XDPrime" w:hAnsi="XDPrime" w:cs="Consolas"/>
          <w:sz w:val="22"/>
        </w:rPr>
        <w:t>tersebut</w:t>
      </w:r>
      <w:proofErr w:type="spellEnd"/>
      <w:r w:rsidRPr="00285ABF">
        <w:rPr>
          <w:rFonts w:ascii="XDPrime" w:hAnsi="XDPrime" w:cs="Consolas"/>
          <w:sz w:val="22"/>
        </w:rPr>
        <w:t xml:space="preserve"> juga </w:t>
      </w:r>
      <w:proofErr w:type="spellStart"/>
      <w:r w:rsidRPr="00285ABF">
        <w:rPr>
          <w:rFonts w:ascii="XDPrime" w:hAnsi="XDPrime" w:cs="Consolas"/>
          <w:sz w:val="22"/>
        </w:rPr>
        <w:t>dijumpai</w:t>
      </w:r>
      <w:proofErr w:type="spellEnd"/>
      <w:r w:rsidRPr="00285ABF">
        <w:rPr>
          <w:rFonts w:ascii="XDPrime" w:hAnsi="XDPrime" w:cs="Consolas"/>
          <w:sz w:val="22"/>
        </w:rPr>
        <w:t xml:space="preserve"> oleh </w:t>
      </w:r>
      <w:proofErr w:type="spellStart"/>
      <w:r w:rsidRPr="00285ABF">
        <w:rPr>
          <w:rFonts w:ascii="XDPrime" w:hAnsi="XDPrime" w:cs="Consolas"/>
          <w:sz w:val="22"/>
        </w:rPr>
        <w:t>peneliti</w:t>
      </w:r>
      <w:proofErr w:type="spellEnd"/>
      <w:r w:rsidRPr="00285ABF">
        <w:rPr>
          <w:rFonts w:ascii="XDPrime" w:hAnsi="XDPrime" w:cs="Consolas"/>
          <w:sz w:val="22"/>
        </w:rPr>
        <w:t xml:space="preserve"> pada </w:t>
      </w:r>
      <w:proofErr w:type="spellStart"/>
      <w:r w:rsidRPr="00285ABF">
        <w:rPr>
          <w:rFonts w:ascii="XDPrime" w:hAnsi="XDPrime" w:cs="Consolas"/>
          <w:sz w:val="22"/>
        </w:rPr>
        <w:t>sekolah</w:t>
      </w:r>
      <w:proofErr w:type="spellEnd"/>
      <w:r w:rsidRPr="00285ABF">
        <w:rPr>
          <w:rFonts w:ascii="XDPrime" w:hAnsi="XDPrime" w:cs="Consolas"/>
          <w:sz w:val="22"/>
        </w:rPr>
        <w:t xml:space="preserve"> SMA Negeri 1 Kuta Selatan.</w:t>
      </w:r>
      <w:r w:rsidR="00AE5820">
        <w:rPr>
          <w:rFonts w:ascii="XDPrime" w:hAnsi="XDPrime" w:cs="Consolas"/>
          <w:sz w:val="22"/>
        </w:rPr>
        <w:t xml:space="preserve"> </w:t>
      </w:r>
    </w:p>
    <w:p w14:paraId="0FB2BFD9" w14:textId="77777777" w:rsidR="00A414C6" w:rsidRDefault="00A414C6" w:rsidP="00285ABF">
      <w:pPr>
        <w:spacing w:after="0" w:line="276" w:lineRule="auto"/>
        <w:ind w:firstLine="567"/>
        <w:jc w:val="both"/>
        <w:rPr>
          <w:rFonts w:ascii="XDPrime" w:hAnsi="XDPrime" w:cs="Consolas"/>
          <w:sz w:val="22"/>
        </w:rPr>
      </w:pPr>
    </w:p>
    <w:p w14:paraId="226D8B75" w14:textId="201D6750" w:rsidR="00AE5820" w:rsidRDefault="00AE5820" w:rsidP="00285ABF">
      <w:pPr>
        <w:spacing w:after="0" w:line="276" w:lineRule="auto"/>
        <w:ind w:firstLine="567"/>
        <w:jc w:val="both"/>
        <w:rPr>
          <w:rFonts w:ascii="XDPrime" w:hAnsi="XDPrime" w:cs="Consolas"/>
          <w:sz w:val="22"/>
        </w:rPr>
      </w:pPr>
      <w:proofErr w:type="spellStart"/>
      <w:r w:rsidRPr="00AE5820">
        <w:rPr>
          <w:rFonts w:ascii="XDPrime" w:hAnsi="XDPrime" w:cs="Consolas"/>
          <w:sz w:val="22"/>
        </w:rPr>
        <w:t>Berdasarkan</w:t>
      </w:r>
      <w:proofErr w:type="spellEnd"/>
      <w:r w:rsidRPr="00AE5820">
        <w:rPr>
          <w:rFonts w:ascii="XDPrime" w:hAnsi="XDPrime" w:cs="Consolas"/>
          <w:sz w:val="22"/>
        </w:rPr>
        <w:t xml:space="preserve"> </w:t>
      </w:r>
      <w:proofErr w:type="spellStart"/>
      <w:r w:rsidRPr="00AE5820">
        <w:rPr>
          <w:rFonts w:ascii="XDPrime" w:hAnsi="XDPrime" w:cs="Consolas"/>
          <w:sz w:val="22"/>
        </w:rPr>
        <w:t>masalah</w:t>
      </w:r>
      <w:proofErr w:type="spellEnd"/>
      <w:r w:rsidRPr="00AE5820">
        <w:rPr>
          <w:rFonts w:ascii="XDPrime" w:hAnsi="XDPrime" w:cs="Consolas"/>
          <w:sz w:val="22"/>
        </w:rPr>
        <w:t xml:space="preserve"> </w:t>
      </w:r>
      <w:proofErr w:type="spellStart"/>
      <w:r w:rsidRPr="00AE5820">
        <w:rPr>
          <w:rFonts w:ascii="XDPrime" w:hAnsi="XDPrime" w:cs="Consolas"/>
          <w:sz w:val="22"/>
        </w:rPr>
        <w:t>tersebut</w:t>
      </w:r>
      <w:proofErr w:type="spellEnd"/>
      <w:r w:rsidRPr="00AE5820">
        <w:rPr>
          <w:rFonts w:ascii="XDPrime" w:hAnsi="XDPrime" w:cs="Consolas"/>
          <w:sz w:val="22"/>
        </w:rPr>
        <w:t xml:space="preserve">, </w:t>
      </w:r>
      <w:proofErr w:type="spellStart"/>
      <w:r w:rsidRPr="00AE5820">
        <w:rPr>
          <w:rFonts w:ascii="XDPrime" w:hAnsi="XDPrime" w:cs="Consolas"/>
          <w:sz w:val="22"/>
        </w:rPr>
        <w:t>maka</w:t>
      </w:r>
      <w:proofErr w:type="spellEnd"/>
      <w:r w:rsidRPr="00AE5820">
        <w:rPr>
          <w:rFonts w:ascii="XDPrime" w:hAnsi="XDPrime" w:cs="Consolas"/>
          <w:sz w:val="22"/>
        </w:rPr>
        <w:t xml:space="preserve"> </w:t>
      </w:r>
      <w:proofErr w:type="spellStart"/>
      <w:r w:rsidRPr="00AE5820">
        <w:rPr>
          <w:rFonts w:ascii="XDPrime" w:hAnsi="XDPrime" w:cs="Consolas"/>
          <w:sz w:val="22"/>
        </w:rPr>
        <w:t>perlu</w:t>
      </w:r>
      <w:proofErr w:type="spellEnd"/>
      <w:r w:rsidRPr="00AE5820">
        <w:rPr>
          <w:rFonts w:ascii="XDPrime" w:hAnsi="XDPrime" w:cs="Consolas"/>
          <w:sz w:val="22"/>
        </w:rPr>
        <w:t xml:space="preserve"> </w:t>
      </w:r>
      <w:proofErr w:type="spellStart"/>
      <w:r w:rsidRPr="00AE5820">
        <w:rPr>
          <w:rFonts w:ascii="XDPrime" w:hAnsi="XDPrime" w:cs="Consolas"/>
          <w:sz w:val="22"/>
        </w:rPr>
        <w:t>dibuatkan</w:t>
      </w:r>
      <w:proofErr w:type="spellEnd"/>
      <w:r w:rsidRPr="00AE5820">
        <w:rPr>
          <w:rFonts w:ascii="XDPrime" w:hAnsi="XDPrime" w:cs="Consolas"/>
          <w:sz w:val="22"/>
        </w:rPr>
        <w:t xml:space="preserve"> </w:t>
      </w:r>
      <w:proofErr w:type="spellStart"/>
      <w:r w:rsidRPr="00AE5820">
        <w:rPr>
          <w:rFonts w:ascii="XDPrime" w:hAnsi="XDPrime" w:cs="Consolas"/>
          <w:sz w:val="22"/>
        </w:rPr>
        <w:t>sistem</w:t>
      </w:r>
      <w:proofErr w:type="spellEnd"/>
      <w:r w:rsidRPr="00AE5820">
        <w:rPr>
          <w:rFonts w:ascii="XDPrime" w:hAnsi="XDPrime" w:cs="Consolas"/>
          <w:sz w:val="22"/>
        </w:rPr>
        <w:t xml:space="preserve"> </w:t>
      </w:r>
      <w:proofErr w:type="spellStart"/>
      <w:r w:rsidRPr="00AE5820">
        <w:rPr>
          <w:rFonts w:ascii="XDPrime" w:hAnsi="XDPrime" w:cs="Consolas"/>
          <w:sz w:val="22"/>
        </w:rPr>
        <w:t>perpustakaan</w:t>
      </w:r>
      <w:proofErr w:type="spellEnd"/>
      <w:r w:rsidRPr="00AE5820">
        <w:rPr>
          <w:rFonts w:ascii="XDPrime" w:hAnsi="XDPrime" w:cs="Consolas"/>
          <w:sz w:val="22"/>
        </w:rPr>
        <w:t xml:space="preserve"> digital, </w:t>
      </w:r>
      <w:proofErr w:type="spellStart"/>
      <w:r w:rsidRPr="00AE5820">
        <w:rPr>
          <w:rFonts w:ascii="XDPrime" w:hAnsi="XDPrime" w:cs="Consolas"/>
          <w:sz w:val="22"/>
        </w:rPr>
        <w:t>Perpustakaan</w:t>
      </w:r>
      <w:proofErr w:type="spellEnd"/>
      <w:r w:rsidRPr="00AE5820">
        <w:rPr>
          <w:rFonts w:ascii="XDPrime" w:hAnsi="XDPrime" w:cs="Consolas"/>
          <w:sz w:val="22"/>
        </w:rPr>
        <w:t xml:space="preserve"> Osaka (</w:t>
      </w:r>
      <w:proofErr w:type="spellStart"/>
      <w:r w:rsidRPr="00AE5820">
        <w:rPr>
          <w:rFonts w:ascii="XDPrime" w:hAnsi="XDPrime" w:cs="Consolas"/>
          <w:sz w:val="22"/>
        </w:rPr>
        <w:t>Pusaka</w:t>
      </w:r>
      <w:proofErr w:type="spellEnd"/>
      <w:r w:rsidRPr="00AE5820">
        <w:rPr>
          <w:rFonts w:ascii="XDPrime" w:hAnsi="XDPrime" w:cs="Consolas"/>
          <w:sz w:val="22"/>
        </w:rPr>
        <w:t xml:space="preserve">) yang </w:t>
      </w:r>
      <w:proofErr w:type="spellStart"/>
      <w:r w:rsidRPr="00AE5820">
        <w:rPr>
          <w:rFonts w:ascii="XDPrime" w:hAnsi="XDPrime" w:cs="Consolas"/>
          <w:sz w:val="22"/>
        </w:rPr>
        <w:t>dapat</w:t>
      </w:r>
      <w:proofErr w:type="spellEnd"/>
      <w:r w:rsidRPr="00AE5820">
        <w:rPr>
          <w:rFonts w:ascii="XDPrime" w:hAnsi="XDPrime" w:cs="Consolas"/>
          <w:sz w:val="22"/>
        </w:rPr>
        <w:t xml:space="preserve"> </w:t>
      </w:r>
      <w:proofErr w:type="spellStart"/>
      <w:r w:rsidRPr="00AE5820">
        <w:rPr>
          <w:rFonts w:ascii="XDPrime" w:hAnsi="XDPrime" w:cs="Consolas"/>
          <w:sz w:val="22"/>
        </w:rPr>
        <w:t>memenuhi</w:t>
      </w:r>
      <w:proofErr w:type="spellEnd"/>
      <w:r w:rsidRPr="00AE5820">
        <w:rPr>
          <w:rFonts w:ascii="XDPrime" w:hAnsi="XDPrime" w:cs="Consolas"/>
          <w:sz w:val="22"/>
        </w:rPr>
        <w:t xml:space="preserve"> </w:t>
      </w:r>
      <w:proofErr w:type="spellStart"/>
      <w:r w:rsidRPr="00AE5820">
        <w:rPr>
          <w:rFonts w:ascii="XDPrime" w:hAnsi="XDPrime" w:cs="Consolas"/>
          <w:sz w:val="22"/>
        </w:rPr>
        <w:t>kebutuhan-kebutuhan</w:t>
      </w:r>
      <w:proofErr w:type="spellEnd"/>
      <w:r w:rsidRPr="00AE5820">
        <w:rPr>
          <w:rFonts w:ascii="XDPrime" w:hAnsi="XDPrime" w:cs="Consolas"/>
          <w:sz w:val="22"/>
        </w:rPr>
        <w:t xml:space="preserve"> yang </w:t>
      </w:r>
      <w:proofErr w:type="spellStart"/>
      <w:r w:rsidRPr="00AE5820">
        <w:rPr>
          <w:rFonts w:ascii="XDPrime" w:hAnsi="XDPrime" w:cs="Consolas"/>
          <w:sz w:val="22"/>
        </w:rPr>
        <w:t>diperlukan</w:t>
      </w:r>
      <w:proofErr w:type="spellEnd"/>
      <w:r w:rsidRPr="00AE5820">
        <w:rPr>
          <w:rFonts w:ascii="XDPrime" w:hAnsi="XDPrime" w:cs="Consolas"/>
          <w:sz w:val="22"/>
        </w:rPr>
        <w:t xml:space="preserve"> oleh </w:t>
      </w:r>
      <w:proofErr w:type="spellStart"/>
      <w:r w:rsidRPr="00AE5820">
        <w:rPr>
          <w:rFonts w:ascii="XDPrime" w:hAnsi="XDPrime" w:cs="Consolas"/>
          <w:sz w:val="22"/>
        </w:rPr>
        <w:t>Sekolah</w:t>
      </w:r>
      <w:proofErr w:type="spellEnd"/>
      <w:r>
        <w:rPr>
          <w:rFonts w:ascii="XDPrime" w:hAnsi="XDPrime" w:cs="Consolas"/>
          <w:sz w:val="22"/>
        </w:rPr>
        <w:t xml:space="preserve"> SMA Negeri 1 Kuta Selatan</w:t>
      </w:r>
      <w:r w:rsidRPr="00AE5820">
        <w:rPr>
          <w:rFonts w:ascii="XDPrime" w:hAnsi="XDPrime" w:cs="Consolas"/>
          <w:sz w:val="22"/>
        </w:rPr>
        <w:t xml:space="preserve">, </w:t>
      </w:r>
      <w:proofErr w:type="spellStart"/>
      <w:r w:rsidRPr="00AE5820">
        <w:rPr>
          <w:rFonts w:ascii="XDPrime" w:hAnsi="XDPrime" w:cs="Consolas"/>
          <w:sz w:val="22"/>
        </w:rPr>
        <w:t>Pustakawan</w:t>
      </w:r>
      <w:proofErr w:type="spellEnd"/>
      <w:r w:rsidRPr="00AE5820">
        <w:rPr>
          <w:rFonts w:ascii="XDPrime" w:hAnsi="XDPrime" w:cs="Consolas"/>
          <w:sz w:val="22"/>
        </w:rPr>
        <w:t xml:space="preserve">, </w:t>
      </w:r>
      <w:proofErr w:type="spellStart"/>
      <w:r w:rsidRPr="00AE5820">
        <w:rPr>
          <w:rFonts w:ascii="XDPrime" w:hAnsi="XDPrime" w:cs="Consolas"/>
          <w:sz w:val="22"/>
        </w:rPr>
        <w:t>serta</w:t>
      </w:r>
      <w:proofErr w:type="spellEnd"/>
      <w:r w:rsidRPr="00AE5820">
        <w:rPr>
          <w:rFonts w:ascii="XDPrime" w:hAnsi="XDPrime" w:cs="Consolas"/>
          <w:sz w:val="22"/>
        </w:rPr>
        <w:t xml:space="preserve"> </w:t>
      </w:r>
      <w:proofErr w:type="spellStart"/>
      <w:r w:rsidRPr="00AE5820">
        <w:rPr>
          <w:rFonts w:ascii="XDPrime" w:hAnsi="XDPrime" w:cs="Consolas"/>
          <w:sz w:val="22"/>
        </w:rPr>
        <w:t>Anggota</w:t>
      </w:r>
      <w:proofErr w:type="spellEnd"/>
      <w:r w:rsidRPr="00AE5820">
        <w:rPr>
          <w:rFonts w:ascii="XDPrime" w:hAnsi="XDPrime" w:cs="Consolas"/>
          <w:sz w:val="22"/>
        </w:rPr>
        <w:t xml:space="preserve"> </w:t>
      </w:r>
      <w:proofErr w:type="spellStart"/>
      <w:r w:rsidRPr="00AE5820">
        <w:rPr>
          <w:rFonts w:ascii="XDPrime" w:hAnsi="XDPrime" w:cs="Consolas"/>
          <w:sz w:val="22"/>
        </w:rPr>
        <w:t>Perpustakaan</w:t>
      </w:r>
      <w:proofErr w:type="spellEnd"/>
      <w:r w:rsidRPr="00AE5820">
        <w:rPr>
          <w:rFonts w:ascii="XDPrime" w:hAnsi="XDPrime" w:cs="Consolas"/>
          <w:sz w:val="22"/>
        </w:rPr>
        <w:t xml:space="preserve"> </w:t>
      </w:r>
      <w:proofErr w:type="spellStart"/>
      <w:r w:rsidRPr="00AE5820">
        <w:rPr>
          <w:rFonts w:ascii="XDPrime" w:hAnsi="XDPrime" w:cs="Consolas"/>
          <w:sz w:val="22"/>
        </w:rPr>
        <w:t>baik</w:t>
      </w:r>
      <w:proofErr w:type="spellEnd"/>
      <w:r w:rsidRPr="00AE5820">
        <w:rPr>
          <w:rFonts w:ascii="XDPrime" w:hAnsi="XDPrime" w:cs="Consolas"/>
          <w:sz w:val="22"/>
        </w:rPr>
        <w:t xml:space="preserve"> </w:t>
      </w:r>
      <w:proofErr w:type="spellStart"/>
      <w:r w:rsidRPr="00AE5820">
        <w:rPr>
          <w:rFonts w:ascii="XDPrime" w:hAnsi="XDPrime" w:cs="Consolas"/>
          <w:sz w:val="22"/>
        </w:rPr>
        <w:t>Siswa</w:t>
      </w:r>
      <w:proofErr w:type="spellEnd"/>
      <w:r w:rsidRPr="00AE5820">
        <w:rPr>
          <w:rFonts w:ascii="XDPrime" w:hAnsi="XDPrime" w:cs="Consolas"/>
          <w:sz w:val="22"/>
        </w:rPr>
        <w:t xml:space="preserve"> dan </w:t>
      </w:r>
      <w:proofErr w:type="spellStart"/>
      <w:r w:rsidRPr="00AE5820">
        <w:rPr>
          <w:rFonts w:ascii="XDPrime" w:hAnsi="XDPrime" w:cs="Consolas"/>
          <w:sz w:val="22"/>
        </w:rPr>
        <w:t>Siswi</w:t>
      </w:r>
      <w:proofErr w:type="spellEnd"/>
      <w:r w:rsidRPr="00AE5820">
        <w:rPr>
          <w:rFonts w:ascii="XDPrime" w:hAnsi="XDPrime" w:cs="Consolas"/>
          <w:sz w:val="22"/>
        </w:rPr>
        <w:t xml:space="preserve">, </w:t>
      </w:r>
      <w:proofErr w:type="spellStart"/>
      <w:r w:rsidRPr="00AE5820">
        <w:rPr>
          <w:rFonts w:ascii="XDPrime" w:hAnsi="XDPrime" w:cs="Consolas"/>
          <w:sz w:val="22"/>
        </w:rPr>
        <w:t>ataupun</w:t>
      </w:r>
      <w:proofErr w:type="spellEnd"/>
      <w:r w:rsidRPr="00AE5820">
        <w:rPr>
          <w:rFonts w:ascii="XDPrime" w:hAnsi="XDPrime" w:cs="Consolas"/>
          <w:sz w:val="22"/>
        </w:rPr>
        <w:t xml:space="preserve"> Masyarakat </w:t>
      </w:r>
      <w:proofErr w:type="spellStart"/>
      <w:r w:rsidRPr="00AE5820">
        <w:rPr>
          <w:rFonts w:ascii="XDPrime" w:hAnsi="XDPrime" w:cs="Consolas"/>
          <w:sz w:val="22"/>
        </w:rPr>
        <w:t>Umum</w:t>
      </w:r>
      <w:proofErr w:type="spellEnd"/>
      <w:r w:rsidRPr="00AE5820">
        <w:rPr>
          <w:rFonts w:ascii="XDPrime" w:hAnsi="XDPrime" w:cs="Consolas"/>
          <w:sz w:val="22"/>
        </w:rPr>
        <w:t xml:space="preserve">. Pada </w:t>
      </w:r>
      <w:proofErr w:type="spellStart"/>
      <w:r w:rsidRPr="00AE5820">
        <w:rPr>
          <w:rFonts w:ascii="XDPrime" w:hAnsi="XDPrime" w:cs="Consolas"/>
          <w:sz w:val="22"/>
        </w:rPr>
        <w:t>penelitian</w:t>
      </w:r>
      <w:proofErr w:type="spellEnd"/>
      <w:r w:rsidRPr="00AE5820">
        <w:rPr>
          <w:rFonts w:ascii="XDPrime" w:hAnsi="XDPrime" w:cs="Consolas"/>
          <w:sz w:val="22"/>
        </w:rPr>
        <w:t xml:space="preserve"> </w:t>
      </w:r>
      <w:proofErr w:type="spellStart"/>
      <w:r w:rsidRPr="00AE5820">
        <w:rPr>
          <w:rFonts w:ascii="XDPrime" w:hAnsi="XDPrime" w:cs="Consolas"/>
          <w:sz w:val="22"/>
        </w:rPr>
        <w:t>ini</w:t>
      </w:r>
      <w:proofErr w:type="spellEnd"/>
      <w:r w:rsidRPr="00AE5820">
        <w:rPr>
          <w:rFonts w:ascii="XDPrime" w:hAnsi="XDPrime" w:cs="Consolas"/>
          <w:sz w:val="22"/>
        </w:rPr>
        <w:t xml:space="preserve"> </w:t>
      </w:r>
      <w:proofErr w:type="spellStart"/>
      <w:r w:rsidRPr="00AE5820">
        <w:rPr>
          <w:rFonts w:ascii="XDPrime" w:hAnsi="XDPrime" w:cs="Consolas"/>
          <w:sz w:val="22"/>
        </w:rPr>
        <w:t>pengembangan</w:t>
      </w:r>
      <w:proofErr w:type="spellEnd"/>
      <w:r w:rsidRPr="00AE5820">
        <w:rPr>
          <w:rFonts w:ascii="XDPrime" w:hAnsi="XDPrime" w:cs="Consolas"/>
          <w:sz w:val="22"/>
        </w:rPr>
        <w:t xml:space="preserve"> </w:t>
      </w:r>
      <w:proofErr w:type="spellStart"/>
      <w:r w:rsidRPr="00AE5820">
        <w:rPr>
          <w:rFonts w:ascii="XDPrime" w:hAnsi="XDPrime" w:cs="Consolas"/>
          <w:sz w:val="22"/>
        </w:rPr>
        <w:t>sistem</w:t>
      </w:r>
      <w:proofErr w:type="spellEnd"/>
      <w:r w:rsidRPr="00AE5820">
        <w:rPr>
          <w:rFonts w:ascii="XDPrime" w:hAnsi="XDPrime" w:cs="Consolas"/>
          <w:sz w:val="22"/>
        </w:rPr>
        <w:t xml:space="preserve"> </w:t>
      </w:r>
      <w:proofErr w:type="spellStart"/>
      <w:r w:rsidRPr="00AE5820">
        <w:rPr>
          <w:rFonts w:ascii="XDPrime" w:hAnsi="XDPrime" w:cs="Consolas"/>
          <w:sz w:val="22"/>
        </w:rPr>
        <w:t>akan</w:t>
      </w:r>
      <w:proofErr w:type="spellEnd"/>
      <w:r w:rsidRPr="00AE5820">
        <w:rPr>
          <w:rFonts w:ascii="XDPrime" w:hAnsi="XDPrime" w:cs="Consolas"/>
          <w:sz w:val="22"/>
        </w:rPr>
        <w:t xml:space="preserve"> </w:t>
      </w:r>
      <w:proofErr w:type="spellStart"/>
      <w:r w:rsidRPr="00AE5820">
        <w:rPr>
          <w:rFonts w:ascii="XDPrime" w:hAnsi="XDPrime" w:cs="Consolas"/>
          <w:sz w:val="22"/>
        </w:rPr>
        <w:t>menggunakan</w:t>
      </w:r>
      <w:proofErr w:type="spellEnd"/>
      <w:r w:rsidRPr="00AE5820">
        <w:rPr>
          <w:rFonts w:ascii="XDPrime" w:hAnsi="XDPrime" w:cs="Consolas"/>
          <w:sz w:val="22"/>
        </w:rPr>
        <w:t xml:space="preserve"> Framework Laravel dan </w:t>
      </w:r>
      <w:proofErr w:type="spellStart"/>
      <w:r w:rsidRPr="00AE5820">
        <w:rPr>
          <w:rFonts w:ascii="XDPrime" w:hAnsi="XDPrime" w:cs="Consolas"/>
          <w:sz w:val="22"/>
        </w:rPr>
        <w:t>menggunakan</w:t>
      </w:r>
      <w:proofErr w:type="spellEnd"/>
      <w:r w:rsidRPr="00AE5820">
        <w:rPr>
          <w:rFonts w:ascii="XDPrime" w:hAnsi="XDPrime" w:cs="Consolas"/>
          <w:sz w:val="22"/>
        </w:rPr>
        <w:t xml:space="preserve"> </w:t>
      </w:r>
      <w:proofErr w:type="spellStart"/>
      <w:r w:rsidRPr="00AE5820">
        <w:rPr>
          <w:rFonts w:ascii="XDPrime" w:hAnsi="XDPrime" w:cs="Consolas"/>
          <w:sz w:val="22"/>
        </w:rPr>
        <w:t>metode</w:t>
      </w:r>
      <w:proofErr w:type="spellEnd"/>
      <w:r w:rsidRPr="00AE5820">
        <w:rPr>
          <w:rFonts w:ascii="XDPrime" w:hAnsi="XDPrime" w:cs="Consolas"/>
          <w:sz w:val="22"/>
        </w:rPr>
        <w:t xml:space="preserve"> Personal Extreme Programming (PXP). </w:t>
      </w:r>
      <w:proofErr w:type="spellStart"/>
      <w:r w:rsidRPr="00AE5820">
        <w:rPr>
          <w:rFonts w:ascii="XDPrime" w:hAnsi="XDPrime" w:cs="Consolas"/>
          <w:sz w:val="22"/>
        </w:rPr>
        <w:t>Dengan</w:t>
      </w:r>
      <w:proofErr w:type="spellEnd"/>
      <w:r w:rsidRPr="00AE5820">
        <w:rPr>
          <w:rFonts w:ascii="XDPrime" w:hAnsi="XDPrime" w:cs="Consolas"/>
          <w:sz w:val="22"/>
        </w:rPr>
        <w:t xml:space="preserve"> </w:t>
      </w:r>
      <w:proofErr w:type="spellStart"/>
      <w:r w:rsidRPr="00AE5820">
        <w:rPr>
          <w:rFonts w:ascii="XDPrime" w:hAnsi="XDPrime" w:cs="Consolas"/>
          <w:sz w:val="22"/>
        </w:rPr>
        <w:t>menggunakan</w:t>
      </w:r>
      <w:proofErr w:type="spellEnd"/>
      <w:r w:rsidRPr="00AE5820">
        <w:rPr>
          <w:rFonts w:ascii="XDPrime" w:hAnsi="XDPrime" w:cs="Consolas"/>
          <w:sz w:val="22"/>
        </w:rPr>
        <w:t xml:space="preserve"> </w:t>
      </w:r>
      <w:proofErr w:type="spellStart"/>
      <w:r w:rsidRPr="00AE5820">
        <w:rPr>
          <w:rFonts w:ascii="XDPrime" w:hAnsi="XDPrime" w:cs="Consolas"/>
          <w:sz w:val="22"/>
        </w:rPr>
        <w:t>sistem</w:t>
      </w:r>
      <w:proofErr w:type="spellEnd"/>
      <w:r w:rsidRPr="00AE5820">
        <w:rPr>
          <w:rFonts w:ascii="XDPrime" w:hAnsi="XDPrime" w:cs="Consolas"/>
          <w:sz w:val="22"/>
        </w:rPr>
        <w:t xml:space="preserve"> </w:t>
      </w:r>
      <w:proofErr w:type="spellStart"/>
      <w:r w:rsidRPr="00AE5820">
        <w:rPr>
          <w:rFonts w:ascii="XDPrime" w:hAnsi="XDPrime" w:cs="Consolas"/>
          <w:sz w:val="22"/>
        </w:rPr>
        <w:t>perpustakaan</w:t>
      </w:r>
      <w:proofErr w:type="spellEnd"/>
      <w:r w:rsidRPr="00AE5820">
        <w:rPr>
          <w:rFonts w:ascii="XDPrime" w:hAnsi="XDPrime" w:cs="Consolas"/>
          <w:sz w:val="22"/>
        </w:rPr>
        <w:t xml:space="preserve"> digital yang </w:t>
      </w:r>
      <w:proofErr w:type="spellStart"/>
      <w:r w:rsidRPr="00AE5820">
        <w:rPr>
          <w:rFonts w:ascii="XDPrime" w:hAnsi="XDPrime" w:cs="Consolas"/>
          <w:sz w:val="22"/>
        </w:rPr>
        <w:t>telah</w:t>
      </w:r>
      <w:proofErr w:type="spellEnd"/>
      <w:r w:rsidRPr="00AE5820">
        <w:rPr>
          <w:rFonts w:ascii="XDPrime" w:hAnsi="XDPrime" w:cs="Consolas"/>
          <w:sz w:val="22"/>
        </w:rPr>
        <w:t xml:space="preserve"> </w:t>
      </w:r>
      <w:proofErr w:type="spellStart"/>
      <w:r w:rsidRPr="00AE5820">
        <w:rPr>
          <w:rFonts w:ascii="XDPrime" w:hAnsi="XDPrime" w:cs="Consolas"/>
          <w:sz w:val="22"/>
        </w:rPr>
        <w:t>dibangun</w:t>
      </w:r>
      <w:proofErr w:type="spellEnd"/>
      <w:r w:rsidRPr="00AE5820">
        <w:rPr>
          <w:rFonts w:ascii="XDPrime" w:hAnsi="XDPrime" w:cs="Consolas"/>
          <w:sz w:val="22"/>
        </w:rPr>
        <w:t xml:space="preserve"> </w:t>
      </w:r>
      <w:proofErr w:type="spellStart"/>
      <w:r w:rsidRPr="00AE5820">
        <w:rPr>
          <w:rFonts w:ascii="XDPrime" w:hAnsi="XDPrime" w:cs="Consolas"/>
          <w:sz w:val="22"/>
        </w:rPr>
        <w:t>diharapkan</w:t>
      </w:r>
      <w:proofErr w:type="spellEnd"/>
      <w:r w:rsidRPr="00AE5820">
        <w:rPr>
          <w:rFonts w:ascii="XDPrime" w:hAnsi="XDPrime" w:cs="Consolas"/>
          <w:sz w:val="22"/>
        </w:rPr>
        <w:t xml:space="preserve"> </w:t>
      </w:r>
      <w:proofErr w:type="spellStart"/>
      <w:r w:rsidRPr="00AE5820">
        <w:rPr>
          <w:rFonts w:ascii="XDPrime" w:hAnsi="XDPrime" w:cs="Consolas"/>
          <w:sz w:val="22"/>
        </w:rPr>
        <w:t>dapat</w:t>
      </w:r>
      <w:proofErr w:type="spellEnd"/>
      <w:r w:rsidRPr="00AE5820">
        <w:rPr>
          <w:rFonts w:ascii="XDPrime" w:hAnsi="XDPrime" w:cs="Consolas"/>
          <w:sz w:val="22"/>
        </w:rPr>
        <w:t xml:space="preserve"> </w:t>
      </w:r>
      <w:proofErr w:type="spellStart"/>
      <w:r w:rsidRPr="00AE5820">
        <w:rPr>
          <w:rFonts w:ascii="XDPrime" w:hAnsi="XDPrime" w:cs="Consolas"/>
          <w:sz w:val="22"/>
        </w:rPr>
        <w:t>membantu</w:t>
      </w:r>
      <w:proofErr w:type="spellEnd"/>
      <w:r w:rsidRPr="00AE5820">
        <w:rPr>
          <w:rFonts w:ascii="XDPrime" w:hAnsi="XDPrime" w:cs="Consolas"/>
          <w:sz w:val="22"/>
        </w:rPr>
        <w:t xml:space="preserve"> dan </w:t>
      </w:r>
      <w:proofErr w:type="spellStart"/>
      <w:r w:rsidRPr="00AE5820">
        <w:rPr>
          <w:rFonts w:ascii="XDPrime" w:hAnsi="XDPrime" w:cs="Consolas"/>
          <w:sz w:val="22"/>
        </w:rPr>
        <w:t>memberikan</w:t>
      </w:r>
      <w:proofErr w:type="spellEnd"/>
      <w:r w:rsidRPr="00AE5820">
        <w:rPr>
          <w:rFonts w:ascii="XDPrime" w:hAnsi="XDPrime" w:cs="Consolas"/>
          <w:sz w:val="22"/>
        </w:rPr>
        <w:t xml:space="preserve"> </w:t>
      </w:r>
      <w:proofErr w:type="spellStart"/>
      <w:r w:rsidRPr="00AE5820">
        <w:rPr>
          <w:rFonts w:ascii="XDPrime" w:hAnsi="XDPrime" w:cs="Consolas"/>
          <w:sz w:val="22"/>
        </w:rPr>
        <w:t>kemudahan</w:t>
      </w:r>
      <w:proofErr w:type="spellEnd"/>
      <w:r w:rsidRPr="00AE5820">
        <w:rPr>
          <w:rFonts w:ascii="XDPrime" w:hAnsi="XDPrime" w:cs="Consolas"/>
          <w:sz w:val="22"/>
        </w:rPr>
        <w:t xml:space="preserve"> </w:t>
      </w:r>
      <w:proofErr w:type="spellStart"/>
      <w:r w:rsidRPr="00AE5820">
        <w:rPr>
          <w:rFonts w:ascii="XDPrime" w:hAnsi="XDPrime" w:cs="Consolas"/>
          <w:sz w:val="22"/>
        </w:rPr>
        <w:t>dalam</w:t>
      </w:r>
      <w:proofErr w:type="spellEnd"/>
      <w:r w:rsidRPr="00AE5820">
        <w:rPr>
          <w:rFonts w:ascii="XDPrime" w:hAnsi="XDPrime" w:cs="Consolas"/>
          <w:sz w:val="22"/>
        </w:rPr>
        <w:t xml:space="preserve"> </w:t>
      </w:r>
      <w:proofErr w:type="spellStart"/>
      <w:r w:rsidRPr="00AE5820">
        <w:rPr>
          <w:rFonts w:ascii="XDPrime" w:hAnsi="XDPrime" w:cs="Consolas"/>
          <w:sz w:val="22"/>
        </w:rPr>
        <w:t>pengelolaan</w:t>
      </w:r>
      <w:proofErr w:type="spellEnd"/>
      <w:r w:rsidRPr="00AE5820">
        <w:rPr>
          <w:rFonts w:ascii="XDPrime" w:hAnsi="XDPrime" w:cs="Consolas"/>
          <w:sz w:val="22"/>
        </w:rPr>
        <w:t xml:space="preserve"> data </w:t>
      </w:r>
      <w:proofErr w:type="spellStart"/>
      <w:r w:rsidRPr="00AE5820">
        <w:rPr>
          <w:rFonts w:ascii="XDPrime" w:hAnsi="XDPrime" w:cs="Consolas"/>
          <w:sz w:val="22"/>
        </w:rPr>
        <w:t>perpustakaan</w:t>
      </w:r>
      <w:proofErr w:type="spellEnd"/>
      <w:r w:rsidRPr="00AE5820">
        <w:rPr>
          <w:rFonts w:ascii="XDPrime" w:hAnsi="XDPrime" w:cs="Consolas"/>
          <w:sz w:val="22"/>
        </w:rPr>
        <w:t xml:space="preserve"> </w:t>
      </w:r>
      <w:proofErr w:type="spellStart"/>
      <w:r w:rsidRPr="00AE5820">
        <w:rPr>
          <w:rFonts w:ascii="XDPrime" w:hAnsi="XDPrime" w:cs="Consolas"/>
          <w:sz w:val="22"/>
        </w:rPr>
        <w:t>bagi</w:t>
      </w:r>
      <w:proofErr w:type="spellEnd"/>
      <w:r w:rsidRPr="00AE5820">
        <w:rPr>
          <w:rFonts w:ascii="XDPrime" w:hAnsi="XDPrime" w:cs="Consolas"/>
          <w:sz w:val="22"/>
        </w:rPr>
        <w:t xml:space="preserve"> </w:t>
      </w:r>
      <w:proofErr w:type="spellStart"/>
      <w:r w:rsidRPr="00AE5820">
        <w:rPr>
          <w:rFonts w:ascii="XDPrime" w:hAnsi="XDPrime" w:cs="Consolas"/>
          <w:sz w:val="22"/>
        </w:rPr>
        <w:t>pustakawan</w:t>
      </w:r>
      <w:proofErr w:type="spellEnd"/>
      <w:r w:rsidRPr="00AE5820">
        <w:rPr>
          <w:rFonts w:ascii="XDPrime" w:hAnsi="XDPrime" w:cs="Consolas"/>
          <w:sz w:val="22"/>
        </w:rPr>
        <w:t xml:space="preserve"> dan </w:t>
      </w:r>
      <w:proofErr w:type="spellStart"/>
      <w:r w:rsidRPr="00AE5820">
        <w:rPr>
          <w:rFonts w:ascii="XDPrime" w:hAnsi="XDPrime" w:cs="Consolas"/>
          <w:sz w:val="22"/>
        </w:rPr>
        <w:t>pihak</w:t>
      </w:r>
      <w:proofErr w:type="spellEnd"/>
      <w:r w:rsidRPr="00AE5820">
        <w:rPr>
          <w:rFonts w:ascii="XDPrime" w:hAnsi="XDPrime" w:cs="Consolas"/>
          <w:sz w:val="22"/>
        </w:rPr>
        <w:t xml:space="preserve"> </w:t>
      </w:r>
      <w:proofErr w:type="spellStart"/>
      <w:r w:rsidRPr="00AE5820">
        <w:rPr>
          <w:rFonts w:ascii="XDPrime" w:hAnsi="XDPrime" w:cs="Consolas"/>
          <w:sz w:val="22"/>
        </w:rPr>
        <w:t>Sekolah</w:t>
      </w:r>
      <w:proofErr w:type="spellEnd"/>
      <w:r>
        <w:rPr>
          <w:rFonts w:ascii="XDPrime" w:hAnsi="XDPrime" w:cs="Consolas"/>
          <w:sz w:val="22"/>
        </w:rPr>
        <w:t xml:space="preserve"> SMA Negeri 1 Kuta Selatan</w:t>
      </w:r>
      <w:r w:rsidRPr="00AE5820">
        <w:rPr>
          <w:rFonts w:ascii="XDPrime" w:hAnsi="XDPrime" w:cs="Consolas"/>
          <w:sz w:val="22"/>
        </w:rPr>
        <w:t xml:space="preserve"> </w:t>
      </w:r>
      <w:proofErr w:type="spellStart"/>
      <w:r w:rsidRPr="00AE5820">
        <w:rPr>
          <w:rFonts w:ascii="XDPrime" w:hAnsi="XDPrime" w:cs="Consolas"/>
          <w:sz w:val="22"/>
        </w:rPr>
        <w:t>serta</w:t>
      </w:r>
      <w:proofErr w:type="spellEnd"/>
      <w:r w:rsidRPr="00AE5820">
        <w:rPr>
          <w:rFonts w:ascii="XDPrime" w:hAnsi="XDPrime" w:cs="Consolas"/>
          <w:sz w:val="22"/>
        </w:rPr>
        <w:t xml:space="preserve"> </w:t>
      </w:r>
      <w:proofErr w:type="spellStart"/>
      <w:r w:rsidRPr="00AE5820">
        <w:rPr>
          <w:rFonts w:ascii="XDPrime" w:hAnsi="XDPrime" w:cs="Consolas"/>
          <w:sz w:val="22"/>
        </w:rPr>
        <w:t>dapat</w:t>
      </w:r>
      <w:proofErr w:type="spellEnd"/>
      <w:r w:rsidRPr="00AE5820">
        <w:rPr>
          <w:rFonts w:ascii="XDPrime" w:hAnsi="XDPrime" w:cs="Consolas"/>
          <w:sz w:val="22"/>
        </w:rPr>
        <w:t xml:space="preserve"> </w:t>
      </w:r>
      <w:proofErr w:type="spellStart"/>
      <w:r w:rsidRPr="00AE5820">
        <w:rPr>
          <w:rFonts w:ascii="XDPrime" w:hAnsi="XDPrime" w:cs="Consolas"/>
          <w:sz w:val="22"/>
        </w:rPr>
        <w:t>memudahkan</w:t>
      </w:r>
      <w:proofErr w:type="spellEnd"/>
      <w:r w:rsidRPr="00AE5820">
        <w:rPr>
          <w:rFonts w:ascii="XDPrime" w:hAnsi="XDPrime" w:cs="Consolas"/>
          <w:sz w:val="22"/>
        </w:rPr>
        <w:t xml:space="preserve"> </w:t>
      </w:r>
      <w:proofErr w:type="spellStart"/>
      <w:r w:rsidRPr="00AE5820">
        <w:rPr>
          <w:rFonts w:ascii="XDPrime" w:hAnsi="XDPrime" w:cs="Consolas"/>
          <w:sz w:val="22"/>
        </w:rPr>
        <w:t>anggota</w:t>
      </w:r>
      <w:proofErr w:type="spellEnd"/>
      <w:r w:rsidRPr="00AE5820">
        <w:rPr>
          <w:rFonts w:ascii="XDPrime" w:hAnsi="XDPrime" w:cs="Consolas"/>
          <w:sz w:val="22"/>
        </w:rPr>
        <w:t xml:space="preserve"> </w:t>
      </w:r>
      <w:proofErr w:type="spellStart"/>
      <w:r w:rsidRPr="00AE5820">
        <w:rPr>
          <w:rFonts w:ascii="XDPrime" w:hAnsi="XDPrime" w:cs="Consolas"/>
          <w:sz w:val="22"/>
        </w:rPr>
        <w:t>perpustakaan</w:t>
      </w:r>
      <w:proofErr w:type="spellEnd"/>
      <w:r w:rsidRPr="00AE5820">
        <w:rPr>
          <w:rFonts w:ascii="XDPrime" w:hAnsi="XDPrime" w:cs="Consolas"/>
          <w:sz w:val="22"/>
        </w:rPr>
        <w:t xml:space="preserve"> </w:t>
      </w:r>
      <w:proofErr w:type="spellStart"/>
      <w:r w:rsidRPr="00AE5820">
        <w:rPr>
          <w:rFonts w:ascii="XDPrime" w:hAnsi="XDPrime" w:cs="Consolas"/>
          <w:sz w:val="22"/>
        </w:rPr>
        <w:t>dalam</w:t>
      </w:r>
      <w:proofErr w:type="spellEnd"/>
      <w:r w:rsidRPr="00AE5820">
        <w:rPr>
          <w:rFonts w:ascii="XDPrime" w:hAnsi="XDPrime" w:cs="Consolas"/>
          <w:sz w:val="22"/>
        </w:rPr>
        <w:t xml:space="preserve"> </w:t>
      </w:r>
      <w:proofErr w:type="spellStart"/>
      <w:r w:rsidRPr="00AE5820">
        <w:rPr>
          <w:rFonts w:ascii="XDPrime" w:hAnsi="XDPrime" w:cs="Consolas"/>
          <w:sz w:val="22"/>
        </w:rPr>
        <w:t>mencari</w:t>
      </w:r>
      <w:proofErr w:type="spellEnd"/>
      <w:r w:rsidRPr="00AE5820">
        <w:rPr>
          <w:rFonts w:ascii="XDPrime" w:hAnsi="XDPrime" w:cs="Consolas"/>
          <w:sz w:val="22"/>
        </w:rPr>
        <w:t xml:space="preserve"> dan </w:t>
      </w:r>
      <w:proofErr w:type="spellStart"/>
      <w:r w:rsidRPr="00AE5820">
        <w:rPr>
          <w:rFonts w:ascii="XDPrime" w:hAnsi="XDPrime" w:cs="Consolas"/>
          <w:sz w:val="22"/>
        </w:rPr>
        <w:t>membaca</w:t>
      </w:r>
      <w:proofErr w:type="spellEnd"/>
      <w:r w:rsidRPr="00AE5820">
        <w:rPr>
          <w:rFonts w:ascii="XDPrime" w:hAnsi="XDPrime" w:cs="Consolas"/>
          <w:sz w:val="22"/>
        </w:rPr>
        <w:t xml:space="preserve"> </w:t>
      </w:r>
      <w:proofErr w:type="spellStart"/>
      <w:r w:rsidRPr="00AE5820">
        <w:rPr>
          <w:rFonts w:ascii="XDPrime" w:hAnsi="XDPrime" w:cs="Consolas"/>
          <w:sz w:val="22"/>
        </w:rPr>
        <w:t>koleksi</w:t>
      </w:r>
      <w:proofErr w:type="spellEnd"/>
      <w:r w:rsidRPr="00AE5820">
        <w:rPr>
          <w:rFonts w:ascii="XDPrime" w:hAnsi="XDPrime" w:cs="Consolas"/>
          <w:sz w:val="22"/>
        </w:rPr>
        <w:t xml:space="preserve"> </w:t>
      </w:r>
      <w:proofErr w:type="spellStart"/>
      <w:r w:rsidRPr="00AE5820">
        <w:rPr>
          <w:rFonts w:ascii="XDPrime" w:hAnsi="XDPrime" w:cs="Consolas"/>
          <w:sz w:val="22"/>
        </w:rPr>
        <w:t>pustaka</w:t>
      </w:r>
      <w:proofErr w:type="spellEnd"/>
      <w:r w:rsidRPr="00AE5820">
        <w:rPr>
          <w:rFonts w:ascii="XDPrime" w:hAnsi="XDPrime" w:cs="Consolas"/>
          <w:sz w:val="22"/>
        </w:rPr>
        <w:t xml:space="preserve"> yang </w:t>
      </w:r>
      <w:proofErr w:type="spellStart"/>
      <w:r w:rsidRPr="00AE5820">
        <w:rPr>
          <w:rFonts w:ascii="XDPrime" w:hAnsi="XDPrime" w:cs="Consolas"/>
          <w:sz w:val="22"/>
        </w:rPr>
        <w:t>memiliki</w:t>
      </w:r>
      <w:proofErr w:type="spellEnd"/>
      <w:r w:rsidRPr="00AE5820">
        <w:rPr>
          <w:rFonts w:ascii="XDPrime" w:hAnsi="XDPrime" w:cs="Consolas"/>
          <w:sz w:val="22"/>
        </w:rPr>
        <w:t xml:space="preserve"> file e-book.</w:t>
      </w:r>
    </w:p>
    <w:p w14:paraId="231124AE" w14:textId="50A91155" w:rsidR="001B2D7C" w:rsidRPr="006C6D2E" w:rsidRDefault="001B2D7C" w:rsidP="00285ABF">
      <w:pPr>
        <w:spacing w:after="0" w:line="276" w:lineRule="auto"/>
        <w:ind w:firstLine="567"/>
        <w:jc w:val="both"/>
        <w:rPr>
          <w:rFonts w:ascii="XDPrime" w:hAnsi="XDPrime" w:cs="Consolas"/>
          <w:sz w:val="22"/>
        </w:rPr>
      </w:pPr>
      <w:proofErr w:type="spellStart"/>
      <w:r>
        <w:rPr>
          <w:rFonts w:ascii="XDPrime" w:hAnsi="XDPrime" w:cs="Consolas"/>
          <w:sz w:val="22"/>
        </w:rPr>
        <w:lastRenderedPageBreak/>
        <w:t>Peneliti</w:t>
      </w:r>
      <w:proofErr w:type="spellEnd"/>
      <w:r>
        <w:rPr>
          <w:rFonts w:ascii="XDPrime" w:hAnsi="XDPrime" w:cs="Consolas"/>
          <w:sz w:val="22"/>
        </w:rPr>
        <w:t xml:space="preserve"> </w:t>
      </w:r>
      <w:proofErr w:type="spellStart"/>
      <w:r>
        <w:rPr>
          <w:rFonts w:ascii="XDPrime" w:hAnsi="XDPrime" w:cs="Consolas"/>
          <w:sz w:val="22"/>
        </w:rPr>
        <w:t>mengembangkan</w:t>
      </w:r>
      <w:proofErr w:type="spellEnd"/>
      <w:r>
        <w:rPr>
          <w:rFonts w:ascii="XDPrime" w:hAnsi="XDPrime" w:cs="Consolas"/>
          <w:sz w:val="22"/>
        </w:rPr>
        <w:t xml:space="preserve"> </w:t>
      </w:r>
      <w:proofErr w:type="spellStart"/>
      <w:r>
        <w:rPr>
          <w:rFonts w:ascii="XDPrime" w:hAnsi="XDPrime" w:cs="Consolas"/>
          <w:sz w:val="22"/>
        </w:rPr>
        <w:t>sistem</w:t>
      </w:r>
      <w:proofErr w:type="spellEnd"/>
      <w:r>
        <w:rPr>
          <w:rFonts w:ascii="XDPrime" w:hAnsi="XDPrime" w:cs="Consolas"/>
          <w:sz w:val="22"/>
        </w:rPr>
        <w:t xml:space="preserve"> </w:t>
      </w:r>
      <w:proofErr w:type="spellStart"/>
      <w:r>
        <w:rPr>
          <w:rFonts w:ascii="XDPrime" w:hAnsi="XDPrime" w:cs="Consolas"/>
          <w:sz w:val="22"/>
        </w:rPr>
        <w:t>menggunakan</w:t>
      </w:r>
      <w:proofErr w:type="spellEnd"/>
      <w:r>
        <w:rPr>
          <w:rFonts w:ascii="XDPrime" w:hAnsi="XDPrime" w:cs="Consolas"/>
          <w:sz w:val="22"/>
        </w:rPr>
        <w:t xml:space="preserve"> </w:t>
      </w:r>
      <w:proofErr w:type="spellStart"/>
      <w:r>
        <w:rPr>
          <w:rFonts w:ascii="XDPrime" w:hAnsi="XDPrime" w:cs="Consolas"/>
          <w:sz w:val="22"/>
        </w:rPr>
        <w:t>metode</w:t>
      </w:r>
      <w:proofErr w:type="spellEnd"/>
      <w:r>
        <w:rPr>
          <w:rFonts w:ascii="XDPrime" w:hAnsi="XDPrime" w:cs="Consolas"/>
          <w:sz w:val="22"/>
        </w:rPr>
        <w:t xml:space="preserve"> </w:t>
      </w:r>
      <w:proofErr w:type="spellStart"/>
      <w:r>
        <w:rPr>
          <w:rFonts w:ascii="XDPrime" w:hAnsi="XDPrime" w:cs="Consolas"/>
          <w:sz w:val="22"/>
        </w:rPr>
        <w:t>pengembangan</w:t>
      </w:r>
      <w:proofErr w:type="spellEnd"/>
      <w:r>
        <w:rPr>
          <w:rFonts w:ascii="XDPrime" w:hAnsi="XDPrime" w:cs="Consolas"/>
          <w:sz w:val="22"/>
        </w:rPr>
        <w:t xml:space="preserve"> PXP (Personal Extreme Programming) dan juga </w:t>
      </w:r>
      <w:proofErr w:type="spellStart"/>
      <w:r>
        <w:rPr>
          <w:rFonts w:ascii="XDPrime" w:hAnsi="XDPrime" w:cs="Consolas"/>
          <w:sz w:val="22"/>
        </w:rPr>
        <w:t>menggunakan</w:t>
      </w:r>
      <w:proofErr w:type="spellEnd"/>
      <w:r>
        <w:rPr>
          <w:rFonts w:ascii="XDPrime" w:hAnsi="XDPrime" w:cs="Consolas"/>
          <w:sz w:val="22"/>
        </w:rPr>
        <w:t xml:space="preserve"> framework Laravel. </w:t>
      </w:r>
      <w:r w:rsidRPr="001B2D7C">
        <w:rPr>
          <w:rFonts w:ascii="XDPrime" w:hAnsi="XDPrime" w:cs="Consolas"/>
          <w:sz w:val="22"/>
        </w:rPr>
        <w:t xml:space="preserve">Personal Extreme Programming (PXP) </w:t>
      </w:r>
      <w:proofErr w:type="spellStart"/>
      <w:r w:rsidRPr="001B2D7C">
        <w:rPr>
          <w:rFonts w:ascii="XDPrime" w:hAnsi="XDPrime" w:cs="Consolas"/>
          <w:sz w:val="22"/>
        </w:rPr>
        <w:t>adalah</w:t>
      </w:r>
      <w:proofErr w:type="spellEnd"/>
      <w:r w:rsidRPr="001B2D7C">
        <w:rPr>
          <w:rFonts w:ascii="XDPrime" w:hAnsi="XDPrime" w:cs="Consolas"/>
          <w:sz w:val="22"/>
        </w:rPr>
        <w:t xml:space="preserve"> </w:t>
      </w:r>
      <w:proofErr w:type="spellStart"/>
      <w:r w:rsidRPr="001B2D7C">
        <w:rPr>
          <w:rFonts w:ascii="XDPrime" w:hAnsi="XDPrime" w:cs="Consolas"/>
          <w:sz w:val="22"/>
        </w:rPr>
        <w:t>suatu</w:t>
      </w:r>
      <w:proofErr w:type="spellEnd"/>
      <w:r w:rsidRPr="001B2D7C">
        <w:rPr>
          <w:rFonts w:ascii="XDPrime" w:hAnsi="XDPrime" w:cs="Consolas"/>
          <w:sz w:val="22"/>
        </w:rPr>
        <w:t xml:space="preserve"> proses </w:t>
      </w:r>
      <w:proofErr w:type="spellStart"/>
      <w:r w:rsidRPr="001B2D7C">
        <w:rPr>
          <w:rFonts w:ascii="XDPrime" w:hAnsi="XDPrime" w:cs="Consolas"/>
          <w:sz w:val="22"/>
        </w:rPr>
        <w:t>pengembangan</w:t>
      </w:r>
      <w:proofErr w:type="spellEnd"/>
      <w:r w:rsidRPr="001B2D7C">
        <w:rPr>
          <w:rFonts w:ascii="XDPrime" w:hAnsi="XDPrime" w:cs="Consolas"/>
          <w:sz w:val="22"/>
        </w:rPr>
        <w:t xml:space="preserve"> </w:t>
      </w:r>
      <w:proofErr w:type="spellStart"/>
      <w:r w:rsidRPr="001B2D7C">
        <w:rPr>
          <w:rFonts w:ascii="XDPrime" w:hAnsi="XDPrime" w:cs="Consolas"/>
          <w:sz w:val="22"/>
        </w:rPr>
        <w:t>perangkat</w:t>
      </w:r>
      <w:proofErr w:type="spellEnd"/>
      <w:r w:rsidRPr="001B2D7C">
        <w:rPr>
          <w:rFonts w:ascii="XDPrime" w:hAnsi="XDPrime" w:cs="Consolas"/>
          <w:sz w:val="22"/>
        </w:rPr>
        <w:t xml:space="preserve"> </w:t>
      </w:r>
      <w:proofErr w:type="spellStart"/>
      <w:r w:rsidRPr="001B2D7C">
        <w:rPr>
          <w:rFonts w:ascii="XDPrime" w:hAnsi="XDPrime" w:cs="Consolas"/>
          <w:sz w:val="22"/>
        </w:rPr>
        <w:t>lunak</w:t>
      </w:r>
      <w:proofErr w:type="spellEnd"/>
      <w:r w:rsidRPr="001B2D7C">
        <w:rPr>
          <w:rFonts w:ascii="XDPrime" w:hAnsi="XDPrime" w:cs="Consolas"/>
          <w:sz w:val="22"/>
        </w:rPr>
        <w:t xml:space="preserve"> yang </w:t>
      </w:r>
      <w:proofErr w:type="spellStart"/>
      <w:r w:rsidRPr="001B2D7C">
        <w:rPr>
          <w:rFonts w:ascii="XDPrime" w:hAnsi="XDPrime" w:cs="Consolas"/>
          <w:sz w:val="22"/>
        </w:rPr>
        <w:t>didesain</w:t>
      </w:r>
      <w:proofErr w:type="spellEnd"/>
      <w:r w:rsidRPr="001B2D7C">
        <w:rPr>
          <w:rFonts w:ascii="XDPrime" w:hAnsi="XDPrime" w:cs="Consolas"/>
          <w:sz w:val="22"/>
        </w:rPr>
        <w:t xml:space="preserve"> </w:t>
      </w:r>
      <w:proofErr w:type="spellStart"/>
      <w:r w:rsidRPr="001B2D7C">
        <w:rPr>
          <w:rFonts w:ascii="XDPrime" w:hAnsi="XDPrime" w:cs="Consolas"/>
          <w:sz w:val="22"/>
        </w:rPr>
        <w:t>untuk</w:t>
      </w:r>
      <w:proofErr w:type="spellEnd"/>
      <w:r w:rsidRPr="001B2D7C">
        <w:rPr>
          <w:rFonts w:ascii="XDPrime" w:hAnsi="XDPrime" w:cs="Consolas"/>
          <w:sz w:val="22"/>
        </w:rPr>
        <w:t xml:space="preserve"> </w:t>
      </w:r>
      <w:proofErr w:type="spellStart"/>
      <w:r w:rsidRPr="001B2D7C">
        <w:rPr>
          <w:rFonts w:ascii="XDPrime" w:hAnsi="XDPrime" w:cs="Consolas"/>
          <w:sz w:val="22"/>
        </w:rPr>
        <w:t>diaplikasikan</w:t>
      </w:r>
      <w:proofErr w:type="spellEnd"/>
      <w:r w:rsidRPr="001B2D7C">
        <w:rPr>
          <w:rFonts w:ascii="XDPrime" w:hAnsi="XDPrime" w:cs="Consolas"/>
          <w:sz w:val="22"/>
        </w:rPr>
        <w:t xml:space="preserve"> oleh solo developer </w:t>
      </w:r>
      <w:proofErr w:type="spellStart"/>
      <w:r w:rsidRPr="001B2D7C">
        <w:rPr>
          <w:rFonts w:ascii="XDPrime" w:hAnsi="XDPrime" w:cs="Consolas"/>
          <w:sz w:val="22"/>
        </w:rPr>
        <w:t>atau</w:t>
      </w:r>
      <w:proofErr w:type="spellEnd"/>
      <w:r w:rsidRPr="001B2D7C">
        <w:rPr>
          <w:rFonts w:ascii="XDPrime" w:hAnsi="XDPrime" w:cs="Consolas"/>
          <w:sz w:val="22"/>
        </w:rPr>
        <w:t xml:space="preserve"> engineer</w:t>
      </w:r>
      <w:r w:rsidR="006E6A98">
        <w:rPr>
          <w:rFonts w:ascii="XDPrime" w:hAnsi="XDPrime" w:cs="Consolas"/>
          <w:sz w:val="22"/>
        </w:rPr>
        <w:fldChar w:fldCharType="begin" w:fldLock="1"/>
      </w:r>
      <w:r w:rsidR="006E6A98">
        <w:rPr>
          <w:rFonts w:ascii="XDPrime" w:hAnsi="XDPrime" w:cs="Consolas"/>
          <w:sz w:val="22"/>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6E6A98">
        <w:rPr>
          <w:rFonts w:ascii="XDPrime" w:hAnsi="XDPrime" w:cs="Consolas"/>
          <w:sz w:val="22"/>
        </w:rPr>
        <w:fldChar w:fldCharType="separate"/>
      </w:r>
      <w:r w:rsidR="006E6A98" w:rsidRPr="006E6A98">
        <w:rPr>
          <w:rFonts w:ascii="XDPrime" w:hAnsi="XDPrime" w:cs="Consolas"/>
          <w:noProof/>
          <w:sz w:val="22"/>
        </w:rPr>
        <w:t>[3]</w:t>
      </w:r>
      <w:r w:rsidR="006E6A98">
        <w:rPr>
          <w:rFonts w:ascii="XDPrime" w:hAnsi="XDPrime" w:cs="Consolas"/>
          <w:sz w:val="22"/>
        </w:rPr>
        <w:fldChar w:fldCharType="end"/>
      </w:r>
      <w:r>
        <w:rPr>
          <w:rFonts w:ascii="XDPrime" w:hAnsi="XDPrime" w:cs="Consolas"/>
          <w:sz w:val="22"/>
        </w:rPr>
        <w:t xml:space="preserve">. </w:t>
      </w:r>
      <w:proofErr w:type="spellStart"/>
      <w:r w:rsidR="00EB264D">
        <w:rPr>
          <w:rFonts w:ascii="XDPrime" w:hAnsi="XDPrime" w:cs="Consolas"/>
          <w:sz w:val="22"/>
        </w:rPr>
        <w:t>Metode</w:t>
      </w:r>
      <w:proofErr w:type="spellEnd"/>
      <w:r w:rsidR="00EB264D">
        <w:rPr>
          <w:rFonts w:ascii="XDPrime" w:hAnsi="XDPrime" w:cs="Consolas"/>
          <w:sz w:val="22"/>
        </w:rPr>
        <w:t xml:space="preserve"> </w:t>
      </w:r>
      <w:proofErr w:type="spellStart"/>
      <w:r w:rsidR="00EB264D">
        <w:rPr>
          <w:rFonts w:ascii="XDPrime" w:hAnsi="XDPrime" w:cs="Consolas"/>
          <w:sz w:val="22"/>
        </w:rPr>
        <w:t>ini</w:t>
      </w:r>
      <w:proofErr w:type="spellEnd"/>
      <w:r w:rsidR="00EB264D">
        <w:rPr>
          <w:rFonts w:ascii="XDPrime" w:hAnsi="XDPrime" w:cs="Consolas"/>
          <w:sz w:val="22"/>
        </w:rPr>
        <w:t xml:space="preserve"> </w:t>
      </w:r>
      <w:proofErr w:type="spellStart"/>
      <w:r w:rsidR="00EB264D">
        <w:rPr>
          <w:rFonts w:ascii="XDPrime" w:hAnsi="XDPrime" w:cs="Consolas"/>
          <w:sz w:val="22"/>
        </w:rPr>
        <w:t>cocok</w:t>
      </w:r>
      <w:proofErr w:type="spellEnd"/>
      <w:r w:rsidR="00EB264D">
        <w:rPr>
          <w:rFonts w:ascii="XDPrime" w:hAnsi="XDPrime" w:cs="Consolas"/>
          <w:sz w:val="22"/>
        </w:rPr>
        <w:t xml:space="preserve"> </w:t>
      </w:r>
      <w:proofErr w:type="spellStart"/>
      <w:r w:rsidR="00EB264D">
        <w:rPr>
          <w:rFonts w:ascii="XDPrime" w:hAnsi="XDPrime" w:cs="Consolas"/>
          <w:sz w:val="22"/>
        </w:rPr>
        <w:t>sekali</w:t>
      </w:r>
      <w:proofErr w:type="spellEnd"/>
      <w:r w:rsidR="00EB264D">
        <w:rPr>
          <w:rFonts w:ascii="XDPrime" w:hAnsi="XDPrime" w:cs="Consolas"/>
          <w:sz w:val="22"/>
        </w:rPr>
        <w:t xml:space="preserve"> </w:t>
      </w:r>
      <w:proofErr w:type="spellStart"/>
      <w:r w:rsidR="00EB264D">
        <w:rPr>
          <w:rFonts w:ascii="XDPrime" w:hAnsi="XDPrime" w:cs="Consolas"/>
          <w:sz w:val="22"/>
        </w:rPr>
        <w:t>bagi</w:t>
      </w:r>
      <w:proofErr w:type="spellEnd"/>
      <w:r w:rsidR="00EB264D">
        <w:rPr>
          <w:rFonts w:ascii="XDPrime" w:hAnsi="XDPrime" w:cs="Consolas"/>
          <w:sz w:val="22"/>
        </w:rPr>
        <w:t xml:space="preserve"> </w:t>
      </w:r>
      <w:proofErr w:type="spellStart"/>
      <w:r w:rsidR="00EB264D">
        <w:rPr>
          <w:rFonts w:ascii="XDPrime" w:hAnsi="XDPrime" w:cs="Consolas"/>
          <w:sz w:val="22"/>
        </w:rPr>
        <w:t>sistem</w:t>
      </w:r>
      <w:proofErr w:type="spellEnd"/>
      <w:r w:rsidR="00EB264D">
        <w:rPr>
          <w:rFonts w:ascii="XDPrime" w:hAnsi="XDPrime" w:cs="Consolas"/>
          <w:sz w:val="22"/>
        </w:rPr>
        <w:t xml:space="preserve"> </w:t>
      </w:r>
      <w:proofErr w:type="spellStart"/>
      <w:r w:rsidR="00EB264D">
        <w:rPr>
          <w:rFonts w:ascii="XDPrime" w:hAnsi="XDPrime" w:cs="Consolas"/>
          <w:sz w:val="22"/>
        </w:rPr>
        <w:t>informasi</w:t>
      </w:r>
      <w:proofErr w:type="spellEnd"/>
      <w:r w:rsidR="00EB264D">
        <w:rPr>
          <w:rFonts w:ascii="XDPrime" w:hAnsi="XDPrime" w:cs="Consolas"/>
          <w:sz w:val="22"/>
        </w:rPr>
        <w:t xml:space="preserve"> yang </w:t>
      </w:r>
      <w:proofErr w:type="spellStart"/>
      <w:r w:rsidR="00EB264D">
        <w:rPr>
          <w:rFonts w:ascii="XDPrime" w:hAnsi="XDPrime" w:cs="Consolas"/>
          <w:sz w:val="22"/>
        </w:rPr>
        <w:t>didevelop</w:t>
      </w:r>
      <w:proofErr w:type="spellEnd"/>
      <w:r w:rsidR="00EB264D">
        <w:rPr>
          <w:rFonts w:ascii="XDPrime" w:hAnsi="XDPrime" w:cs="Consolas"/>
          <w:sz w:val="22"/>
        </w:rPr>
        <w:t xml:space="preserve"> oleh </w:t>
      </w:r>
      <w:proofErr w:type="spellStart"/>
      <w:r w:rsidR="00EB264D">
        <w:rPr>
          <w:rFonts w:ascii="XDPrime" w:hAnsi="XDPrime" w:cs="Consolas"/>
          <w:sz w:val="22"/>
        </w:rPr>
        <w:t>satu</w:t>
      </w:r>
      <w:proofErr w:type="spellEnd"/>
      <w:r w:rsidR="00EB264D">
        <w:rPr>
          <w:rFonts w:ascii="XDPrime" w:hAnsi="XDPrime" w:cs="Consolas"/>
          <w:sz w:val="22"/>
        </w:rPr>
        <w:t xml:space="preserve"> orang developer. </w:t>
      </w:r>
      <w:r w:rsidR="006C6D2E" w:rsidRPr="006C6D2E">
        <w:rPr>
          <w:rFonts w:ascii="XDPrime" w:hAnsi="XDPrime" w:cs="Consolas"/>
          <w:sz w:val="22"/>
        </w:rPr>
        <w:t xml:space="preserve">Framework </w:t>
      </w:r>
      <w:proofErr w:type="spellStart"/>
      <w:r w:rsidR="006C6D2E" w:rsidRPr="006C6D2E">
        <w:rPr>
          <w:rFonts w:ascii="XDPrime" w:hAnsi="XDPrime" w:cs="Consolas"/>
          <w:sz w:val="22"/>
        </w:rPr>
        <w:t>laravel</w:t>
      </w:r>
      <w:proofErr w:type="spellEnd"/>
      <w:r w:rsidR="006C6D2E" w:rsidRPr="006C6D2E">
        <w:rPr>
          <w:rFonts w:ascii="XDPrime" w:hAnsi="XDPrime" w:cs="Consolas"/>
          <w:sz w:val="22"/>
        </w:rPr>
        <w:t xml:space="preserve"> </w:t>
      </w:r>
      <w:proofErr w:type="spellStart"/>
      <w:r w:rsidR="006C6D2E" w:rsidRPr="006C6D2E">
        <w:rPr>
          <w:rFonts w:ascii="XDPrime" w:hAnsi="XDPrime" w:cs="Consolas"/>
          <w:sz w:val="22"/>
        </w:rPr>
        <w:t>merupakan</w:t>
      </w:r>
      <w:proofErr w:type="spellEnd"/>
      <w:r w:rsidR="006C6D2E" w:rsidRPr="006C6D2E">
        <w:rPr>
          <w:rFonts w:ascii="XDPrime" w:hAnsi="XDPrime" w:cs="Consolas"/>
          <w:sz w:val="22"/>
        </w:rPr>
        <w:t xml:space="preserve"> framework yang </w:t>
      </w:r>
      <w:proofErr w:type="spellStart"/>
      <w:r w:rsidR="006C6D2E" w:rsidRPr="006C6D2E">
        <w:rPr>
          <w:rFonts w:ascii="XDPrime" w:hAnsi="XDPrime" w:cs="Consolas"/>
          <w:sz w:val="22"/>
        </w:rPr>
        <w:t>dikembangkan</w:t>
      </w:r>
      <w:proofErr w:type="spellEnd"/>
      <w:r w:rsidR="006C6D2E" w:rsidRPr="006C6D2E">
        <w:rPr>
          <w:rFonts w:ascii="XDPrime" w:hAnsi="XDPrime" w:cs="Consolas"/>
          <w:sz w:val="22"/>
        </w:rPr>
        <w:t xml:space="preserve"> oleh Taylor </w:t>
      </w:r>
      <w:proofErr w:type="spellStart"/>
      <w:r w:rsidR="006C6D2E" w:rsidRPr="006C6D2E">
        <w:rPr>
          <w:rFonts w:ascii="XDPrime" w:hAnsi="XDPrime" w:cs="Consolas"/>
          <w:sz w:val="22"/>
        </w:rPr>
        <w:t>Otwell</w:t>
      </w:r>
      <w:proofErr w:type="spellEnd"/>
      <w:r w:rsidR="006C6D2E" w:rsidRPr="006C6D2E">
        <w:rPr>
          <w:rFonts w:ascii="XDPrime" w:hAnsi="XDPrime" w:cs="Consolas"/>
          <w:sz w:val="22"/>
        </w:rPr>
        <w:t xml:space="preserve"> pada </w:t>
      </w:r>
      <w:proofErr w:type="spellStart"/>
      <w:r w:rsidR="006C6D2E" w:rsidRPr="006C6D2E">
        <w:rPr>
          <w:rFonts w:ascii="XDPrime" w:hAnsi="XDPrime" w:cs="Consolas"/>
          <w:sz w:val="22"/>
        </w:rPr>
        <w:t>bulan</w:t>
      </w:r>
      <w:proofErr w:type="spellEnd"/>
      <w:r w:rsidR="006C6D2E" w:rsidRPr="006C6D2E">
        <w:rPr>
          <w:rFonts w:ascii="XDPrime" w:hAnsi="XDPrime" w:cs="Consolas"/>
          <w:sz w:val="22"/>
        </w:rPr>
        <w:t xml:space="preserve"> </w:t>
      </w:r>
      <w:proofErr w:type="spellStart"/>
      <w:r w:rsidR="006C6D2E" w:rsidRPr="006C6D2E">
        <w:rPr>
          <w:rFonts w:ascii="XDPrime" w:hAnsi="XDPrime" w:cs="Consolas"/>
          <w:sz w:val="22"/>
        </w:rPr>
        <w:t>Juni</w:t>
      </w:r>
      <w:proofErr w:type="spellEnd"/>
      <w:r w:rsidR="006C6D2E" w:rsidRPr="006C6D2E">
        <w:rPr>
          <w:rFonts w:ascii="XDPrime" w:hAnsi="XDPrime" w:cs="Consolas"/>
          <w:sz w:val="22"/>
        </w:rPr>
        <w:t xml:space="preserve"> 2011 yang </w:t>
      </w:r>
      <w:proofErr w:type="spellStart"/>
      <w:r w:rsidR="006C6D2E" w:rsidRPr="006C6D2E">
        <w:rPr>
          <w:rFonts w:ascii="XDPrime" w:hAnsi="XDPrime" w:cs="Consolas"/>
          <w:sz w:val="22"/>
        </w:rPr>
        <w:t>memiliki</w:t>
      </w:r>
      <w:proofErr w:type="spellEnd"/>
      <w:r w:rsidR="006C6D2E" w:rsidRPr="006C6D2E">
        <w:rPr>
          <w:rFonts w:ascii="XDPrime" w:hAnsi="XDPrime" w:cs="Consolas"/>
          <w:sz w:val="22"/>
        </w:rPr>
        <w:t xml:space="preserve"> </w:t>
      </w:r>
      <w:proofErr w:type="spellStart"/>
      <w:r w:rsidR="006C6D2E" w:rsidRPr="006C6D2E">
        <w:rPr>
          <w:rFonts w:ascii="XDPrime" w:hAnsi="XDPrime" w:cs="Consolas"/>
          <w:sz w:val="22"/>
        </w:rPr>
        <w:t>banyak</w:t>
      </w:r>
      <w:proofErr w:type="spellEnd"/>
      <w:r w:rsidR="006C6D2E" w:rsidRPr="006C6D2E">
        <w:rPr>
          <w:rFonts w:ascii="XDPrime" w:hAnsi="XDPrime" w:cs="Consolas"/>
          <w:sz w:val="22"/>
        </w:rPr>
        <w:t xml:space="preserve"> </w:t>
      </w:r>
      <w:proofErr w:type="spellStart"/>
      <w:r w:rsidR="006C6D2E" w:rsidRPr="006C6D2E">
        <w:rPr>
          <w:rFonts w:ascii="XDPrime" w:hAnsi="XDPrime" w:cs="Consolas"/>
          <w:sz w:val="22"/>
        </w:rPr>
        <w:t>pengguna</w:t>
      </w:r>
      <w:proofErr w:type="spellEnd"/>
      <w:r w:rsidR="006C6D2E" w:rsidRPr="006C6D2E">
        <w:rPr>
          <w:rFonts w:ascii="XDPrime" w:hAnsi="XDPrime" w:cs="Consolas"/>
          <w:sz w:val="22"/>
        </w:rPr>
        <w:t xml:space="preserve"> </w:t>
      </w:r>
      <w:proofErr w:type="spellStart"/>
      <w:r w:rsidR="006C6D2E" w:rsidRPr="006C6D2E">
        <w:rPr>
          <w:rFonts w:ascii="XDPrime" w:hAnsi="XDPrime" w:cs="Consolas"/>
          <w:sz w:val="22"/>
        </w:rPr>
        <w:t>hingga</w:t>
      </w:r>
      <w:proofErr w:type="spellEnd"/>
      <w:r w:rsidR="006C6D2E" w:rsidRPr="006C6D2E">
        <w:rPr>
          <w:rFonts w:ascii="XDPrime" w:hAnsi="XDPrime" w:cs="Consolas"/>
          <w:sz w:val="22"/>
        </w:rPr>
        <w:t xml:space="preserve"> </w:t>
      </w:r>
      <w:proofErr w:type="spellStart"/>
      <w:r w:rsidR="006C6D2E" w:rsidRPr="006C6D2E">
        <w:rPr>
          <w:rFonts w:ascii="XDPrime" w:hAnsi="XDPrime" w:cs="Consolas"/>
          <w:sz w:val="22"/>
        </w:rPr>
        <w:t>saat</w:t>
      </w:r>
      <w:proofErr w:type="spellEnd"/>
      <w:r w:rsidR="006C6D2E" w:rsidRPr="006C6D2E">
        <w:rPr>
          <w:rFonts w:ascii="XDPrime" w:hAnsi="XDPrime" w:cs="Consolas"/>
          <w:sz w:val="22"/>
        </w:rPr>
        <w:t xml:space="preserve"> in</w:t>
      </w:r>
      <w:r w:rsidR="006E6A98">
        <w:rPr>
          <w:rFonts w:ascii="XDPrime" w:hAnsi="XDPrime" w:cs="Consolas"/>
          <w:sz w:val="22"/>
        </w:rPr>
        <w:fldChar w:fldCharType="begin" w:fldLock="1"/>
      </w:r>
      <w:r w:rsidR="006E6A98">
        <w:rPr>
          <w:rFonts w:ascii="XDPrime" w:hAnsi="XDPrime" w:cs="Consolas"/>
          <w:sz w:val="22"/>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6E6A98">
        <w:rPr>
          <w:rFonts w:ascii="XDPrime" w:hAnsi="XDPrime" w:cs="Consolas"/>
          <w:sz w:val="22"/>
        </w:rPr>
        <w:fldChar w:fldCharType="separate"/>
      </w:r>
      <w:r w:rsidR="006E6A98" w:rsidRPr="006E6A98">
        <w:rPr>
          <w:rFonts w:ascii="XDPrime" w:hAnsi="XDPrime" w:cs="Consolas"/>
          <w:noProof/>
          <w:sz w:val="22"/>
        </w:rPr>
        <w:t>[4]</w:t>
      </w:r>
      <w:r w:rsidR="006E6A98">
        <w:rPr>
          <w:rFonts w:ascii="XDPrime" w:hAnsi="XDPrime" w:cs="Consolas"/>
          <w:sz w:val="22"/>
        </w:rPr>
        <w:fldChar w:fldCharType="end"/>
      </w:r>
      <w:r w:rsidR="006C6D2E">
        <w:rPr>
          <w:rFonts w:ascii="XDPrime" w:hAnsi="XDPrime" w:cs="Consolas"/>
          <w:sz w:val="22"/>
        </w:rPr>
        <w:t xml:space="preserve">, framework </w:t>
      </w:r>
      <w:proofErr w:type="spellStart"/>
      <w:r w:rsidR="006C6D2E">
        <w:rPr>
          <w:rFonts w:ascii="XDPrime" w:hAnsi="XDPrime" w:cs="Consolas"/>
          <w:sz w:val="22"/>
        </w:rPr>
        <w:t>ini</w:t>
      </w:r>
      <w:proofErr w:type="spellEnd"/>
      <w:r w:rsidR="006C6D2E">
        <w:rPr>
          <w:rFonts w:ascii="XDPrime" w:hAnsi="XDPrime" w:cs="Consolas"/>
          <w:sz w:val="22"/>
        </w:rPr>
        <w:t xml:space="preserve"> </w:t>
      </w:r>
      <w:proofErr w:type="spellStart"/>
      <w:r w:rsidR="006C6D2E">
        <w:rPr>
          <w:rFonts w:ascii="XDPrime" w:hAnsi="XDPrime" w:cs="Consolas"/>
          <w:sz w:val="22"/>
        </w:rPr>
        <w:t>memiliki</w:t>
      </w:r>
      <w:proofErr w:type="spellEnd"/>
      <w:r w:rsidR="006C6D2E">
        <w:rPr>
          <w:rFonts w:ascii="XDPrime" w:hAnsi="XDPrime" w:cs="Consolas"/>
          <w:sz w:val="22"/>
        </w:rPr>
        <w:t xml:space="preserve"> </w:t>
      </w:r>
      <w:proofErr w:type="spellStart"/>
      <w:r w:rsidR="006C6D2E">
        <w:rPr>
          <w:rFonts w:ascii="XDPrime" w:hAnsi="XDPrime" w:cs="Consolas"/>
          <w:sz w:val="22"/>
        </w:rPr>
        <w:t>banyak</w:t>
      </w:r>
      <w:proofErr w:type="spellEnd"/>
      <w:r w:rsidR="006C6D2E">
        <w:rPr>
          <w:rFonts w:ascii="XDPrime" w:hAnsi="XDPrime" w:cs="Consolas"/>
          <w:sz w:val="22"/>
        </w:rPr>
        <w:t xml:space="preserve"> </w:t>
      </w:r>
      <w:proofErr w:type="spellStart"/>
      <w:r w:rsidR="006C6D2E">
        <w:rPr>
          <w:rFonts w:ascii="XDPrime" w:hAnsi="XDPrime" w:cs="Consolas"/>
          <w:sz w:val="22"/>
        </w:rPr>
        <w:t>fungsi</w:t>
      </w:r>
      <w:proofErr w:type="spellEnd"/>
      <w:r w:rsidR="006C6D2E">
        <w:rPr>
          <w:rFonts w:ascii="XDPrime" w:hAnsi="XDPrime" w:cs="Consolas"/>
          <w:sz w:val="22"/>
        </w:rPr>
        <w:t xml:space="preserve"> – </w:t>
      </w:r>
      <w:proofErr w:type="spellStart"/>
      <w:r w:rsidR="006C6D2E">
        <w:rPr>
          <w:rFonts w:ascii="XDPrime" w:hAnsi="XDPrime" w:cs="Consolas"/>
          <w:sz w:val="22"/>
        </w:rPr>
        <w:t>fungsi</w:t>
      </w:r>
      <w:proofErr w:type="spellEnd"/>
      <w:r w:rsidR="006C6D2E">
        <w:rPr>
          <w:rFonts w:ascii="XDPrime" w:hAnsi="XDPrime" w:cs="Consolas"/>
          <w:sz w:val="22"/>
        </w:rPr>
        <w:t xml:space="preserve"> yang </w:t>
      </w:r>
      <w:proofErr w:type="spellStart"/>
      <w:r w:rsidR="006C6D2E">
        <w:rPr>
          <w:rFonts w:ascii="XDPrime" w:hAnsi="XDPrime" w:cs="Consolas"/>
          <w:sz w:val="22"/>
        </w:rPr>
        <w:t>disediakan</w:t>
      </w:r>
      <w:proofErr w:type="spellEnd"/>
      <w:r w:rsidR="006C6D2E">
        <w:rPr>
          <w:rFonts w:ascii="XDPrime" w:hAnsi="XDPrime" w:cs="Consolas"/>
          <w:sz w:val="22"/>
        </w:rPr>
        <w:t xml:space="preserve"> di </w:t>
      </w:r>
      <w:r w:rsidR="006C6D2E" w:rsidRPr="006C6D2E">
        <w:rPr>
          <w:rFonts w:ascii="XDPrime" w:hAnsi="XDPrime" w:cs="Consolas"/>
          <w:i/>
          <w:iCs/>
          <w:sz w:val="22"/>
        </w:rPr>
        <w:t>library</w:t>
      </w:r>
      <w:r w:rsidR="006C6D2E">
        <w:rPr>
          <w:rFonts w:ascii="XDPrime" w:hAnsi="XDPrime" w:cs="Consolas"/>
          <w:sz w:val="22"/>
        </w:rPr>
        <w:t xml:space="preserve">. </w:t>
      </w:r>
      <w:proofErr w:type="spellStart"/>
      <w:r w:rsidR="006C6D2E">
        <w:rPr>
          <w:rFonts w:ascii="XDPrime" w:hAnsi="XDPrime" w:cs="Consolas"/>
          <w:sz w:val="22"/>
        </w:rPr>
        <w:t>Maka</w:t>
      </w:r>
      <w:proofErr w:type="spellEnd"/>
      <w:r w:rsidR="006C6D2E">
        <w:rPr>
          <w:rFonts w:ascii="XDPrime" w:hAnsi="XDPrime" w:cs="Consolas"/>
          <w:sz w:val="22"/>
        </w:rPr>
        <w:t xml:space="preserve"> </w:t>
      </w:r>
      <w:proofErr w:type="spellStart"/>
      <w:r w:rsidR="006C6D2E">
        <w:rPr>
          <w:rFonts w:ascii="XDPrime" w:hAnsi="XDPrime" w:cs="Consolas"/>
          <w:sz w:val="22"/>
        </w:rPr>
        <w:t>dari</w:t>
      </w:r>
      <w:proofErr w:type="spellEnd"/>
      <w:r w:rsidR="006C6D2E">
        <w:rPr>
          <w:rFonts w:ascii="XDPrime" w:hAnsi="XDPrime" w:cs="Consolas"/>
          <w:sz w:val="22"/>
        </w:rPr>
        <w:t xml:space="preserve"> </w:t>
      </w:r>
      <w:proofErr w:type="spellStart"/>
      <w:r w:rsidR="006C6D2E">
        <w:rPr>
          <w:rFonts w:ascii="XDPrime" w:hAnsi="XDPrime" w:cs="Consolas"/>
          <w:sz w:val="22"/>
        </w:rPr>
        <w:t>itu</w:t>
      </w:r>
      <w:proofErr w:type="spellEnd"/>
      <w:r w:rsidR="006C6D2E">
        <w:rPr>
          <w:rFonts w:ascii="XDPrime" w:hAnsi="XDPrime" w:cs="Consolas"/>
          <w:sz w:val="22"/>
        </w:rPr>
        <w:t xml:space="preserve"> </w:t>
      </w:r>
      <w:proofErr w:type="spellStart"/>
      <w:r w:rsidR="006C6D2E">
        <w:rPr>
          <w:rFonts w:ascii="XDPrime" w:hAnsi="XDPrime" w:cs="Consolas"/>
          <w:sz w:val="22"/>
        </w:rPr>
        <w:t>beberapa</w:t>
      </w:r>
      <w:proofErr w:type="spellEnd"/>
      <w:r w:rsidR="006C6D2E">
        <w:rPr>
          <w:rFonts w:ascii="XDPrime" w:hAnsi="XDPrime" w:cs="Consolas"/>
          <w:sz w:val="22"/>
        </w:rPr>
        <w:t xml:space="preserve"> </w:t>
      </w:r>
      <w:proofErr w:type="spellStart"/>
      <w:r w:rsidR="006C6D2E">
        <w:rPr>
          <w:rFonts w:ascii="XDPrime" w:hAnsi="XDPrime" w:cs="Consolas"/>
          <w:sz w:val="22"/>
        </w:rPr>
        <w:t>peneliti</w:t>
      </w:r>
      <w:proofErr w:type="spellEnd"/>
      <w:r w:rsidR="006C6D2E">
        <w:rPr>
          <w:rFonts w:ascii="XDPrime" w:hAnsi="XDPrime" w:cs="Consolas"/>
          <w:sz w:val="22"/>
        </w:rPr>
        <w:t xml:space="preserve"> </w:t>
      </w:r>
      <w:proofErr w:type="spellStart"/>
      <w:r w:rsidR="006C6D2E">
        <w:rPr>
          <w:rFonts w:ascii="XDPrime" w:hAnsi="XDPrime" w:cs="Consolas"/>
          <w:sz w:val="22"/>
        </w:rPr>
        <w:t>menemukan</w:t>
      </w:r>
      <w:proofErr w:type="spellEnd"/>
      <w:r w:rsidR="006C6D2E">
        <w:rPr>
          <w:rFonts w:ascii="XDPrime" w:hAnsi="XDPrime" w:cs="Consolas"/>
          <w:sz w:val="22"/>
        </w:rPr>
        <w:t xml:space="preserve"> </w:t>
      </w:r>
      <w:proofErr w:type="spellStart"/>
      <w:r w:rsidR="006C6D2E">
        <w:rPr>
          <w:rFonts w:ascii="XDPrime" w:hAnsi="XDPrime" w:cs="Consolas"/>
          <w:sz w:val="22"/>
        </w:rPr>
        <w:t>bahwa</w:t>
      </w:r>
      <w:proofErr w:type="spellEnd"/>
      <w:r w:rsidR="006C6D2E">
        <w:rPr>
          <w:rFonts w:ascii="XDPrime" w:hAnsi="XDPrime" w:cs="Consolas"/>
          <w:sz w:val="22"/>
        </w:rPr>
        <w:t xml:space="preserve"> </w:t>
      </w:r>
      <w:r w:rsidR="006C6D2E" w:rsidRPr="006C6D2E">
        <w:rPr>
          <w:rFonts w:ascii="XDPrime" w:hAnsi="XDPrime" w:cs="Consolas"/>
          <w:i/>
          <w:iCs/>
          <w:sz w:val="22"/>
        </w:rPr>
        <w:t>library</w:t>
      </w:r>
      <w:r w:rsidR="006C6D2E">
        <w:rPr>
          <w:rFonts w:ascii="XDPrime" w:hAnsi="XDPrime" w:cs="Consolas"/>
          <w:sz w:val="22"/>
        </w:rPr>
        <w:t xml:space="preserve"> di framework Laravel </w:t>
      </w:r>
      <w:proofErr w:type="spellStart"/>
      <w:r w:rsidR="006C6D2E">
        <w:rPr>
          <w:rFonts w:ascii="XDPrime" w:hAnsi="XDPrime" w:cs="Consolas"/>
          <w:sz w:val="22"/>
        </w:rPr>
        <w:t>cukup</w:t>
      </w:r>
      <w:proofErr w:type="spellEnd"/>
      <w:r w:rsidR="006C6D2E">
        <w:rPr>
          <w:rFonts w:ascii="XDPrime" w:hAnsi="XDPrime" w:cs="Consolas"/>
          <w:sz w:val="22"/>
        </w:rPr>
        <w:t xml:space="preserve"> </w:t>
      </w:r>
      <w:proofErr w:type="spellStart"/>
      <w:r w:rsidR="006C6D2E">
        <w:rPr>
          <w:rFonts w:ascii="XDPrime" w:hAnsi="XDPrime" w:cs="Consolas"/>
          <w:sz w:val="22"/>
        </w:rPr>
        <w:t>besar</w:t>
      </w:r>
      <w:proofErr w:type="spellEnd"/>
      <w:r w:rsidR="006C6D2E">
        <w:rPr>
          <w:rFonts w:ascii="XDPrime" w:hAnsi="XDPrime" w:cs="Consolas"/>
          <w:sz w:val="22"/>
        </w:rPr>
        <w:t xml:space="preserve"> dan </w:t>
      </w:r>
      <w:proofErr w:type="spellStart"/>
      <w:r w:rsidR="006C6D2E">
        <w:rPr>
          <w:rFonts w:ascii="XDPrime" w:hAnsi="XDPrime" w:cs="Consolas"/>
          <w:sz w:val="22"/>
        </w:rPr>
        <w:t>kompleks</w:t>
      </w:r>
      <w:proofErr w:type="spellEnd"/>
      <w:r w:rsidR="006C6D2E">
        <w:rPr>
          <w:rFonts w:ascii="XDPrime" w:hAnsi="XDPrime" w:cs="Consolas"/>
          <w:sz w:val="22"/>
        </w:rPr>
        <w:t xml:space="preserve"> </w:t>
      </w:r>
      <w:proofErr w:type="spellStart"/>
      <w:r w:rsidR="006C6D2E">
        <w:rPr>
          <w:rFonts w:ascii="XDPrime" w:hAnsi="XDPrime" w:cs="Consolas"/>
          <w:sz w:val="22"/>
        </w:rPr>
        <w:t>sehingga</w:t>
      </w:r>
      <w:proofErr w:type="spellEnd"/>
      <w:r w:rsidR="006C6D2E">
        <w:rPr>
          <w:rFonts w:ascii="XDPrime" w:hAnsi="XDPrime" w:cs="Consolas"/>
          <w:sz w:val="22"/>
        </w:rPr>
        <w:t xml:space="preserve"> </w:t>
      </w:r>
      <w:proofErr w:type="spellStart"/>
      <w:r w:rsidR="006C6D2E">
        <w:rPr>
          <w:rFonts w:ascii="XDPrime" w:hAnsi="XDPrime" w:cs="Consolas"/>
          <w:sz w:val="22"/>
        </w:rPr>
        <w:t>peneliti</w:t>
      </w:r>
      <w:proofErr w:type="spellEnd"/>
      <w:r w:rsidR="006C6D2E">
        <w:rPr>
          <w:rFonts w:ascii="XDPrime" w:hAnsi="XDPrime" w:cs="Consolas"/>
          <w:sz w:val="22"/>
        </w:rPr>
        <w:t xml:space="preserve"> m</w:t>
      </w:r>
      <w:proofErr w:type="spellStart"/>
      <w:r w:rsidR="006C6D2E">
        <w:rPr>
          <w:rFonts w:ascii="XDPrime" w:hAnsi="XDPrime" w:cs="Consolas"/>
          <w:sz w:val="22"/>
        </w:rPr>
        <w:t>ampu</w:t>
      </w:r>
      <w:proofErr w:type="spellEnd"/>
      <w:r w:rsidR="006C6D2E">
        <w:rPr>
          <w:rFonts w:ascii="XDPrime" w:hAnsi="XDPrime" w:cs="Consolas"/>
          <w:sz w:val="22"/>
        </w:rPr>
        <w:t xml:space="preserve"> </w:t>
      </w:r>
      <w:proofErr w:type="spellStart"/>
      <w:r w:rsidR="006C6D2E">
        <w:rPr>
          <w:rFonts w:ascii="XDPrime" w:hAnsi="XDPrime" w:cs="Consolas"/>
          <w:sz w:val="22"/>
        </w:rPr>
        <w:t>mengembangkan</w:t>
      </w:r>
      <w:proofErr w:type="spellEnd"/>
      <w:r w:rsidR="006C6D2E">
        <w:rPr>
          <w:rFonts w:ascii="XDPrime" w:hAnsi="XDPrime" w:cs="Consolas"/>
          <w:sz w:val="22"/>
        </w:rPr>
        <w:t xml:space="preserve"> </w:t>
      </w:r>
      <w:proofErr w:type="spellStart"/>
      <w:r w:rsidR="006C6D2E">
        <w:rPr>
          <w:rFonts w:ascii="XDPrime" w:hAnsi="XDPrime" w:cs="Consolas"/>
          <w:sz w:val="22"/>
        </w:rPr>
        <w:t>sistem</w:t>
      </w:r>
      <w:proofErr w:type="spellEnd"/>
      <w:r w:rsidR="006C6D2E">
        <w:rPr>
          <w:rFonts w:ascii="XDPrime" w:hAnsi="XDPrime" w:cs="Consolas"/>
          <w:sz w:val="22"/>
        </w:rPr>
        <w:t xml:space="preserve"> </w:t>
      </w:r>
      <w:proofErr w:type="spellStart"/>
      <w:r w:rsidR="006C6D2E">
        <w:rPr>
          <w:rFonts w:ascii="XDPrime" w:hAnsi="XDPrime" w:cs="Consolas"/>
          <w:sz w:val="22"/>
        </w:rPr>
        <w:t>informasi</w:t>
      </w:r>
      <w:proofErr w:type="spellEnd"/>
      <w:r w:rsidR="006C6D2E">
        <w:rPr>
          <w:rFonts w:ascii="XDPrime" w:hAnsi="XDPrime" w:cs="Consolas"/>
          <w:sz w:val="22"/>
        </w:rPr>
        <w:t xml:space="preserve"> </w:t>
      </w:r>
      <w:proofErr w:type="spellStart"/>
      <w:r w:rsidR="006C6D2E">
        <w:rPr>
          <w:rFonts w:ascii="XDPrime" w:hAnsi="XDPrime" w:cs="Consolas"/>
          <w:sz w:val="22"/>
        </w:rPr>
        <w:t>ini</w:t>
      </w:r>
      <w:proofErr w:type="spellEnd"/>
      <w:r w:rsidR="006C6D2E">
        <w:rPr>
          <w:rFonts w:ascii="XDPrime" w:hAnsi="XDPrime" w:cs="Consolas"/>
          <w:sz w:val="22"/>
        </w:rPr>
        <w:t xml:space="preserve"> </w:t>
      </w:r>
      <w:proofErr w:type="spellStart"/>
      <w:r w:rsidR="006C6D2E">
        <w:rPr>
          <w:rFonts w:ascii="XDPrime" w:hAnsi="XDPrime" w:cs="Consolas"/>
          <w:sz w:val="22"/>
        </w:rPr>
        <w:t>dari</w:t>
      </w:r>
      <w:proofErr w:type="spellEnd"/>
      <w:r w:rsidR="006C6D2E">
        <w:rPr>
          <w:rFonts w:ascii="XDPrime" w:hAnsi="XDPrime" w:cs="Consolas"/>
          <w:sz w:val="22"/>
        </w:rPr>
        <w:t xml:space="preserve"> </w:t>
      </w:r>
      <w:proofErr w:type="spellStart"/>
      <w:r w:rsidR="006C6D2E">
        <w:rPr>
          <w:rFonts w:ascii="XDPrime" w:hAnsi="XDPrime" w:cs="Consolas"/>
          <w:sz w:val="22"/>
        </w:rPr>
        <w:t>skala</w:t>
      </w:r>
      <w:proofErr w:type="spellEnd"/>
      <w:r w:rsidR="006C6D2E">
        <w:rPr>
          <w:rFonts w:ascii="XDPrime" w:hAnsi="XDPrime" w:cs="Consolas"/>
          <w:sz w:val="22"/>
        </w:rPr>
        <w:t xml:space="preserve"> </w:t>
      </w:r>
      <w:proofErr w:type="spellStart"/>
      <w:r w:rsidR="006C6D2E">
        <w:rPr>
          <w:rFonts w:ascii="XDPrime" w:hAnsi="XDPrime" w:cs="Consolas"/>
          <w:sz w:val="22"/>
        </w:rPr>
        <w:t>rendah</w:t>
      </w:r>
      <w:proofErr w:type="spellEnd"/>
      <w:r w:rsidR="006C6D2E">
        <w:rPr>
          <w:rFonts w:ascii="XDPrime" w:hAnsi="XDPrime" w:cs="Consolas"/>
          <w:sz w:val="22"/>
        </w:rPr>
        <w:t xml:space="preserve">, </w:t>
      </w:r>
      <w:proofErr w:type="spellStart"/>
      <w:r w:rsidR="006C6D2E">
        <w:rPr>
          <w:rFonts w:ascii="XDPrime" w:hAnsi="XDPrime" w:cs="Consolas"/>
          <w:sz w:val="22"/>
        </w:rPr>
        <w:t>menengah</w:t>
      </w:r>
      <w:proofErr w:type="spellEnd"/>
      <w:r w:rsidR="006C6D2E">
        <w:rPr>
          <w:rFonts w:ascii="XDPrime" w:hAnsi="XDPrime" w:cs="Consolas"/>
          <w:sz w:val="22"/>
        </w:rPr>
        <w:t xml:space="preserve">, </w:t>
      </w:r>
      <w:proofErr w:type="spellStart"/>
      <w:r w:rsidR="006C6D2E">
        <w:rPr>
          <w:rFonts w:ascii="XDPrime" w:hAnsi="XDPrime" w:cs="Consolas"/>
          <w:sz w:val="22"/>
        </w:rPr>
        <w:t>maupun</w:t>
      </w:r>
      <w:proofErr w:type="spellEnd"/>
      <w:r w:rsidR="006C6D2E">
        <w:rPr>
          <w:rFonts w:ascii="XDPrime" w:hAnsi="XDPrime" w:cs="Consolas"/>
          <w:sz w:val="22"/>
        </w:rPr>
        <w:t xml:space="preserve"> </w:t>
      </w:r>
      <w:proofErr w:type="spellStart"/>
      <w:r w:rsidR="006C6D2E">
        <w:rPr>
          <w:rFonts w:ascii="XDPrime" w:hAnsi="XDPrime" w:cs="Consolas"/>
          <w:sz w:val="22"/>
        </w:rPr>
        <w:t>tinggi</w:t>
      </w:r>
      <w:proofErr w:type="spellEnd"/>
      <w:r w:rsidR="006C6D2E">
        <w:rPr>
          <w:rFonts w:ascii="XDPrime" w:hAnsi="XDPrime" w:cs="Consolas"/>
          <w:sz w:val="22"/>
        </w:rPr>
        <w:t>.</w:t>
      </w:r>
    </w:p>
    <w:p w14:paraId="21CBA367" w14:textId="1C48637D" w:rsidR="001B2D7C" w:rsidRDefault="001B2D7C" w:rsidP="00285ABF">
      <w:pPr>
        <w:spacing w:after="0" w:line="276" w:lineRule="auto"/>
        <w:ind w:firstLine="567"/>
        <w:jc w:val="both"/>
        <w:rPr>
          <w:rFonts w:ascii="XDPrime" w:hAnsi="XDPrime" w:cs="Consolas"/>
          <w:sz w:val="22"/>
        </w:rPr>
      </w:pPr>
      <w:r>
        <w:rPr>
          <w:rFonts w:ascii="XDPrime" w:hAnsi="XDPrime" w:cs="Consolas"/>
          <w:sz w:val="22"/>
        </w:rPr>
        <w:tab/>
      </w:r>
    </w:p>
    <w:p w14:paraId="570B18F3" w14:textId="77777777" w:rsidR="00130E3E" w:rsidRPr="00CA50E2" w:rsidRDefault="00130E3E" w:rsidP="00AE5820">
      <w:pPr>
        <w:spacing w:after="0" w:line="240" w:lineRule="auto"/>
        <w:jc w:val="both"/>
        <w:rPr>
          <w:rFonts w:ascii="XDPrime" w:eastAsia="Times New Roman" w:hAnsi="XDPrime" w:cs="Consolas"/>
          <w:b/>
          <w:sz w:val="22"/>
          <w:szCs w:val="22"/>
        </w:rPr>
      </w:pPr>
    </w:p>
    <w:p w14:paraId="5FC914EA" w14:textId="77777777" w:rsidR="00990911" w:rsidRPr="00CA50E2" w:rsidRDefault="00990911" w:rsidP="00990911">
      <w:pPr>
        <w:numPr>
          <w:ilvl w:val="1"/>
          <w:numId w:val="1"/>
        </w:numPr>
        <w:spacing w:after="0" w:line="240" w:lineRule="auto"/>
        <w:ind w:left="426" w:hanging="426"/>
        <w:jc w:val="both"/>
        <w:rPr>
          <w:rFonts w:ascii="XDPrime" w:eastAsia="Times New Roman" w:hAnsi="XDPrime" w:cs="Consolas"/>
          <w:b/>
          <w:sz w:val="22"/>
          <w:szCs w:val="22"/>
        </w:rPr>
      </w:pPr>
      <w:proofErr w:type="spellStart"/>
      <w:r w:rsidRPr="00CA50E2">
        <w:rPr>
          <w:rFonts w:ascii="XDPrime" w:eastAsia="Times New Roman" w:hAnsi="XDPrime" w:cs="Consolas"/>
          <w:b/>
          <w:sz w:val="22"/>
          <w:szCs w:val="22"/>
        </w:rPr>
        <w:t>Perumusan</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Masalah</w:t>
      </w:r>
      <w:proofErr w:type="spellEnd"/>
    </w:p>
    <w:p w14:paraId="7768A0D1" w14:textId="77777777" w:rsidR="00A414C6" w:rsidRDefault="00A414C6" w:rsidP="00A414C6">
      <w:pPr>
        <w:spacing w:after="0" w:line="276" w:lineRule="auto"/>
        <w:jc w:val="both"/>
        <w:rPr>
          <w:rFonts w:ascii="XDPrime" w:hAnsi="XDPrime" w:cs="Consolas"/>
          <w:sz w:val="22"/>
          <w:szCs w:val="22"/>
        </w:rPr>
      </w:pPr>
    </w:p>
    <w:p w14:paraId="3AF95A0B" w14:textId="0841C2BC" w:rsidR="00A414C6" w:rsidRDefault="00A414C6" w:rsidP="00CF22AF">
      <w:pPr>
        <w:spacing w:after="0" w:line="276" w:lineRule="auto"/>
        <w:ind w:firstLine="360"/>
        <w:jc w:val="both"/>
        <w:rPr>
          <w:rFonts w:ascii="XDPrime" w:hAnsi="XDPrime" w:cs="Consolas"/>
          <w:sz w:val="22"/>
          <w:szCs w:val="22"/>
        </w:rPr>
      </w:pPr>
      <w:proofErr w:type="spellStart"/>
      <w:r>
        <w:rPr>
          <w:rFonts w:ascii="XDPrime" w:hAnsi="XDPrime" w:cs="Consolas"/>
          <w:sz w:val="22"/>
          <w:szCs w:val="22"/>
        </w:rPr>
        <w:t>Berikut</w:t>
      </w:r>
      <w:proofErr w:type="spellEnd"/>
      <w:r>
        <w:rPr>
          <w:rFonts w:ascii="XDPrime" w:hAnsi="XDPrime" w:cs="Consolas"/>
          <w:sz w:val="22"/>
          <w:szCs w:val="22"/>
        </w:rPr>
        <w:t xml:space="preserve"> </w:t>
      </w:r>
      <w:proofErr w:type="spellStart"/>
      <w:r>
        <w:rPr>
          <w:rFonts w:ascii="XDPrime" w:hAnsi="XDPrime" w:cs="Consolas"/>
          <w:sz w:val="22"/>
          <w:szCs w:val="22"/>
        </w:rPr>
        <w:t>ini</w:t>
      </w:r>
      <w:proofErr w:type="spellEnd"/>
      <w:r>
        <w:rPr>
          <w:rFonts w:ascii="XDPrime" w:hAnsi="XDPrime" w:cs="Consolas"/>
          <w:sz w:val="22"/>
          <w:szCs w:val="22"/>
        </w:rPr>
        <w:t xml:space="preserve"> </w:t>
      </w:r>
      <w:proofErr w:type="spellStart"/>
      <w:r>
        <w:rPr>
          <w:rFonts w:ascii="XDPrime" w:hAnsi="XDPrime" w:cs="Consolas"/>
          <w:sz w:val="22"/>
          <w:szCs w:val="22"/>
        </w:rPr>
        <w:t>adalah</w:t>
      </w:r>
      <w:proofErr w:type="spellEnd"/>
      <w:r>
        <w:rPr>
          <w:rFonts w:ascii="XDPrime" w:hAnsi="XDPrime" w:cs="Consolas"/>
          <w:sz w:val="22"/>
          <w:szCs w:val="22"/>
        </w:rPr>
        <w:t xml:space="preserve"> </w:t>
      </w:r>
      <w:proofErr w:type="spellStart"/>
      <w:r>
        <w:rPr>
          <w:rFonts w:ascii="XDPrime" w:hAnsi="XDPrime" w:cs="Consolas"/>
          <w:sz w:val="22"/>
          <w:szCs w:val="22"/>
        </w:rPr>
        <w:t>rum</w:t>
      </w:r>
      <w:r w:rsidR="001D1FF7">
        <w:rPr>
          <w:rFonts w:ascii="XDPrime" w:hAnsi="XDPrime" w:cs="Consolas"/>
          <w:sz w:val="22"/>
          <w:szCs w:val="22"/>
        </w:rPr>
        <w:t>u</w:t>
      </w:r>
      <w:r>
        <w:rPr>
          <w:rFonts w:ascii="XDPrime" w:hAnsi="XDPrime" w:cs="Consolas"/>
          <w:sz w:val="22"/>
          <w:szCs w:val="22"/>
        </w:rPr>
        <w:t>san</w:t>
      </w:r>
      <w:proofErr w:type="spellEnd"/>
      <w:r>
        <w:rPr>
          <w:rFonts w:ascii="XDPrime" w:hAnsi="XDPrime" w:cs="Consolas"/>
          <w:sz w:val="22"/>
          <w:szCs w:val="22"/>
        </w:rPr>
        <w:t xml:space="preserve"> </w:t>
      </w:r>
      <w:proofErr w:type="spellStart"/>
      <w:r>
        <w:rPr>
          <w:rFonts w:ascii="XDPrime" w:hAnsi="XDPrime" w:cs="Consolas"/>
          <w:sz w:val="22"/>
          <w:szCs w:val="22"/>
        </w:rPr>
        <w:t>masalah</w:t>
      </w:r>
      <w:proofErr w:type="spellEnd"/>
      <w:r>
        <w:rPr>
          <w:rFonts w:ascii="XDPrime" w:hAnsi="XDPrime" w:cs="Consolas"/>
          <w:sz w:val="22"/>
          <w:szCs w:val="22"/>
        </w:rPr>
        <w:t xml:space="preserve"> </w:t>
      </w:r>
      <w:proofErr w:type="spellStart"/>
      <w:r>
        <w:rPr>
          <w:rFonts w:ascii="XDPrime" w:hAnsi="XDPrime" w:cs="Consolas"/>
          <w:sz w:val="22"/>
          <w:szCs w:val="22"/>
        </w:rPr>
        <w:t>dari</w:t>
      </w:r>
      <w:proofErr w:type="spellEnd"/>
      <w:r>
        <w:rPr>
          <w:rFonts w:ascii="XDPrime" w:hAnsi="XDPrime" w:cs="Consolas"/>
          <w:sz w:val="22"/>
          <w:szCs w:val="22"/>
        </w:rPr>
        <w:t xml:space="preserve"> </w:t>
      </w:r>
      <w:proofErr w:type="spellStart"/>
      <w:r>
        <w:rPr>
          <w:rFonts w:ascii="XDPrime" w:hAnsi="XDPrime" w:cs="Consolas"/>
          <w:sz w:val="22"/>
          <w:szCs w:val="22"/>
        </w:rPr>
        <w:t>topik</w:t>
      </w:r>
      <w:proofErr w:type="spellEnd"/>
      <w:r>
        <w:rPr>
          <w:rFonts w:ascii="XDPrime" w:hAnsi="XDPrime" w:cs="Consolas"/>
          <w:sz w:val="22"/>
          <w:szCs w:val="22"/>
        </w:rPr>
        <w:t xml:space="preserve"> yang </w:t>
      </w:r>
      <w:proofErr w:type="spellStart"/>
      <w:r>
        <w:rPr>
          <w:rFonts w:ascii="XDPrime" w:hAnsi="XDPrime" w:cs="Consolas"/>
          <w:sz w:val="22"/>
          <w:szCs w:val="22"/>
        </w:rPr>
        <w:t>saya</w:t>
      </w:r>
      <w:proofErr w:type="spellEnd"/>
      <w:r>
        <w:rPr>
          <w:rFonts w:ascii="XDPrime" w:hAnsi="XDPrime" w:cs="Consolas"/>
          <w:sz w:val="22"/>
          <w:szCs w:val="22"/>
        </w:rPr>
        <w:t xml:space="preserve"> </w:t>
      </w:r>
      <w:proofErr w:type="spellStart"/>
      <w:proofErr w:type="gramStart"/>
      <w:r>
        <w:rPr>
          <w:rFonts w:ascii="XDPrime" w:hAnsi="XDPrime" w:cs="Consolas"/>
          <w:sz w:val="22"/>
          <w:szCs w:val="22"/>
        </w:rPr>
        <w:t>angkat</w:t>
      </w:r>
      <w:proofErr w:type="spellEnd"/>
      <w:r>
        <w:rPr>
          <w:rFonts w:ascii="XDPrime" w:hAnsi="XDPrime" w:cs="Consolas"/>
          <w:sz w:val="22"/>
          <w:szCs w:val="22"/>
        </w:rPr>
        <w:t xml:space="preserve"> :</w:t>
      </w:r>
      <w:proofErr w:type="gramEnd"/>
      <w:r>
        <w:rPr>
          <w:rFonts w:ascii="XDPrime" w:hAnsi="XDPrime" w:cs="Consolas"/>
          <w:sz w:val="22"/>
          <w:szCs w:val="22"/>
        </w:rPr>
        <w:t xml:space="preserve"> </w:t>
      </w:r>
    </w:p>
    <w:p w14:paraId="0EACB79C" w14:textId="2B8DF0BC" w:rsidR="00A414C6" w:rsidRDefault="00A414C6" w:rsidP="00A414C6">
      <w:pPr>
        <w:pStyle w:val="ListParagraph"/>
        <w:numPr>
          <w:ilvl w:val="0"/>
          <w:numId w:val="3"/>
        </w:numPr>
        <w:spacing w:after="0" w:line="276" w:lineRule="auto"/>
        <w:jc w:val="both"/>
        <w:rPr>
          <w:rFonts w:ascii="XDPrime" w:hAnsi="XDPrime" w:cs="Consolas"/>
          <w:sz w:val="22"/>
          <w:szCs w:val="22"/>
        </w:rPr>
      </w:pPr>
      <w:proofErr w:type="spellStart"/>
      <w:r>
        <w:rPr>
          <w:rFonts w:ascii="XDPrime" w:hAnsi="XDPrime" w:cs="Consolas"/>
          <w:sz w:val="22"/>
          <w:szCs w:val="22"/>
        </w:rPr>
        <w:t>Bagaimana</w:t>
      </w:r>
      <w:proofErr w:type="spellEnd"/>
      <w:r>
        <w:rPr>
          <w:rFonts w:ascii="XDPrime" w:hAnsi="XDPrime" w:cs="Consolas"/>
          <w:sz w:val="22"/>
          <w:szCs w:val="22"/>
        </w:rPr>
        <w:t xml:space="preserve"> </w:t>
      </w:r>
      <w:proofErr w:type="spellStart"/>
      <w:r>
        <w:rPr>
          <w:rFonts w:ascii="XDPrime" w:hAnsi="XDPrime" w:cs="Consolas"/>
          <w:sz w:val="22"/>
          <w:szCs w:val="22"/>
        </w:rPr>
        <w:t>membuat</w:t>
      </w:r>
      <w:proofErr w:type="spellEnd"/>
      <w:r>
        <w:rPr>
          <w:rFonts w:ascii="XDPrime" w:hAnsi="XDPrime" w:cs="Consolas"/>
          <w:sz w:val="22"/>
          <w:szCs w:val="22"/>
        </w:rPr>
        <w:t xml:space="preserve"> </w:t>
      </w:r>
      <w:proofErr w:type="spellStart"/>
      <w:r>
        <w:rPr>
          <w:rFonts w:ascii="XDPrime" w:hAnsi="XDPrime" w:cs="Consolas"/>
          <w:sz w:val="22"/>
          <w:szCs w:val="22"/>
        </w:rPr>
        <w:t>sebuah</w:t>
      </w:r>
      <w:proofErr w:type="spellEnd"/>
      <w:r>
        <w:rPr>
          <w:rFonts w:ascii="XDPrime" w:hAnsi="XDPrime" w:cs="Consolas"/>
          <w:sz w:val="22"/>
          <w:szCs w:val="22"/>
        </w:rPr>
        <w:t xml:space="preserve"> </w:t>
      </w:r>
      <w:proofErr w:type="spellStart"/>
      <w:r>
        <w:rPr>
          <w:rFonts w:ascii="XDPrime" w:hAnsi="XDPrime" w:cs="Consolas"/>
          <w:sz w:val="22"/>
          <w:szCs w:val="22"/>
        </w:rPr>
        <w:t>sistem</w:t>
      </w:r>
      <w:proofErr w:type="spellEnd"/>
      <w:r>
        <w:rPr>
          <w:rFonts w:ascii="XDPrime" w:hAnsi="XDPrime" w:cs="Consolas"/>
          <w:sz w:val="22"/>
          <w:szCs w:val="22"/>
        </w:rPr>
        <w:t xml:space="preserve"> </w:t>
      </w:r>
      <w:proofErr w:type="spellStart"/>
      <w:r>
        <w:rPr>
          <w:rFonts w:ascii="XDPrime" w:hAnsi="XDPrime" w:cs="Consolas"/>
          <w:sz w:val="22"/>
          <w:szCs w:val="22"/>
        </w:rPr>
        <w:t>perpustakaan</w:t>
      </w:r>
      <w:proofErr w:type="spellEnd"/>
      <w:r>
        <w:rPr>
          <w:rFonts w:ascii="XDPrime" w:hAnsi="XDPrime" w:cs="Consolas"/>
          <w:sz w:val="22"/>
          <w:szCs w:val="22"/>
        </w:rPr>
        <w:t xml:space="preserve"> digital yang </w:t>
      </w:r>
      <w:proofErr w:type="spellStart"/>
      <w:r>
        <w:rPr>
          <w:rFonts w:ascii="XDPrime" w:hAnsi="XDPrime" w:cs="Consolas"/>
          <w:sz w:val="22"/>
          <w:szCs w:val="22"/>
        </w:rPr>
        <w:t>efektif</w:t>
      </w:r>
      <w:proofErr w:type="spellEnd"/>
      <w:r>
        <w:rPr>
          <w:rFonts w:ascii="XDPrime" w:hAnsi="XDPrime" w:cs="Consolas"/>
          <w:sz w:val="22"/>
          <w:szCs w:val="22"/>
        </w:rPr>
        <w:t xml:space="preserve"> dan juga </w:t>
      </w:r>
      <w:proofErr w:type="spellStart"/>
      <w:proofErr w:type="gramStart"/>
      <w:r>
        <w:rPr>
          <w:rFonts w:ascii="XDPrime" w:hAnsi="XDPrime" w:cs="Consolas"/>
          <w:sz w:val="22"/>
          <w:szCs w:val="22"/>
        </w:rPr>
        <w:t>efisien</w:t>
      </w:r>
      <w:proofErr w:type="spellEnd"/>
      <w:r>
        <w:rPr>
          <w:rFonts w:ascii="XDPrime" w:hAnsi="XDPrime" w:cs="Consolas"/>
          <w:sz w:val="22"/>
          <w:szCs w:val="22"/>
        </w:rPr>
        <w:t xml:space="preserve"> ?</w:t>
      </w:r>
      <w:proofErr w:type="gramEnd"/>
    </w:p>
    <w:p w14:paraId="32774B4E" w14:textId="74E29B40" w:rsidR="005040EF" w:rsidRPr="00A414C6" w:rsidRDefault="00A414C6" w:rsidP="00A414C6">
      <w:pPr>
        <w:pStyle w:val="ListParagraph"/>
        <w:numPr>
          <w:ilvl w:val="0"/>
          <w:numId w:val="3"/>
        </w:numPr>
        <w:spacing w:after="0" w:line="276" w:lineRule="auto"/>
        <w:jc w:val="both"/>
        <w:rPr>
          <w:rFonts w:ascii="XDPrime" w:eastAsia="Times New Roman" w:hAnsi="XDPrime" w:cs="Consolas"/>
          <w:b/>
          <w:sz w:val="22"/>
          <w:szCs w:val="22"/>
        </w:rPr>
      </w:pPr>
      <w:proofErr w:type="spellStart"/>
      <w:r>
        <w:rPr>
          <w:rFonts w:ascii="XDPrime" w:hAnsi="XDPrime" w:cs="Consolas"/>
          <w:sz w:val="22"/>
          <w:szCs w:val="22"/>
        </w:rPr>
        <w:t>Bagaimana</w:t>
      </w:r>
      <w:proofErr w:type="spellEnd"/>
      <w:r>
        <w:rPr>
          <w:rFonts w:ascii="XDPrime" w:hAnsi="XDPrime" w:cs="Consolas"/>
          <w:sz w:val="22"/>
          <w:szCs w:val="22"/>
        </w:rPr>
        <w:t xml:space="preserve"> </w:t>
      </w:r>
      <w:proofErr w:type="spellStart"/>
      <w:r>
        <w:rPr>
          <w:rFonts w:ascii="XDPrime" w:hAnsi="XDPrime" w:cs="Consolas"/>
          <w:sz w:val="22"/>
          <w:szCs w:val="22"/>
        </w:rPr>
        <w:t>membuat</w:t>
      </w:r>
      <w:proofErr w:type="spellEnd"/>
      <w:r>
        <w:rPr>
          <w:rFonts w:ascii="XDPrime" w:hAnsi="XDPrime" w:cs="Consolas"/>
          <w:sz w:val="22"/>
          <w:szCs w:val="22"/>
        </w:rPr>
        <w:t xml:space="preserve"> </w:t>
      </w:r>
      <w:proofErr w:type="spellStart"/>
      <w:r>
        <w:rPr>
          <w:rFonts w:ascii="XDPrime" w:hAnsi="XDPrime" w:cs="Consolas"/>
          <w:sz w:val="22"/>
          <w:szCs w:val="22"/>
        </w:rPr>
        <w:t>sebuah</w:t>
      </w:r>
      <w:proofErr w:type="spellEnd"/>
      <w:r>
        <w:rPr>
          <w:rFonts w:ascii="XDPrime" w:hAnsi="XDPrime" w:cs="Consolas"/>
          <w:sz w:val="22"/>
          <w:szCs w:val="22"/>
        </w:rPr>
        <w:t xml:space="preserve"> </w:t>
      </w:r>
      <w:proofErr w:type="spellStart"/>
      <w:r>
        <w:rPr>
          <w:rFonts w:ascii="XDPrime" w:hAnsi="XDPrime" w:cs="Consolas"/>
          <w:sz w:val="22"/>
          <w:szCs w:val="22"/>
        </w:rPr>
        <w:t>sistem</w:t>
      </w:r>
      <w:proofErr w:type="spellEnd"/>
      <w:r>
        <w:rPr>
          <w:rFonts w:ascii="XDPrime" w:hAnsi="XDPrime" w:cs="Consolas"/>
          <w:sz w:val="22"/>
          <w:szCs w:val="22"/>
        </w:rPr>
        <w:t xml:space="preserve"> </w:t>
      </w:r>
      <w:proofErr w:type="spellStart"/>
      <w:r>
        <w:rPr>
          <w:rFonts w:ascii="XDPrime" w:hAnsi="XDPrime" w:cs="Consolas"/>
          <w:sz w:val="22"/>
          <w:szCs w:val="22"/>
        </w:rPr>
        <w:t>perpustakaan</w:t>
      </w:r>
      <w:proofErr w:type="spellEnd"/>
      <w:r>
        <w:rPr>
          <w:rFonts w:ascii="XDPrime" w:hAnsi="XDPrime" w:cs="Consolas"/>
          <w:sz w:val="22"/>
          <w:szCs w:val="22"/>
        </w:rPr>
        <w:t xml:space="preserve"> digital yang </w:t>
      </w:r>
      <w:proofErr w:type="spellStart"/>
      <w:r>
        <w:rPr>
          <w:rFonts w:ascii="XDPrime" w:hAnsi="XDPrime" w:cs="Consolas"/>
          <w:sz w:val="22"/>
          <w:szCs w:val="22"/>
        </w:rPr>
        <w:t>bisa</w:t>
      </w:r>
      <w:proofErr w:type="spellEnd"/>
      <w:r>
        <w:rPr>
          <w:rFonts w:ascii="XDPrime" w:hAnsi="XDPrime" w:cs="Consolas"/>
          <w:sz w:val="22"/>
          <w:szCs w:val="22"/>
        </w:rPr>
        <w:t xml:space="preserve"> </w:t>
      </w:r>
      <w:proofErr w:type="spellStart"/>
      <w:r>
        <w:rPr>
          <w:rFonts w:ascii="XDPrime" w:hAnsi="XDPrime" w:cs="Consolas"/>
          <w:sz w:val="22"/>
          <w:szCs w:val="22"/>
        </w:rPr>
        <w:t>digunakan</w:t>
      </w:r>
      <w:proofErr w:type="spellEnd"/>
      <w:r>
        <w:rPr>
          <w:rFonts w:ascii="XDPrime" w:hAnsi="XDPrime" w:cs="Consolas"/>
          <w:sz w:val="22"/>
          <w:szCs w:val="22"/>
        </w:rPr>
        <w:t xml:space="preserve"> oleh </w:t>
      </w:r>
      <w:proofErr w:type="spellStart"/>
      <w:r>
        <w:rPr>
          <w:rFonts w:ascii="XDPrime" w:hAnsi="XDPrime" w:cs="Consolas"/>
          <w:sz w:val="22"/>
          <w:szCs w:val="22"/>
        </w:rPr>
        <w:t>masyarakat</w:t>
      </w:r>
      <w:proofErr w:type="spellEnd"/>
      <w:r>
        <w:rPr>
          <w:rFonts w:ascii="XDPrime" w:hAnsi="XDPrime" w:cs="Consolas"/>
          <w:sz w:val="22"/>
          <w:szCs w:val="22"/>
        </w:rPr>
        <w:t xml:space="preserve"> </w:t>
      </w:r>
      <w:proofErr w:type="spellStart"/>
      <w:proofErr w:type="gramStart"/>
      <w:r>
        <w:rPr>
          <w:rFonts w:ascii="XDPrime" w:hAnsi="XDPrime" w:cs="Consolas"/>
          <w:sz w:val="22"/>
          <w:szCs w:val="22"/>
        </w:rPr>
        <w:t>umum</w:t>
      </w:r>
      <w:proofErr w:type="spellEnd"/>
      <w:r>
        <w:rPr>
          <w:rFonts w:ascii="XDPrime" w:hAnsi="XDPrime" w:cs="Consolas"/>
          <w:sz w:val="22"/>
          <w:szCs w:val="22"/>
        </w:rPr>
        <w:t xml:space="preserve"> ?</w:t>
      </w:r>
      <w:proofErr w:type="gramEnd"/>
    </w:p>
    <w:p w14:paraId="346ACE54" w14:textId="77777777" w:rsidR="00A414C6" w:rsidRPr="00CA50E2" w:rsidRDefault="00A414C6" w:rsidP="00A414C6">
      <w:pPr>
        <w:pStyle w:val="ListParagraph"/>
        <w:spacing w:after="0" w:line="276" w:lineRule="auto"/>
        <w:jc w:val="both"/>
        <w:rPr>
          <w:rFonts w:ascii="XDPrime" w:eastAsia="Times New Roman" w:hAnsi="XDPrime" w:cs="Consolas"/>
          <w:b/>
          <w:sz w:val="22"/>
          <w:szCs w:val="22"/>
        </w:rPr>
      </w:pPr>
    </w:p>
    <w:p w14:paraId="2590AC54" w14:textId="77777777" w:rsidR="00990911" w:rsidRPr="00CA50E2" w:rsidRDefault="00990911" w:rsidP="00990911">
      <w:pPr>
        <w:numPr>
          <w:ilvl w:val="1"/>
          <w:numId w:val="1"/>
        </w:numPr>
        <w:spacing w:after="0" w:line="240" w:lineRule="auto"/>
        <w:ind w:left="426" w:hanging="426"/>
        <w:jc w:val="both"/>
        <w:rPr>
          <w:rFonts w:ascii="XDPrime" w:eastAsia="Times New Roman" w:hAnsi="XDPrime" w:cs="Consolas"/>
          <w:b/>
          <w:sz w:val="22"/>
          <w:szCs w:val="22"/>
        </w:rPr>
      </w:pPr>
      <w:proofErr w:type="spellStart"/>
      <w:r w:rsidRPr="00CA50E2">
        <w:rPr>
          <w:rFonts w:ascii="XDPrime" w:eastAsia="Times New Roman" w:hAnsi="XDPrime" w:cs="Consolas"/>
          <w:b/>
          <w:sz w:val="22"/>
          <w:szCs w:val="22"/>
        </w:rPr>
        <w:t>Tujuan</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Penelitian</w:t>
      </w:r>
      <w:proofErr w:type="spellEnd"/>
    </w:p>
    <w:p w14:paraId="03D09641" w14:textId="77777777" w:rsidR="00A414C6" w:rsidRDefault="00A414C6" w:rsidP="00A414C6">
      <w:pPr>
        <w:spacing w:after="0" w:line="276" w:lineRule="auto"/>
        <w:jc w:val="both"/>
        <w:rPr>
          <w:rFonts w:ascii="XDPrime" w:eastAsia="Times New Roman" w:hAnsi="XDPrime" w:cs="Consolas"/>
          <w:b/>
          <w:sz w:val="22"/>
          <w:szCs w:val="22"/>
        </w:rPr>
      </w:pPr>
    </w:p>
    <w:p w14:paraId="257EB36A" w14:textId="249D7870" w:rsidR="00BF1827" w:rsidRDefault="00A414C6" w:rsidP="00CF22AF">
      <w:pPr>
        <w:spacing w:after="0" w:line="276" w:lineRule="auto"/>
        <w:ind w:firstLine="349"/>
        <w:jc w:val="both"/>
        <w:rPr>
          <w:rFonts w:ascii="XDPrime" w:hAnsi="XDPrime" w:cs="Consolas"/>
          <w:sz w:val="22"/>
          <w:szCs w:val="22"/>
        </w:rPr>
      </w:pPr>
      <w:proofErr w:type="spellStart"/>
      <w:r>
        <w:rPr>
          <w:rFonts w:ascii="XDPrime" w:hAnsi="XDPrime" w:cs="Consolas"/>
          <w:sz w:val="22"/>
          <w:szCs w:val="22"/>
        </w:rPr>
        <w:t>Berikut</w:t>
      </w:r>
      <w:proofErr w:type="spellEnd"/>
      <w:r>
        <w:rPr>
          <w:rFonts w:ascii="XDPrime" w:hAnsi="XDPrime" w:cs="Consolas"/>
          <w:sz w:val="22"/>
          <w:szCs w:val="22"/>
        </w:rPr>
        <w:t xml:space="preserve"> </w:t>
      </w:r>
      <w:proofErr w:type="spellStart"/>
      <w:r>
        <w:rPr>
          <w:rFonts w:ascii="XDPrime" w:hAnsi="XDPrime" w:cs="Consolas"/>
          <w:sz w:val="22"/>
          <w:szCs w:val="22"/>
        </w:rPr>
        <w:t>ini</w:t>
      </w:r>
      <w:proofErr w:type="spellEnd"/>
      <w:r>
        <w:rPr>
          <w:rFonts w:ascii="XDPrime" w:hAnsi="XDPrime" w:cs="Consolas"/>
          <w:sz w:val="22"/>
          <w:szCs w:val="22"/>
        </w:rPr>
        <w:t xml:space="preserve"> </w:t>
      </w:r>
      <w:proofErr w:type="spellStart"/>
      <w:r>
        <w:rPr>
          <w:rFonts w:ascii="XDPrime" w:hAnsi="XDPrime" w:cs="Consolas"/>
          <w:sz w:val="22"/>
          <w:szCs w:val="22"/>
        </w:rPr>
        <w:t>adalah</w:t>
      </w:r>
      <w:proofErr w:type="spellEnd"/>
      <w:r>
        <w:rPr>
          <w:rFonts w:ascii="XDPrime" w:hAnsi="XDPrime" w:cs="Consolas"/>
          <w:sz w:val="22"/>
          <w:szCs w:val="22"/>
        </w:rPr>
        <w:t xml:space="preserve"> </w:t>
      </w:r>
      <w:proofErr w:type="spellStart"/>
      <w:r>
        <w:rPr>
          <w:rFonts w:ascii="XDPrime" w:hAnsi="XDPrime" w:cs="Consolas"/>
          <w:sz w:val="22"/>
          <w:szCs w:val="22"/>
        </w:rPr>
        <w:t>tujuan</w:t>
      </w:r>
      <w:proofErr w:type="spellEnd"/>
      <w:r>
        <w:rPr>
          <w:rFonts w:ascii="XDPrime" w:hAnsi="XDPrime" w:cs="Consolas"/>
          <w:sz w:val="22"/>
          <w:szCs w:val="22"/>
        </w:rPr>
        <w:t xml:space="preserve"> </w:t>
      </w:r>
      <w:proofErr w:type="spellStart"/>
      <w:r>
        <w:rPr>
          <w:rFonts w:ascii="XDPrime" w:hAnsi="XDPrime" w:cs="Consolas"/>
          <w:sz w:val="22"/>
          <w:szCs w:val="22"/>
        </w:rPr>
        <w:t>penelitian</w:t>
      </w:r>
      <w:proofErr w:type="spellEnd"/>
      <w:r>
        <w:rPr>
          <w:rFonts w:ascii="XDPrime" w:hAnsi="XDPrime" w:cs="Consolas"/>
          <w:sz w:val="22"/>
          <w:szCs w:val="22"/>
        </w:rPr>
        <w:t xml:space="preserve"> </w:t>
      </w:r>
      <w:proofErr w:type="spellStart"/>
      <w:r>
        <w:rPr>
          <w:rFonts w:ascii="XDPrime" w:hAnsi="XDPrime" w:cs="Consolas"/>
          <w:sz w:val="22"/>
          <w:szCs w:val="22"/>
        </w:rPr>
        <w:t>dari</w:t>
      </w:r>
      <w:proofErr w:type="spellEnd"/>
      <w:r>
        <w:rPr>
          <w:rFonts w:ascii="XDPrime" w:hAnsi="XDPrime" w:cs="Consolas"/>
          <w:sz w:val="22"/>
          <w:szCs w:val="22"/>
        </w:rPr>
        <w:t xml:space="preserve"> yang </w:t>
      </w:r>
      <w:proofErr w:type="spellStart"/>
      <w:r>
        <w:rPr>
          <w:rFonts w:ascii="XDPrime" w:hAnsi="XDPrime" w:cs="Consolas"/>
          <w:sz w:val="22"/>
          <w:szCs w:val="22"/>
        </w:rPr>
        <w:t>topik</w:t>
      </w:r>
      <w:proofErr w:type="spellEnd"/>
      <w:r>
        <w:rPr>
          <w:rFonts w:ascii="XDPrime" w:hAnsi="XDPrime" w:cs="Consolas"/>
          <w:sz w:val="22"/>
          <w:szCs w:val="22"/>
        </w:rPr>
        <w:t xml:space="preserve"> </w:t>
      </w:r>
      <w:proofErr w:type="spellStart"/>
      <w:r>
        <w:rPr>
          <w:rFonts w:ascii="XDPrime" w:hAnsi="XDPrime" w:cs="Consolas"/>
          <w:sz w:val="22"/>
          <w:szCs w:val="22"/>
        </w:rPr>
        <w:t>saya</w:t>
      </w:r>
      <w:proofErr w:type="spellEnd"/>
      <w:r>
        <w:rPr>
          <w:rFonts w:ascii="XDPrime" w:hAnsi="XDPrime" w:cs="Consolas"/>
          <w:sz w:val="22"/>
          <w:szCs w:val="22"/>
        </w:rPr>
        <w:t xml:space="preserve"> </w:t>
      </w:r>
      <w:proofErr w:type="spellStart"/>
      <w:proofErr w:type="gramStart"/>
      <w:r>
        <w:rPr>
          <w:rFonts w:ascii="XDPrime" w:hAnsi="XDPrime" w:cs="Consolas"/>
          <w:sz w:val="22"/>
          <w:szCs w:val="22"/>
        </w:rPr>
        <w:t>angkat</w:t>
      </w:r>
      <w:proofErr w:type="spellEnd"/>
      <w:r>
        <w:rPr>
          <w:rFonts w:ascii="XDPrime" w:hAnsi="XDPrime" w:cs="Consolas"/>
          <w:sz w:val="22"/>
          <w:szCs w:val="22"/>
        </w:rPr>
        <w:t xml:space="preserve"> :</w:t>
      </w:r>
      <w:proofErr w:type="gramEnd"/>
    </w:p>
    <w:p w14:paraId="79A7BAB1" w14:textId="77777777" w:rsidR="00691E5E" w:rsidRDefault="00A414C6" w:rsidP="00691E5E">
      <w:pPr>
        <w:pStyle w:val="ListParagraph"/>
        <w:numPr>
          <w:ilvl w:val="0"/>
          <w:numId w:val="4"/>
        </w:numPr>
        <w:spacing w:after="0" w:line="276" w:lineRule="auto"/>
        <w:ind w:left="709"/>
        <w:jc w:val="both"/>
        <w:rPr>
          <w:rFonts w:ascii="XDPrime" w:hAnsi="XDPrime" w:cs="Consolas"/>
          <w:sz w:val="22"/>
          <w:szCs w:val="22"/>
        </w:rPr>
      </w:pPr>
      <w:proofErr w:type="spellStart"/>
      <w:r w:rsidRPr="00A414C6">
        <w:rPr>
          <w:rFonts w:ascii="XDPrime" w:hAnsi="XDPrime" w:cs="Consolas"/>
          <w:sz w:val="22"/>
          <w:szCs w:val="22"/>
        </w:rPr>
        <w:t>Membuat</w:t>
      </w:r>
      <w:proofErr w:type="spellEnd"/>
      <w:r w:rsidRPr="00A414C6">
        <w:rPr>
          <w:rFonts w:ascii="XDPrime" w:hAnsi="XDPrime" w:cs="Consolas"/>
          <w:sz w:val="22"/>
          <w:szCs w:val="22"/>
        </w:rPr>
        <w:t xml:space="preserve"> </w:t>
      </w:r>
      <w:proofErr w:type="spellStart"/>
      <w:r w:rsidRPr="00A414C6">
        <w:rPr>
          <w:rFonts w:ascii="XDPrime" w:hAnsi="XDPrime" w:cs="Consolas"/>
          <w:sz w:val="22"/>
          <w:szCs w:val="22"/>
        </w:rPr>
        <w:t>sebuah</w:t>
      </w:r>
      <w:proofErr w:type="spellEnd"/>
      <w:r w:rsidRPr="00A414C6">
        <w:rPr>
          <w:rFonts w:ascii="XDPrime" w:hAnsi="XDPrime" w:cs="Consolas"/>
          <w:sz w:val="22"/>
          <w:szCs w:val="22"/>
        </w:rPr>
        <w:t xml:space="preserve"> </w:t>
      </w:r>
      <w:proofErr w:type="spellStart"/>
      <w:r w:rsidRPr="00A414C6">
        <w:rPr>
          <w:rFonts w:ascii="XDPrime" w:hAnsi="XDPrime" w:cs="Consolas"/>
          <w:sz w:val="22"/>
          <w:szCs w:val="22"/>
        </w:rPr>
        <w:t>sistem</w:t>
      </w:r>
      <w:proofErr w:type="spellEnd"/>
      <w:r w:rsidRPr="00A414C6">
        <w:rPr>
          <w:rFonts w:ascii="XDPrime" w:hAnsi="XDPrime" w:cs="Consolas"/>
          <w:sz w:val="22"/>
          <w:szCs w:val="22"/>
        </w:rPr>
        <w:t xml:space="preserve"> </w:t>
      </w:r>
      <w:proofErr w:type="spellStart"/>
      <w:r w:rsidRPr="00A414C6">
        <w:rPr>
          <w:rFonts w:ascii="XDPrime" w:hAnsi="XDPrime" w:cs="Consolas"/>
          <w:sz w:val="22"/>
          <w:szCs w:val="22"/>
        </w:rPr>
        <w:t>perpustakaan</w:t>
      </w:r>
      <w:proofErr w:type="spellEnd"/>
      <w:r w:rsidRPr="00A414C6">
        <w:rPr>
          <w:rFonts w:ascii="XDPrime" w:hAnsi="XDPrime" w:cs="Consolas"/>
          <w:sz w:val="22"/>
          <w:szCs w:val="22"/>
        </w:rPr>
        <w:t xml:space="preserve"> digital yang </w:t>
      </w:r>
      <w:proofErr w:type="spellStart"/>
      <w:proofErr w:type="gramStart"/>
      <w:r w:rsidRPr="00A414C6">
        <w:rPr>
          <w:rFonts w:ascii="XDPrime" w:hAnsi="XDPrime" w:cs="Consolas"/>
          <w:sz w:val="22"/>
          <w:szCs w:val="22"/>
        </w:rPr>
        <w:t>efektif</w:t>
      </w:r>
      <w:proofErr w:type="spellEnd"/>
      <w:r w:rsidRPr="00A414C6">
        <w:rPr>
          <w:rFonts w:ascii="XDPrime" w:hAnsi="XDPrime" w:cs="Consolas"/>
          <w:sz w:val="22"/>
          <w:szCs w:val="22"/>
        </w:rPr>
        <w:t xml:space="preserve">  dan</w:t>
      </w:r>
      <w:proofErr w:type="gramEnd"/>
      <w:r w:rsidRPr="00A414C6">
        <w:rPr>
          <w:rFonts w:ascii="XDPrime" w:hAnsi="XDPrime" w:cs="Consolas"/>
          <w:sz w:val="22"/>
          <w:szCs w:val="22"/>
        </w:rPr>
        <w:t xml:space="preserve"> juga </w:t>
      </w:r>
      <w:proofErr w:type="spellStart"/>
      <w:r w:rsidRPr="00A414C6">
        <w:rPr>
          <w:rFonts w:ascii="XDPrime" w:hAnsi="XDPrime" w:cs="Consolas"/>
          <w:sz w:val="22"/>
          <w:szCs w:val="22"/>
        </w:rPr>
        <w:t>efisien</w:t>
      </w:r>
      <w:proofErr w:type="spellEnd"/>
    </w:p>
    <w:p w14:paraId="77636D40" w14:textId="1B071470" w:rsidR="00A414C6" w:rsidRPr="00691E5E" w:rsidRDefault="00A414C6" w:rsidP="00691E5E">
      <w:pPr>
        <w:pStyle w:val="ListParagraph"/>
        <w:numPr>
          <w:ilvl w:val="0"/>
          <w:numId w:val="4"/>
        </w:numPr>
        <w:spacing w:after="0" w:line="276" w:lineRule="auto"/>
        <w:ind w:left="709"/>
        <w:jc w:val="both"/>
        <w:rPr>
          <w:rFonts w:ascii="XDPrime" w:hAnsi="XDPrime" w:cs="Consolas"/>
          <w:sz w:val="22"/>
          <w:szCs w:val="22"/>
        </w:rPr>
      </w:pPr>
      <w:proofErr w:type="spellStart"/>
      <w:r w:rsidRPr="00691E5E">
        <w:rPr>
          <w:rFonts w:ascii="XDPrime" w:hAnsi="XDPrime" w:cs="Consolas"/>
          <w:sz w:val="22"/>
          <w:szCs w:val="22"/>
        </w:rPr>
        <w:lastRenderedPageBreak/>
        <w:t>Membuat</w:t>
      </w:r>
      <w:proofErr w:type="spellEnd"/>
      <w:r w:rsidRPr="00691E5E">
        <w:rPr>
          <w:rFonts w:ascii="XDPrime" w:hAnsi="XDPrime" w:cs="Consolas"/>
          <w:sz w:val="22"/>
          <w:szCs w:val="22"/>
        </w:rPr>
        <w:t xml:space="preserve"> </w:t>
      </w:r>
      <w:proofErr w:type="spellStart"/>
      <w:r w:rsidRPr="00691E5E">
        <w:rPr>
          <w:rFonts w:ascii="XDPrime" w:hAnsi="XDPrime" w:cs="Consolas"/>
          <w:sz w:val="22"/>
          <w:szCs w:val="22"/>
        </w:rPr>
        <w:t>sebuah</w:t>
      </w:r>
      <w:proofErr w:type="spellEnd"/>
      <w:r w:rsidRPr="00691E5E">
        <w:rPr>
          <w:rFonts w:ascii="XDPrime" w:hAnsi="XDPrime" w:cs="Consolas"/>
          <w:sz w:val="22"/>
          <w:szCs w:val="22"/>
        </w:rPr>
        <w:t xml:space="preserve"> </w:t>
      </w:r>
      <w:proofErr w:type="spellStart"/>
      <w:r w:rsidRPr="00691E5E">
        <w:rPr>
          <w:rFonts w:ascii="XDPrime" w:hAnsi="XDPrime" w:cs="Consolas"/>
          <w:sz w:val="22"/>
          <w:szCs w:val="22"/>
        </w:rPr>
        <w:t>sistem</w:t>
      </w:r>
      <w:proofErr w:type="spellEnd"/>
      <w:r w:rsidRPr="00691E5E">
        <w:rPr>
          <w:rFonts w:ascii="XDPrime" w:hAnsi="XDPrime" w:cs="Consolas"/>
          <w:sz w:val="22"/>
          <w:szCs w:val="22"/>
        </w:rPr>
        <w:t xml:space="preserve"> </w:t>
      </w:r>
      <w:proofErr w:type="spellStart"/>
      <w:r w:rsidRPr="00691E5E">
        <w:rPr>
          <w:rFonts w:ascii="XDPrime" w:hAnsi="XDPrime" w:cs="Consolas"/>
          <w:sz w:val="22"/>
          <w:szCs w:val="22"/>
        </w:rPr>
        <w:t>perpustakaan</w:t>
      </w:r>
      <w:proofErr w:type="spellEnd"/>
      <w:r w:rsidRPr="00691E5E">
        <w:rPr>
          <w:rFonts w:ascii="XDPrime" w:hAnsi="XDPrime" w:cs="Consolas"/>
          <w:sz w:val="22"/>
          <w:szCs w:val="22"/>
        </w:rPr>
        <w:t xml:space="preserve"> digital yang </w:t>
      </w:r>
      <w:proofErr w:type="spellStart"/>
      <w:r w:rsidRPr="00691E5E">
        <w:rPr>
          <w:rFonts w:ascii="XDPrime" w:hAnsi="XDPrime" w:cs="Consolas"/>
          <w:sz w:val="22"/>
          <w:szCs w:val="22"/>
        </w:rPr>
        <w:t>bisa</w:t>
      </w:r>
      <w:proofErr w:type="spellEnd"/>
      <w:r w:rsidRPr="00691E5E">
        <w:rPr>
          <w:rFonts w:ascii="XDPrime" w:hAnsi="XDPrime" w:cs="Consolas"/>
          <w:sz w:val="22"/>
          <w:szCs w:val="22"/>
        </w:rPr>
        <w:t xml:space="preserve"> </w:t>
      </w:r>
      <w:proofErr w:type="spellStart"/>
      <w:r w:rsidRPr="00691E5E">
        <w:rPr>
          <w:rFonts w:ascii="XDPrime" w:hAnsi="XDPrime" w:cs="Consolas"/>
          <w:sz w:val="22"/>
          <w:szCs w:val="22"/>
        </w:rPr>
        <w:t>digunakan</w:t>
      </w:r>
      <w:proofErr w:type="spellEnd"/>
      <w:r w:rsidRPr="00691E5E">
        <w:rPr>
          <w:rFonts w:ascii="XDPrime" w:hAnsi="XDPrime" w:cs="Consolas"/>
          <w:sz w:val="22"/>
          <w:szCs w:val="22"/>
        </w:rPr>
        <w:t xml:space="preserve"> oleh </w:t>
      </w:r>
      <w:proofErr w:type="spellStart"/>
      <w:r w:rsidRPr="00691E5E">
        <w:rPr>
          <w:rFonts w:ascii="XDPrime" w:hAnsi="XDPrime" w:cs="Consolas"/>
          <w:sz w:val="22"/>
          <w:szCs w:val="22"/>
        </w:rPr>
        <w:t>masyarakat</w:t>
      </w:r>
      <w:proofErr w:type="spellEnd"/>
      <w:r w:rsidRPr="00691E5E">
        <w:rPr>
          <w:rFonts w:ascii="XDPrime" w:hAnsi="XDPrime" w:cs="Consolas"/>
          <w:sz w:val="22"/>
          <w:szCs w:val="22"/>
        </w:rPr>
        <w:t xml:space="preserve"> </w:t>
      </w:r>
      <w:proofErr w:type="spellStart"/>
      <w:r w:rsidRPr="00691E5E">
        <w:rPr>
          <w:rFonts w:ascii="XDPrime" w:hAnsi="XDPrime" w:cs="Consolas"/>
          <w:sz w:val="22"/>
          <w:szCs w:val="22"/>
        </w:rPr>
        <w:t>umum</w:t>
      </w:r>
      <w:proofErr w:type="spellEnd"/>
    </w:p>
    <w:p w14:paraId="532515D7" w14:textId="77777777" w:rsidR="00A414C6" w:rsidRPr="00A414C6" w:rsidRDefault="00A414C6" w:rsidP="00A414C6">
      <w:pPr>
        <w:spacing w:after="0" w:line="276" w:lineRule="auto"/>
        <w:jc w:val="both"/>
        <w:rPr>
          <w:rFonts w:ascii="XDPrime" w:hAnsi="XDPrime" w:cs="Consolas"/>
          <w:sz w:val="22"/>
          <w:szCs w:val="22"/>
        </w:rPr>
      </w:pPr>
    </w:p>
    <w:p w14:paraId="08B5C260" w14:textId="77777777" w:rsidR="00990911" w:rsidRPr="00CA50E2" w:rsidRDefault="00990911" w:rsidP="00990911">
      <w:pPr>
        <w:numPr>
          <w:ilvl w:val="1"/>
          <w:numId w:val="1"/>
        </w:numPr>
        <w:spacing w:after="0" w:line="240" w:lineRule="auto"/>
        <w:ind w:left="426" w:hanging="426"/>
        <w:jc w:val="both"/>
        <w:rPr>
          <w:rFonts w:ascii="XDPrime" w:eastAsia="Times New Roman" w:hAnsi="XDPrime" w:cs="Consolas"/>
          <w:b/>
          <w:sz w:val="22"/>
          <w:szCs w:val="22"/>
        </w:rPr>
      </w:pPr>
      <w:proofErr w:type="spellStart"/>
      <w:r w:rsidRPr="00CA50E2">
        <w:rPr>
          <w:rFonts w:ascii="XDPrime" w:eastAsia="Times New Roman" w:hAnsi="XDPrime" w:cs="Consolas"/>
          <w:b/>
          <w:sz w:val="22"/>
          <w:szCs w:val="22"/>
        </w:rPr>
        <w:t>Manfaat</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Penelitian</w:t>
      </w:r>
      <w:proofErr w:type="spellEnd"/>
      <w:r w:rsidRPr="00CA50E2">
        <w:rPr>
          <w:rFonts w:ascii="XDPrime" w:eastAsia="Times New Roman" w:hAnsi="XDPrime" w:cs="Consolas"/>
          <w:b/>
          <w:sz w:val="22"/>
          <w:szCs w:val="22"/>
        </w:rPr>
        <w:t xml:space="preserve"> </w:t>
      </w:r>
    </w:p>
    <w:p w14:paraId="3FEEA0AF" w14:textId="77777777" w:rsidR="00990911" w:rsidRPr="00CA50E2" w:rsidRDefault="00990911" w:rsidP="00990911">
      <w:pPr>
        <w:spacing w:after="0" w:line="240" w:lineRule="auto"/>
        <w:jc w:val="both"/>
        <w:rPr>
          <w:rFonts w:ascii="XDPrime" w:eastAsia="Times New Roman" w:hAnsi="XDPrime" w:cs="Consolas"/>
          <w:b/>
          <w:sz w:val="22"/>
          <w:szCs w:val="22"/>
        </w:rPr>
      </w:pPr>
    </w:p>
    <w:p w14:paraId="4097422D" w14:textId="3AD57B98" w:rsidR="00BF1827" w:rsidRPr="00CA50E2" w:rsidRDefault="003B0AB5" w:rsidP="003B0AB5">
      <w:pPr>
        <w:spacing w:after="0" w:line="276" w:lineRule="auto"/>
        <w:ind w:firstLine="567"/>
        <w:jc w:val="both"/>
        <w:rPr>
          <w:rFonts w:ascii="XDPrime" w:eastAsia="Times New Roman" w:hAnsi="XDPrime" w:cs="Consolas"/>
          <w:b/>
          <w:sz w:val="22"/>
          <w:szCs w:val="22"/>
        </w:rPr>
      </w:pPr>
      <w:proofErr w:type="spellStart"/>
      <w:r w:rsidRPr="003B0AB5">
        <w:rPr>
          <w:rFonts w:ascii="XDPrime" w:eastAsia="Times New Roman" w:hAnsi="XDPrime" w:cs="Consolas"/>
          <w:sz w:val="22"/>
          <w:szCs w:val="22"/>
        </w:rPr>
        <w:t>Manfaat</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eneliti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ini</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secara</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akademis</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iharapk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apat</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membantu</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eneliti</w:t>
      </w:r>
      <w:proofErr w:type="spellEnd"/>
      <w:r w:rsidRPr="003B0AB5">
        <w:rPr>
          <w:rFonts w:ascii="XDPrime" w:eastAsia="Times New Roman" w:hAnsi="XDPrime" w:cs="Consolas"/>
          <w:sz w:val="22"/>
          <w:szCs w:val="22"/>
        </w:rPr>
        <w:t xml:space="preserve"> yang </w:t>
      </w:r>
      <w:proofErr w:type="spellStart"/>
      <w:r w:rsidRPr="003B0AB5">
        <w:rPr>
          <w:rFonts w:ascii="XDPrime" w:eastAsia="Times New Roman" w:hAnsi="XDPrime" w:cs="Consolas"/>
          <w:sz w:val="22"/>
          <w:szCs w:val="22"/>
        </w:rPr>
        <w:t>ingi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menggunakan</w:t>
      </w:r>
      <w:proofErr w:type="spellEnd"/>
      <w:r w:rsidRPr="003B0AB5">
        <w:rPr>
          <w:rFonts w:ascii="XDPrime" w:eastAsia="Times New Roman" w:hAnsi="XDPrime" w:cs="Consolas"/>
          <w:sz w:val="22"/>
          <w:szCs w:val="22"/>
        </w:rPr>
        <w:t xml:space="preserve"> framework </w:t>
      </w:r>
      <w:proofErr w:type="spellStart"/>
      <w:r w:rsidRPr="003B0AB5">
        <w:rPr>
          <w:rFonts w:ascii="XDPrime" w:eastAsia="Times New Roman" w:hAnsi="XDPrime" w:cs="Consolas"/>
          <w:sz w:val="22"/>
          <w:szCs w:val="22"/>
        </w:rPr>
        <w:t>laravel</w:t>
      </w:r>
      <w:proofErr w:type="spellEnd"/>
      <w:r w:rsidRPr="003B0AB5">
        <w:rPr>
          <w:rFonts w:ascii="XDPrime" w:eastAsia="Times New Roman" w:hAnsi="XDPrime" w:cs="Consolas"/>
          <w:sz w:val="22"/>
          <w:szCs w:val="22"/>
        </w:rPr>
        <w:t xml:space="preserve"> dan </w:t>
      </w:r>
      <w:proofErr w:type="spellStart"/>
      <w:r w:rsidRPr="003B0AB5">
        <w:rPr>
          <w:rFonts w:ascii="XDPrime" w:eastAsia="Times New Roman" w:hAnsi="XDPrime" w:cs="Consolas"/>
          <w:sz w:val="22"/>
          <w:szCs w:val="22"/>
        </w:rPr>
        <w:t>metode</w:t>
      </w:r>
      <w:proofErr w:type="spellEnd"/>
      <w:r w:rsidRPr="003B0AB5">
        <w:rPr>
          <w:rFonts w:ascii="XDPrime" w:eastAsia="Times New Roman" w:hAnsi="XDPrime" w:cs="Consolas"/>
          <w:sz w:val="22"/>
          <w:szCs w:val="22"/>
        </w:rPr>
        <w:t xml:space="preserve"> Personal Extreme Programming (PXP) </w:t>
      </w:r>
      <w:proofErr w:type="spellStart"/>
      <w:r w:rsidRPr="003B0AB5">
        <w:rPr>
          <w:rFonts w:ascii="XDPrime" w:eastAsia="Times New Roman" w:hAnsi="XDPrime" w:cs="Consolas"/>
          <w:sz w:val="22"/>
          <w:szCs w:val="22"/>
        </w:rPr>
        <w:t>dalam</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melakuk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rancang</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bangu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sebuah</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sistem</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erpustakaan</w:t>
      </w:r>
      <w:proofErr w:type="spellEnd"/>
      <w:r w:rsidRPr="003B0AB5">
        <w:rPr>
          <w:rFonts w:ascii="XDPrime" w:eastAsia="Times New Roman" w:hAnsi="XDPrime" w:cs="Consolas"/>
          <w:sz w:val="22"/>
          <w:szCs w:val="22"/>
        </w:rPr>
        <w:t xml:space="preserve"> digital. </w:t>
      </w:r>
      <w:proofErr w:type="spellStart"/>
      <w:r w:rsidRPr="003B0AB5">
        <w:rPr>
          <w:rFonts w:ascii="XDPrime" w:eastAsia="Times New Roman" w:hAnsi="XDPrime" w:cs="Consolas"/>
          <w:sz w:val="22"/>
          <w:szCs w:val="22"/>
        </w:rPr>
        <w:t>Selai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itu</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manfaat</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ari</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eneliti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ini</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secara</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raktis</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iharapk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apat</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membantu</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alam</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embuat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sistem</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erpustakaan</w:t>
      </w:r>
      <w:proofErr w:type="spellEnd"/>
      <w:r w:rsidRPr="003B0AB5">
        <w:rPr>
          <w:rFonts w:ascii="XDPrime" w:eastAsia="Times New Roman" w:hAnsi="XDPrime" w:cs="Consolas"/>
          <w:sz w:val="22"/>
          <w:szCs w:val="22"/>
        </w:rPr>
        <w:t xml:space="preserve"> digital yang </w:t>
      </w:r>
      <w:proofErr w:type="spellStart"/>
      <w:r w:rsidRPr="003B0AB5">
        <w:rPr>
          <w:rFonts w:ascii="XDPrime" w:eastAsia="Times New Roman" w:hAnsi="XDPrime" w:cs="Consolas"/>
          <w:sz w:val="22"/>
          <w:szCs w:val="22"/>
        </w:rPr>
        <w:t>ak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igunakan</w:t>
      </w:r>
      <w:proofErr w:type="spellEnd"/>
      <w:r w:rsidRPr="003B0AB5">
        <w:rPr>
          <w:rFonts w:ascii="XDPrime" w:eastAsia="Times New Roman" w:hAnsi="XDPrime" w:cs="Consolas"/>
          <w:sz w:val="22"/>
          <w:szCs w:val="22"/>
        </w:rPr>
        <w:t xml:space="preserve"> di SMA Negeri 1 Kuta Selatan </w:t>
      </w:r>
      <w:proofErr w:type="spellStart"/>
      <w:r w:rsidRPr="003B0AB5">
        <w:rPr>
          <w:rFonts w:ascii="XDPrime" w:eastAsia="Times New Roman" w:hAnsi="XDPrime" w:cs="Consolas"/>
          <w:sz w:val="22"/>
          <w:szCs w:val="22"/>
        </w:rPr>
        <w:t>sebagai</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akreditasi</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sekolah</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tentang</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perpustakaan</w:t>
      </w:r>
      <w:proofErr w:type="spellEnd"/>
      <w:r w:rsidRPr="003B0AB5">
        <w:rPr>
          <w:rFonts w:ascii="XDPrime" w:eastAsia="Times New Roman" w:hAnsi="XDPrime" w:cs="Consolas"/>
          <w:sz w:val="22"/>
          <w:szCs w:val="22"/>
        </w:rPr>
        <w:t>.</w:t>
      </w:r>
    </w:p>
    <w:p w14:paraId="05D281B5" w14:textId="77777777" w:rsidR="00BF1827" w:rsidRPr="00CA50E2" w:rsidRDefault="00BF1827" w:rsidP="00990911">
      <w:pPr>
        <w:spacing w:after="0" w:line="240" w:lineRule="auto"/>
        <w:jc w:val="both"/>
        <w:rPr>
          <w:rFonts w:ascii="XDPrime" w:eastAsia="Times New Roman" w:hAnsi="XDPrime" w:cs="Consolas"/>
          <w:b/>
          <w:sz w:val="22"/>
          <w:szCs w:val="22"/>
        </w:rPr>
      </w:pPr>
    </w:p>
    <w:p w14:paraId="77C6A98F" w14:textId="77777777" w:rsidR="00990911" w:rsidRPr="00CA50E2" w:rsidRDefault="00990911" w:rsidP="00990911">
      <w:pPr>
        <w:numPr>
          <w:ilvl w:val="1"/>
          <w:numId w:val="1"/>
        </w:numPr>
        <w:spacing w:after="0" w:line="240" w:lineRule="auto"/>
        <w:ind w:left="426" w:hanging="426"/>
        <w:jc w:val="both"/>
        <w:rPr>
          <w:rFonts w:ascii="XDPrime" w:eastAsia="Times New Roman" w:hAnsi="XDPrime" w:cs="Consolas"/>
          <w:b/>
          <w:sz w:val="22"/>
          <w:szCs w:val="22"/>
        </w:rPr>
      </w:pPr>
      <w:proofErr w:type="spellStart"/>
      <w:r w:rsidRPr="00CA50E2">
        <w:rPr>
          <w:rFonts w:ascii="XDPrime" w:eastAsia="Times New Roman" w:hAnsi="XDPrime" w:cs="Consolas"/>
          <w:b/>
          <w:sz w:val="22"/>
          <w:szCs w:val="22"/>
        </w:rPr>
        <w:t>Pembatasan</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Masalah</w:t>
      </w:r>
      <w:proofErr w:type="spellEnd"/>
    </w:p>
    <w:p w14:paraId="1B63C49E" w14:textId="77777777" w:rsidR="00990911" w:rsidRPr="00CA50E2" w:rsidRDefault="00990911" w:rsidP="00990911">
      <w:pPr>
        <w:spacing w:after="0" w:line="240" w:lineRule="auto"/>
        <w:ind w:left="426" w:hanging="426"/>
        <w:jc w:val="both"/>
        <w:rPr>
          <w:rFonts w:ascii="XDPrime" w:eastAsia="Times New Roman" w:hAnsi="XDPrime" w:cs="Consolas"/>
          <w:b/>
          <w:sz w:val="22"/>
          <w:szCs w:val="22"/>
        </w:rPr>
      </w:pPr>
      <w:r w:rsidRPr="00CA50E2">
        <w:rPr>
          <w:rFonts w:ascii="XDPrime" w:eastAsia="Times New Roman" w:hAnsi="XDPrime" w:cs="Consolas"/>
          <w:b/>
          <w:sz w:val="22"/>
          <w:szCs w:val="22"/>
        </w:rPr>
        <w:tab/>
      </w:r>
    </w:p>
    <w:p w14:paraId="540FB54D" w14:textId="3FB0D95E" w:rsidR="00CF22AF" w:rsidRDefault="00CF22AF" w:rsidP="00F83B44">
      <w:pPr>
        <w:spacing w:after="0" w:line="276" w:lineRule="auto"/>
        <w:ind w:firstLine="567"/>
        <w:jc w:val="both"/>
        <w:rPr>
          <w:rFonts w:ascii="XDPrime" w:hAnsi="XDPrime" w:cs="Consolas"/>
          <w:sz w:val="22"/>
        </w:rPr>
      </w:pPr>
      <w:r>
        <w:rPr>
          <w:rFonts w:ascii="XDPrime" w:hAnsi="XDPrime" w:cs="Consolas"/>
          <w:sz w:val="22"/>
        </w:rPr>
        <w:t xml:space="preserve">Pada </w:t>
      </w:r>
      <w:proofErr w:type="spellStart"/>
      <w:r>
        <w:rPr>
          <w:rFonts w:ascii="XDPrime" w:hAnsi="XDPrime" w:cs="Consolas"/>
          <w:sz w:val="22"/>
        </w:rPr>
        <w:t>penelitian</w:t>
      </w:r>
      <w:proofErr w:type="spellEnd"/>
      <w:r>
        <w:rPr>
          <w:rFonts w:ascii="XDPrime" w:hAnsi="XDPrime" w:cs="Consolas"/>
          <w:sz w:val="22"/>
        </w:rPr>
        <w:t xml:space="preserve"> </w:t>
      </w:r>
      <w:proofErr w:type="spellStart"/>
      <w:r>
        <w:rPr>
          <w:rFonts w:ascii="XDPrime" w:hAnsi="XDPrime" w:cs="Consolas"/>
          <w:sz w:val="22"/>
        </w:rPr>
        <w:t>ini</w:t>
      </w:r>
      <w:proofErr w:type="spellEnd"/>
      <w:r>
        <w:rPr>
          <w:rFonts w:ascii="XDPrime" w:hAnsi="XDPrime" w:cs="Consolas"/>
          <w:sz w:val="22"/>
        </w:rPr>
        <w:t xml:space="preserve"> </w:t>
      </w:r>
      <w:proofErr w:type="spellStart"/>
      <w:r>
        <w:rPr>
          <w:rFonts w:ascii="XDPrime" w:hAnsi="XDPrime" w:cs="Consolas"/>
          <w:sz w:val="22"/>
        </w:rPr>
        <w:t>akan</w:t>
      </w:r>
      <w:proofErr w:type="spellEnd"/>
      <w:r>
        <w:rPr>
          <w:rFonts w:ascii="XDPrime" w:hAnsi="XDPrime" w:cs="Consolas"/>
          <w:sz w:val="22"/>
        </w:rPr>
        <w:t xml:space="preserve"> </w:t>
      </w:r>
      <w:proofErr w:type="spellStart"/>
      <w:r>
        <w:rPr>
          <w:rFonts w:ascii="XDPrime" w:hAnsi="XDPrime" w:cs="Consolas"/>
          <w:sz w:val="22"/>
        </w:rPr>
        <w:t>terdapat</w:t>
      </w:r>
      <w:proofErr w:type="spellEnd"/>
      <w:r>
        <w:rPr>
          <w:rFonts w:ascii="XDPrime" w:hAnsi="XDPrime" w:cs="Consolas"/>
          <w:sz w:val="22"/>
        </w:rPr>
        <w:t xml:space="preserve"> </w:t>
      </w:r>
      <w:proofErr w:type="spellStart"/>
      <w:r>
        <w:rPr>
          <w:rFonts w:ascii="XDPrime" w:hAnsi="XDPrime" w:cs="Consolas"/>
          <w:sz w:val="22"/>
        </w:rPr>
        <w:t>beberapa</w:t>
      </w:r>
      <w:proofErr w:type="spellEnd"/>
      <w:r>
        <w:rPr>
          <w:rFonts w:ascii="XDPrime" w:hAnsi="XDPrime" w:cs="Consolas"/>
          <w:sz w:val="22"/>
        </w:rPr>
        <w:t xml:space="preserve"> </w:t>
      </w:r>
      <w:proofErr w:type="spellStart"/>
      <w:r>
        <w:rPr>
          <w:rFonts w:ascii="XDPrime" w:hAnsi="XDPrime" w:cs="Consolas"/>
          <w:sz w:val="22"/>
        </w:rPr>
        <w:t>pembatasan</w:t>
      </w:r>
      <w:proofErr w:type="spellEnd"/>
      <w:r>
        <w:rPr>
          <w:rFonts w:ascii="XDPrime" w:hAnsi="XDPrime" w:cs="Consolas"/>
          <w:sz w:val="22"/>
        </w:rPr>
        <w:t xml:space="preserve"> agar </w:t>
      </w:r>
      <w:proofErr w:type="spellStart"/>
      <w:r>
        <w:rPr>
          <w:rFonts w:ascii="XDPrime" w:hAnsi="XDPrime" w:cs="Consolas"/>
          <w:sz w:val="22"/>
        </w:rPr>
        <w:t>penelitian</w:t>
      </w:r>
      <w:proofErr w:type="spellEnd"/>
      <w:r>
        <w:rPr>
          <w:rFonts w:ascii="XDPrime" w:hAnsi="XDPrime" w:cs="Consolas"/>
          <w:sz w:val="22"/>
        </w:rPr>
        <w:t xml:space="preserve"> </w:t>
      </w:r>
      <w:proofErr w:type="spellStart"/>
      <w:r>
        <w:rPr>
          <w:rFonts w:ascii="XDPrime" w:hAnsi="XDPrime" w:cs="Consolas"/>
          <w:sz w:val="22"/>
        </w:rPr>
        <w:t>dapat</w:t>
      </w:r>
      <w:proofErr w:type="spellEnd"/>
      <w:r>
        <w:rPr>
          <w:rFonts w:ascii="XDPrime" w:hAnsi="XDPrime" w:cs="Consolas"/>
          <w:sz w:val="22"/>
        </w:rPr>
        <w:t xml:space="preserve"> </w:t>
      </w:r>
      <w:proofErr w:type="spellStart"/>
      <w:r>
        <w:rPr>
          <w:rFonts w:ascii="XDPrime" w:hAnsi="XDPrime" w:cs="Consolas"/>
          <w:sz w:val="22"/>
        </w:rPr>
        <w:t>berfokus</w:t>
      </w:r>
      <w:proofErr w:type="spellEnd"/>
      <w:r>
        <w:rPr>
          <w:rFonts w:ascii="XDPrime" w:hAnsi="XDPrime" w:cs="Consolas"/>
          <w:sz w:val="22"/>
        </w:rPr>
        <w:t xml:space="preserve"> </w:t>
      </w:r>
      <w:proofErr w:type="spellStart"/>
      <w:r>
        <w:rPr>
          <w:rFonts w:ascii="XDPrime" w:hAnsi="XDPrime" w:cs="Consolas"/>
          <w:sz w:val="22"/>
        </w:rPr>
        <w:t>ke</w:t>
      </w:r>
      <w:proofErr w:type="spellEnd"/>
      <w:r>
        <w:rPr>
          <w:rFonts w:ascii="XDPrime" w:hAnsi="XDPrime" w:cs="Consolas"/>
          <w:sz w:val="22"/>
        </w:rPr>
        <w:t xml:space="preserve"> </w:t>
      </w:r>
      <w:proofErr w:type="spellStart"/>
      <w:r>
        <w:rPr>
          <w:rFonts w:ascii="XDPrime" w:hAnsi="XDPrime" w:cs="Consolas"/>
          <w:sz w:val="22"/>
        </w:rPr>
        <w:t>tujuan</w:t>
      </w:r>
      <w:proofErr w:type="spellEnd"/>
      <w:r>
        <w:rPr>
          <w:rFonts w:ascii="XDPrime" w:hAnsi="XDPrime" w:cs="Consolas"/>
          <w:sz w:val="22"/>
        </w:rPr>
        <w:t xml:space="preserve"> dan </w:t>
      </w:r>
      <w:proofErr w:type="spellStart"/>
      <w:r>
        <w:rPr>
          <w:rFonts w:ascii="XDPrime" w:hAnsi="XDPrime" w:cs="Consolas"/>
          <w:sz w:val="22"/>
        </w:rPr>
        <w:t>permasalahan</w:t>
      </w:r>
      <w:proofErr w:type="spellEnd"/>
      <w:r>
        <w:rPr>
          <w:rFonts w:ascii="XDPrime" w:hAnsi="XDPrime" w:cs="Consolas"/>
          <w:sz w:val="22"/>
        </w:rPr>
        <w:t xml:space="preserve"> </w:t>
      </w:r>
      <w:proofErr w:type="spellStart"/>
      <w:proofErr w:type="gramStart"/>
      <w:r>
        <w:rPr>
          <w:rFonts w:ascii="XDPrime" w:hAnsi="XDPrime" w:cs="Consolas"/>
          <w:sz w:val="22"/>
        </w:rPr>
        <w:t>utama</w:t>
      </w:r>
      <w:proofErr w:type="spellEnd"/>
      <w:r>
        <w:rPr>
          <w:rFonts w:ascii="XDPrime" w:hAnsi="XDPrime" w:cs="Consolas"/>
          <w:sz w:val="22"/>
        </w:rPr>
        <w:t xml:space="preserve"> :</w:t>
      </w:r>
      <w:proofErr w:type="gramEnd"/>
      <w:r>
        <w:rPr>
          <w:rFonts w:ascii="XDPrime" w:hAnsi="XDPrime" w:cs="Consolas"/>
          <w:sz w:val="22"/>
        </w:rPr>
        <w:t xml:space="preserve"> </w:t>
      </w:r>
    </w:p>
    <w:p w14:paraId="7E8FD206" w14:textId="32753C54" w:rsidR="00CF22AF" w:rsidRDefault="00CF22AF" w:rsidP="00CF22AF">
      <w:pPr>
        <w:pStyle w:val="ListParagraph"/>
        <w:numPr>
          <w:ilvl w:val="0"/>
          <w:numId w:val="5"/>
        </w:numPr>
        <w:spacing w:after="0" w:line="276" w:lineRule="auto"/>
        <w:jc w:val="both"/>
        <w:rPr>
          <w:rFonts w:ascii="XDPrime" w:hAnsi="XDPrime" w:cs="Consolas"/>
          <w:sz w:val="22"/>
        </w:rPr>
      </w:pPr>
      <w:proofErr w:type="spellStart"/>
      <w:r>
        <w:rPr>
          <w:rFonts w:ascii="XDPrime" w:hAnsi="XDPrime" w:cs="Consolas"/>
          <w:sz w:val="22"/>
        </w:rPr>
        <w:t>Penelitian</w:t>
      </w:r>
      <w:proofErr w:type="spellEnd"/>
      <w:r>
        <w:rPr>
          <w:rFonts w:ascii="XDPrime" w:hAnsi="XDPrime" w:cs="Consolas"/>
          <w:sz w:val="22"/>
        </w:rPr>
        <w:t xml:space="preserve"> </w:t>
      </w:r>
      <w:proofErr w:type="spellStart"/>
      <w:r>
        <w:rPr>
          <w:rFonts w:ascii="XDPrime" w:hAnsi="XDPrime" w:cs="Consolas"/>
          <w:sz w:val="22"/>
        </w:rPr>
        <w:t>ini</w:t>
      </w:r>
      <w:proofErr w:type="spellEnd"/>
      <w:r>
        <w:rPr>
          <w:rFonts w:ascii="XDPrime" w:hAnsi="XDPrime" w:cs="Consolas"/>
          <w:sz w:val="22"/>
        </w:rPr>
        <w:t xml:space="preserve"> </w:t>
      </w:r>
      <w:proofErr w:type="spellStart"/>
      <w:r>
        <w:rPr>
          <w:rFonts w:ascii="XDPrime" w:hAnsi="XDPrime" w:cs="Consolas"/>
          <w:sz w:val="22"/>
        </w:rPr>
        <w:t>hanya</w:t>
      </w:r>
      <w:proofErr w:type="spellEnd"/>
      <w:r>
        <w:rPr>
          <w:rFonts w:ascii="XDPrime" w:hAnsi="XDPrime" w:cs="Consolas"/>
          <w:sz w:val="22"/>
        </w:rPr>
        <w:t xml:space="preserve"> </w:t>
      </w:r>
      <w:proofErr w:type="spellStart"/>
      <w:r>
        <w:rPr>
          <w:rFonts w:ascii="XDPrime" w:hAnsi="XDPrime" w:cs="Consolas"/>
          <w:sz w:val="22"/>
        </w:rPr>
        <w:t>akan</w:t>
      </w:r>
      <w:proofErr w:type="spellEnd"/>
      <w:r>
        <w:rPr>
          <w:rFonts w:ascii="XDPrime" w:hAnsi="XDPrime" w:cs="Consolas"/>
          <w:sz w:val="22"/>
        </w:rPr>
        <w:t xml:space="preserve"> </w:t>
      </w:r>
      <w:proofErr w:type="spellStart"/>
      <w:r>
        <w:rPr>
          <w:rFonts w:ascii="XDPrime" w:hAnsi="XDPrime" w:cs="Consolas"/>
          <w:sz w:val="22"/>
        </w:rPr>
        <w:t>berfokus</w:t>
      </w:r>
      <w:proofErr w:type="spellEnd"/>
      <w:r>
        <w:rPr>
          <w:rFonts w:ascii="XDPrime" w:hAnsi="XDPrime" w:cs="Consolas"/>
          <w:sz w:val="22"/>
        </w:rPr>
        <w:t xml:space="preserve"> </w:t>
      </w:r>
      <w:proofErr w:type="spellStart"/>
      <w:r>
        <w:rPr>
          <w:rFonts w:ascii="XDPrime" w:hAnsi="XDPrime" w:cs="Consolas"/>
          <w:sz w:val="22"/>
        </w:rPr>
        <w:t>menggunakan</w:t>
      </w:r>
      <w:proofErr w:type="spellEnd"/>
      <w:r>
        <w:rPr>
          <w:rFonts w:ascii="XDPrime" w:hAnsi="XDPrime" w:cs="Consolas"/>
          <w:sz w:val="22"/>
        </w:rPr>
        <w:t xml:space="preserve"> </w:t>
      </w:r>
      <w:proofErr w:type="spellStart"/>
      <w:r>
        <w:rPr>
          <w:rFonts w:ascii="XDPrime" w:hAnsi="XDPrime" w:cs="Consolas"/>
          <w:sz w:val="22"/>
        </w:rPr>
        <w:t>metode</w:t>
      </w:r>
      <w:proofErr w:type="spellEnd"/>
      <w:r>
        <w:rPr>
          <w:rFonts w:ascii="XDPrime" w:hAnsi="XDPrime" w:cs="Consolas"/>
          <w:sz w:val="22"/>
        </w:rPr>
        <w:t xml:space="preserve"> </w:t>
      </w:r>
      <w:r w:rsidRPr="00CF22AF">
        <w:rPr>
          <w:rFonts w:ascii="XDPrime" w:hAnsi="XDPrime" w:cs="Consolas"/>
          <w:sz w:val="22"/>
        </w:rPr>
        <w:t>Personal Extreme Programming (PXP)</w:t>
      </w:r>
      <w:r>
        <w:rPr>
          <w:rFonts w:ascii="XDPrime" w:hAnsi="XDPrime" w:cs="Consolas"/>
          <w:sz w:val="22"/>
        </w:rPr>
        <w:t>.</w:t>
      </w:r>
    </w:p>
    <w:p w14:paraId="1157148F" w14:textId="6C11034F" w:rsidR="00CF22AF" w:rsidRDefault="00CF22AF" w:rsidP="00CF22AF">
      <w:pPr>
        <w:pStyle w:val="ListParagraph"/>
        <w:numPr>
          <w:ilvl w:val="0"/>
          <w:numId w:val="5"/>
        </w:numPr>
        <w:spacing w:after="0" w:line="276" w:lineRule="auto"/>
        <w:jc w:val="both"/>
        <w:rPr>
          <w:rFonts w:ascii="XDPrime" w:hAnsi="XDPrime" w:cs="Consolas"/>
          <w:sz w:val="22"/>
        </w:rPr>
      </w:pPr>
      <w:proofErr w:type="spellStart"/>
      <w:r>
        <w:rPr>
          <w:rFonts w:ascii="XDPrime" w:hAnsi="XDPrime" w:cs="Consolas"/>
          <w:sz w:val="22"/>
        </w:rPr>
        <w:t>Penelitian</w:t>
      </w:r>
      <w:proofErr w:type="spellEnd"/>
      <w:r>
        <w:rPr>
          <w:rFonts w:ascii="XDPrime" w:hAnsi="XDPrime" w:cs="Consolas"/>
          <w:sz w:val="22"/>
        </w:rPr>
        <w:t xml:space="preserve"> </w:t>
      </w:r>
      <w:proofErr w:type="spellStart"/>
      <w:r>
        <w:rPr>
          <w:rFonts w:ascii="XDPrime" w:hAnsi="XDPrime" w:cs="Consolas"/>
          <w:sz w:val="22"/>
        </w:rPr>
        <w:t>ini</w:t>
      </w:r>
      <w:proofErr w:type="spellEnd"/>
      <w:r>
        <w:rPr>
          <w:rFonts w:ascii="XDPrime" w:hAnsi="XDPrime" w:cs="Consolas"/>
          <w:sz w:val="22"/>
        </w:rPr>
        <w:t xml:space="preserve"> </w:t>
      </w:r>
      <w:proofErr w:type="spellStart"/>
      <w:r>
        <w:rPr>
          <w:rFonts w:ascii="XDPrime" w:hAnsi="XDPrime" w:cs="Consolas"/>
          <w:sz w:val="22"/>
        </w:rPr>
        <w:t>hanya</w:t>
      </w:r>
      <w:proofErr w:type="spellEnd"/>
      <w:r>
        <w:rPr>
          <w:rFonts w:ascii="XDPrime" w:hAnsi="XDPrime" w:cs="Consolas"/>
          <w:sz w:val="22"/>
        </w:rPr>
        <w:t xml:space="preserve"> </w:t>
      </w:r>
      <w:proofErr w:type="spellStart"/>
      <w:r>
        <w:rPr>
          <w:rFonts w:ascii="XDPrime" w:hAnsi="XDPrime" w:cs="Consolas"/>
          <w:sz w:val="22"/>
        </w:rPr>
        <w:t>akan</w:t>
      </w:r>
      <w:proofErr w:type="spellEnd"/>
      <w:r>
        <w:rPr>
          <w:rFonts w:ascii="XDPrime" w:hAnsi="XDPrime" w:cs="Consolas"/>
          <w:sz w:val="22"/>
        </w:rPr>
        <w:t xml:space="preserve"> </w:t>
      </w:r>
      <w:proofErr w:type="spellStart"/>
      <w:r>
        <w:rPr>
          <w:rFonts w:ascii="XDPrime" w:hAnsi="XDPrime" w:cs="Consolas"/>
          <w:sz w:val="22"/>
        </w:rPr>
        <w:t>berfokus</w:t>
      </w:r>
      <w:proofErr w:type="spellEnd"/>
      <w:r>
        <w:rPr>
          <w:rFonts w:ascii="XDPrime" w:hAnsi="XDPrime" w:cs="Consolas"/>
          <w:sz w:val="22"/>
        </w:rPr>
        <w:t xml:space="preserve"> </w:t>
      </w:r>
      <w:proofErr w:type="spellStart"/>
      <w:r>
        <w:rPr>
          <w:rFonts w:ascii="XDPrime" w:hAnsi="XDPrime" w:cs="Consolas"/>
          <w:sz w:val="22"/>
        </w:rPr>
        <w:t>menggunakan</w:t>
      </w:r>
      <w:proofErr w:type="spellEnd"/>
      <w:r>
        <w:rPr>
          <w:rFonts w:ascii="XDPrime" w:hAnsi="XDPrime" w:cs="Consolas"/>
          <w:sz w:val="22"/>
        </w:rPr>
        <w:t xml:space="preserve"> framework Laravel.</w:t>
      </w:r>
    </w:p>
    <w:p w14:paraId="1B6C019C" w14:textId="46728DA7" w:rsidR="00736D44" w:rsidRPr="00CF22AF" w:rsidRDefault="00CF22AF" w:rsidP="00CF22AF">
      <w:pPr>
        <w:pStyle w:val="ListParagraph"/>
        <w:numPr>
          <w:ilvl w:val="0"/>
          <w:numId w:val="5"/>
        </w:numPr>
        <w:spacing w:after="0" w:line="276" w:lineRule="auto"/>
        <w:jc w:val="both"/>
        <w:rPr>
          <w:rFonts w:ascii="XDPrime" w:hAnsi="XDPrime" w:cs="Consolas"/>
          <w:sz w:val="22"/>
        </w:rPr>
        <w:sectPr w:rsidR="00736D44" w:rsidRPr="00CF22AF" w:rsidSect="00736D44">
          <w:headerReference w:type="default" r:id="rId12"/>
          <w:footerReference w:type="default" r:id="rId13"/>
          <w:headerReference w:type="first" r:id="rId14"/>
          <w:pgSz w:w="8391" w:h="11907" w:code="11"/>
          <w:pgMar w:top="1134" w:right="1134" w:bottom="1134" w:left="1418" w:header="567" w:footer="340" w:gutter="0"/>
          <w:pgNumType w:start="1"/>
          <w:cols w:space="720"/>
          <w:titlePg/>
          <w:docGrid w:linePitch="326"/>
        </w:sectPr>
      </w:pPr>
      <w:proofErr w:type="spellStart"/>
      <w:r>
        <w:rPr>
          <w:rFonts w:ascii="XDPrime" w:hAnsi="XDPrime" w:cs="Consolas"/>
          <w:sz w:val="22"/>
        </w:rPr>
        <w:t>Sistem</w:t>
      </w:r>
      <w:proofErr w:type="spellEnd"/>
      <w:r>
        <w:rPr>
          <w:rFonts w:ascii="XDPrime" w:hAnsi="XDPrime" w:cs="Consolas"/>
          <w:sz w:val="22"/>
        </w:rPr>
        <w:t xml:space="preserve"> yang </w:t>
      </w:r>
      <w:proofErr w:type="spellStart"/>
      <w:r>
        <w:rPr>
          <w:rFonts w:ascii="XDPrime" w:hAnsi="XDPrime" w:cs="Consolas"/>
          <w:sz w:val="22"/>
        </w:rPr>
        <w:t>dirancang</w:t>
      </w:r>
      <w:proofErr w:type="spellEnd"/>
      <w:r>
        <w:rPr>
          <w:rFonts w:ascii="XDPrime" w:hAnsi="XDPrime" w:cs="Consolas"/>
          <w:sz w:val="22"/>
        </w:rPr>
        <w:t xml:space="preserve"> </w:t>
      </w:r>
      <w:proofErr w:type="spellStart"/>
      <w:r>
        <w:rPr>
          <w:rFonts w:ascii="XDPrime" w:hAnsi="XDPrime" w:cs="Consolas"/>
          <w:sz w:val="22"/>
        </w:rPr>
        <w:t>hanya</w:t>
      </w:r>
      <w:proofErr w:type="spellEnd"/>
      <w:r>
        <w:rPr>
          <w:rFonts w:ascii="XDPrime" w:hAnsi="XDPrime" w:cs="Consolas"/>
          <w:sz w:val="22"/>
        </w:rPr>
        <w:t xml:space="preserve"> </w:t>
      </w:r>
      <w:proofErr w:type="spellStart"/>
      <w:r>
        <w:rPr>
          <w:rFonts w:ascii="XDPrime" w:hAnsi="XDPrime" w:cs="Consolas"/>
          <w:sz w:val="22"/>
        </w:rPr>
        <w:t>berfokus</w:t>
      </w:r>
      <w:proofErr w:type="spellEnd"/>
      <w:r>
        <w:rPr>
          <w:rFonts w:ascii="XDPrime" w:hAnsi="XDPrime" w:cs="Consolas"/>
          <w:sz w:val="22"/>
        </w:rPr>
        <w:t xml:space="preserve"> </w:t>
      </w:r>
      <w:proofErr w:type="spellStart"/>
      <w:r>
        <w:rPr>
          <w:rFonts w:ascii="XDPrime" w:hAnsi="XDPrime" w:cs="Consolas"/>
          <w:sz w:val="22"/>
        </w:rPr>
        <w:t>kepada</w:t>
      </w:r>
      <w:proofErr w:type="spellEnd"/>
      <w:r>
        <w:rPr>
          <w:rFonts w:ascii="XDPrime" w:hAnsi="XDPrime" w:cs="Consolas"/>
          <w:sz w:val="22"/>
        </w:rPr>
        <w:t xml:space="preserve"> </w:t>
      </w:r>
      <w:proofErr w:type="spellStart"/>
      <w:r>
        <w:rPr>
          <w:rFonts w:ascii="XDPrime" w:hAnsi="XDPrime" w:cs="Consolas"/>
          <w:sz w:val="22"/>
        </w:rPr>
        <w:t>fitur</w:t>
      </w:r>
      <w:proofErr w:type="spellEnd"/>
      <w:r>
        <w:rPr>
          <w:rFonts w:ascii="XDPrime" w:hAnsi="XDPrime" w:cs="Consolas"/>
          <w:sz w:val="22"/>
        </w:rPr>
        <w:t xml:space="preserve"> yang </w:t>
      </w:r>
      <w:proofErr w:type="spellStart"/>
      <w:r>
        <w:rPr>
          <w:rFonts w:ascii="XDPrime" w:hAnsi="XDPrime" w:cs="Consolas"/>
          <w:sz w:val="22"/>
        </w:rPr>
        <w:t>digunakan</w:t>
      </w:r>
      <w:proofErr w:type="spellEnd"/>
      <w:r>
        <w:rPr>
          <w:rFonts w:ascii="XDPrime" w:hAnsi="XDPrime" w:cs="Consolas"/>
          <w:sz w:val="22"/>
        </w:rPr>
        <w:t xml:space="preserve"> oleh guru, </w:t>
      </w:r>
      <w:proofErr w:type="spellStart"/>
      <w:r>
        <w:rPr>
          <w:rFonts w:ascii="XDPrime" w:hAnsi="XDPrime" w:cs="Consolas"/>
          <w:sz w:val="22"/>
        </w:rPr>
        <w:t>staf</w:t>
      </w:r>
      <w:proofErr w:type="spellEnd"/>
      <w:r>
        <w:rPr>
          <w:rFonts w:ascii="XDPrime" w:hAnsi="XDPrime" w:cs="Consolas"/>
          <w:sz w:val="22"/>
        </w:rPr>
        <w:t xml:space="preserve"> </w:t>
      </w:r>
      <w:proofErr w:type="spellStart"/>
      <w:r>
        <w:rPr>
          <w:rFonts w:ascii="XDPrime" w:hAnsi="XDPrime" w:cs="Consolas"/>
          <w:sz w:val="22"/>
        </w:rPr>
        <w:t>perpustakaan</w:t>
      </w:r>
      <w:proofErr w:type="spellEnd"/>
      <w:r>
        <w:rPr>
          <w:rFonts w:ascii="XDPrime" w:hAnsi="XDPrime" w:cs="Consolas"/>
          <w:sz w:val="22"/>
        </w:rPr>
        <w:t xml:space="preserve">, </w:t>
      </w:r>
      <w:proofErr w:type="spellStart"/>
      <w:r>
        <w:rPr>
          <w:rFonts w:ascii="XDPrime" w:hAnsi="XDPrime" w:cs="Consolas"/>
          <w:sz w:val="22"/>
        </w:rPr>
        <w:t>siswa</w:t>
      </w:r>
      <w:proofErr w:type="spellEnd"/>
      <w:r>
        <w:rPr>
          <w:rFonts w:ascii="XDPrime" w:hAnsi="XDPrime" w:cs="Consolas"/>
          <w:sz w:val="22"/>
        </w:rPr>
        <w:t xml:space="preserve"> / </w:t>
      </w:r>
      <w:proofErr w:type="spellStart"/>
      <w:r>
        <w:rPr>
          <w:rFonts w:ascii="XDPrime" w:hAnsi="XDPrime" w:cs="Consolas"/>
          <w:sz w:val="22"/>
        </w:rPr>
        <w:t>siswi</w:t>
      </w:r>
      <w:proofErr w:type="spellEnd"/>
      <w:r w:rsidR="00FA7531">
        <w:rPr>
          <w:rFonts w:ascii="XDPrime" w:hAnsi="XDPrime" w:cs="Consolas"/>
          <w:sz w:val="22"/>
        </w:rPr>
        <w:t xml:space="preserve"> di SMA</w:t>
      </w:r>
      <w:r w:rsidR="000A021B">
        <w:rPr>
          <w:rFonts w:ascii="XDPrime" w:hAnsi="XDPrime" w:cs="Consolas"/>
          <w:sz w:val="22"/>
        </w:rPr>
        <w:t xml:space="preserve"> </w:t>
      </w:r>
      <w:r w:rsidR="00FA7531">
        <w:rPr>
          <w:rFonts w:ascii="XDPrime" w:hAnsi="XDPrime" w:cs="Consolas"/>
          <w:sz w:val="22"/>
        </w:rPr>
        <w:t>N</w:t>
      </w:r>
      <w:r w:rsidR="000A021B">
        <w:rPr>
          <w:rFonts w:ascii="XDPrime" w:hAnsi="XDPrime" w:cs="Consolas"/>
          <w:sz w:val="22"/>
        </w:rPr>
        <w:t>egeri</w:t>
      </w:r>
      <w:r w:rsidR="00FA7531">
        <w:rPr>
          <w:rFonts w:ascii="XDPrime" w:hAnsi="XDPrime" w:cs="Consolas"/>
          <w:sz w:val="22"/>
        </w:rPr>
        <w:t xml:space="preserve"> 1 Kuta Selatan</w:t>
      </w:r>
      <w:r>
        <w:rPr>
          <w:rFonts w:ascii="XDPrime" w:hAnsi="XDPrime" w:cs="Consolas"/>
          <w:sz w:val="22"/>
        </w:rPr>
        <w:t xml:space="preserve">, dan juga </w:t>
      </w:r>
      <w:proofErr w:type="spellStart"/>
      <w:r>
        <w:rPr>
          <w:rFonts w:ascii="XDPrime" w:hAnsi="XDPrime" w:cs="Consolas"/>
          <w:sz w:val="22"/>
        </w:rPr>
        <w:t>masy</w:t>
      </w:r>
      <w:r w:rsidR="003228A1">
        <w:rPr>
          <w:rFonts w:ascii="XDPrime" w:hAnsi="XDPrime" w:cs="Consolas"/>
          <w:sz w:val="22"/>
        </w:rPr>
        <w:t>a</w:t>
      </w:r>
      <w:r>
        <w:rPr>
          <w:rFonts w:ascii="XDPrime" w:hAnsi="XDPrime" w:cs="Consolas"/>
          <w:sz w:val="22"/>
        </w:rPr>
        <w:t>rakat</w:t>
      </w:r>
      <w:proofErr w:type="spellEnd"/>
      <w:r>
        <w:rPr>
          <w:rFonts w:ascii="XDPrime" w:hAnsi="XDPrime" w:cs="Consolas"/>
          <w:sz w:val="22"/>
        </w:rPr>
        <w:t xml:space="preserve"> </w:t>
      </w:r>
      <w:proofErr w:type="spellStart"/>
      <w:r>
        <w:rPr>
          <w:rFonts w:ascii="XDPrime" w:hAnsi="XDPrime" w:cs="Consolas"/>
          <w:sz w:val="22"/>
        </w:rPr>
        <w:t>umum</w:t>
      </w:r>
      <w:proofErr w:type="spellEnd"/>
      <w:r w:rsidR="000A021B">
        <w:rPr>
          <w:rFonts w:ascii="XDPrime" w:hAnsi="XDPrime" w:cs="Consolas"/>
          <w:sz w:val="22"/>
        </w:rPr>
        <w:t xml:space="preserve"> yang </w:t>
      </w:r>
      <w:proofErr w:type="spellStart"/>
      <w:r w:rsidR="000A021B">
        <w:rPr>
          <w:rFonts w:ascii="XDPrime" w:hAnsi="XDPrime" w:cs="Consolas"/>
          <w:sz w:val="22"/>
        </w:rPr>
        <w:t>ingin</w:t>
      </w:r>
      <w:proofErr w:type="spellEnd"/>
      <w:r w:rsidR="000A021B">
        <w:rPr>
          <w:rFonts w:ascii="XDPrime" w:hAnsi="XDPrime" w:cs="Consolas"/>
          <w:sz w:val="22"/>
        </w:rPr>
        <w:t xml:space="preserve"> </w:t>
      </w:r>
      <w:proofErr w:type="spellStart"/>
      <w:r w:rsidR="000A021B">
        <w:rPr>
          <w:rFonts w:ascii="XDPrime" w:hAnsi="XDPrime" w:cs="Consolas"/>
          <w:sz w:val="22"/>
        </w:rPr>
        <w:t>meminjam</w:t>
      </w:r>
      <w:proofErr w:type="spellEnd"/>
      <w:r w:rsidR="000A021B">
        <w:rPr>
          <w:rFonts w:ascii="XDPrime" w:hAnsi="XDPrime" w:cs="Consolas"/>
          <w:sz w:val="22"/>
        </w:rPr>
        <w:t xml:space="preserve"> </w:t>
      </w:r>
      <w:proofErr w:type="spellStart"/>
      <w:r w:rsidR="000A021B">
        <w:rPr>
          <w:rFonts w:ascii="XDPrime" w:hAnsi="XDPrime" w:cs="Consolas"/>
          <w:sz w:val="22"/>
        </w:rPr>
        <w:t>buku</w:t>
      </w:r>
      <w:proofErr w:type="spellEnd"/>
      <w:r w:rsidR="000A021B">
        <w:rPr>
          <w:rFonts w:ascii="XDPrime" w:hAnsi="XDPrime" w:cs="Consolas"/>
          <w:sz w:val="22"/>
        </w:rPr>
        <w:t xml:space="preserve"> </w:t>
      </w:r>
      <w:proofErr w:type="spellStart"/>
      <w:r w:rsidR="000A021B">
        <w:rPr>
          <w:rFonts w:ascii="XDPrime" w:hAnsi="XDPrime" w:cs="Consolas"/>
          <w:sz w:val="22"/>
        </w:rPr>
        <w:t>atau</w:t>
      </w:r>
      <w:proofErr w:type="spellEnd"/>
      <w:r w:rsidR="000A021B">
        <w:rPr>
          <w:rFonts w:ascii="XDPrime" w:hAnsi="XDPrime" w:cs="Consolas"/>
          <w:sz w:val="22"/>
        </w:rPr>
        <w:t xml:space="preserve"> </w:t>
      </w:r>
      <w:proofErr w:type="spellStart"/>
      <w:r w:rsidR="000A021B">
        <w:rPr>
          <w:rFonts w:ascii="XDPrime" w:hAnsi="XDPrime" w:cs="Consolas"/>
          <w:sz w:val="22"/>
        </w:rPr>
        <w:t>mengunjungi</w:t>
      </w:r>
      <w:proofErr w:type="spellEnd"/>
      <w:r w:rsidR="000A021B">
        <w:rPr>
          <w:rFonts w:ascii="XDPrime" w:hAnsi="XDPrime" w:cs="Consolas"/>
          <w:sz w:val="22"/>
        </w:rPr>
        <w:t xml:space="preserve"> </w:t>
      </w:r>
      <w:proofErr w:type="spellStart"/>
      <w:r w:rsidR="000A021B">
        <w:rPr>
          <w:rFonts w:ascii="XDPrime" w:hAnsi="XDPrime" w:cs="Consolas"/>
          <w:sz w:val="22"/>
        </w:rPr>
        <w:t>perpustakaan</w:t>
      </w:r>
      <w:proofErr w:type="spellEnd"/>
      <w:r w:rsidR="000A021B">
        <w:rPr>
          <w:rFonts w:ascii="XDPrime" w:hAnsi="XDPrime" w:cs="Consolas"/>
          <w:sz w:val="22"/>
        </w:rPr>
        <w:t xml:space="preserve"> di SMA Negeri 1 Kuta Selatan</w:t>
      </w:r>
      <w:r>
        <w:rPr>
          <w:rFonts w:ascii="XDPrime" w:hAnsi="XDPrime" w:cs="Consolas"/>
          <w:sz w:val="22"/>
        </w:rPr>
        <w:t>.</w:t>
      </w:r>
    </w:p>
    <w:p w14:paraId="27AD75EB" w14:textId="77777777" w:rsidR="00990911" w:rsidRPr="00CA50E2" w:rsidRDefault="00990911" w:rsidP="00990911">
      <w:pPr>
        <w:spacing w:after="0" w:line="240" w:lineRule="auto"/>
        <w:ind w:left="426" w:hanging="426"/>
        <w:jc w:val="center"/>
        <w:rPr>
          <w:rFonts w:ascii="XDPrime" w:eastAsia="Times New Roman" w:hAnsi="XDPrime" w:cs="Consolas"/>
          <w:b/>
          <w:sz w:val="24"/>
          <w:szCs w:val="22"/>
        </w:rPr>
      </w:pPr>
      <w:r w:rsidRPr="00CA50E2">
        <w:rPr>
          <w:rFonts w:ascii="XDPrime" w:eastAsia="Times New Roman" w:hAnsi="XDPrime" w:cs="Consolas"/>
          <w:b/>
          <w:sz w:val="24"/>
          <w:szCs w:val="22"/>
        </w:rPr>
        <w:lastRenderedPageBreak/>
        <w:t xml:space="preserve">BAB II </w:t>
      </w:r>
    </w:p>
    <w:p w14:paraId="44917D28" w14:textId="77777777" w:rsidR="00990911" w:rsidRPr="00CA50E2" w:rsidRDefault="00990911" w:rsidP="00990911">
      <w:pPr>
        <w:spacing w:after="0" w:line="240" w:lineRule="auto"/>
        <w:ind w:left="426" w:hanging="426"/>
        <w:jc w:val="center"/>
        <w:rPr>
          <w:rFonts w:ascii="XDPrime" w:eastAsia="Times New Roman" w:hAnsi="XDPrime" w:cs="Consolas"/>
          <w:b/>
          <w:sz w:val="24"/>
          <w:szCs w:val="22"/>
        </w:rPr>
      </w:pPr>
      <w:r w:rsidRPr="00CA50E2">
        <w:rPr>
          <w:rFonts w:ascii="XDPrime" w:eastAsia="Times New Roman" w:hAnsi="XDPrime" w:cs="Consolas"/>
          <w:b/>
          <w:sz w:val="24"/>
          <w:szCs w:val="22"/>
        </w:rPr>
        <w:t>TINJAUAN PUSTAKA</w:t>
      </w:r>
    </w:p>
    <w:p w14:paraId="1C7B37A2" w14:textId="77777777" w:rsidR="00990911" w:rsidRPr="00CA50E2" w:rsidRDefault="00990911" w:rsidP="00990911">
      <w:pPr>
        <w:spacing w:after="0" w:line="240" w:lineRule="auto"/>
        <w:ind w:left="426" w:hanging="426"/>
        <w:jc w:val="center"/>
        <w:rPr>
          <w:rFonts w:ascii="XDPrime" w:eastAsia="Times New Roman" w:hAnsi="XDPrime" w:cs="Consolas"/>
          <w:b/>
          <w:sz w:val="22"/>
          <w:szCs w:val="22"/>
        </w:rPr>
      </w:pPr>
    </w:p>
    <w:p w14:paraId="3E11FBFF" w14:textId="77777777" w:rsidR="00990911" w:rsidRPr="00CA50E2" w:rsidRDefault="00990911" w:rsidP="00990911">
      <w:pPr>
        <w:spacing w:after="0" w:line="240" w:lineRule="auto"/>
        <w:ind w:left="426" w:hanging="426"/>
        <w:jc w:val="center"/>
        <w:rPr>
          <w:rFonts w:ascii="XDPrime" w:eastAsia="Times New Roman" w:hAnsi="XDPrime" w:cs="Consolas"/>
          <w:b/>
          <w:sz w:val="22"/>
          <w:szCs w:val="22"/>
        </w:rPr>
      </w:pPr>
    </w:p>
    <w:p w14:paraId="70546138" w14:textId="45F26464" w:rsidR="00FA7531" w:rsidRDefault="00990911" w:rsidP="00F162D6">
      <w:pPr>
        <w:spacing w:after="0" w:line="276" w:lineRule="auto"/>
        <w:ind w:left="426" w:hanging="426"/>
        <w:jc w:val="both"/>
        <w:rPr>
          <w:rFonts w:ascii="XDPrime" w:eastAsia="Times New Roman" w:hAnsi="XDPrime" w:cs="Consolas"/>
          <w:b/>
          <w:sz w:val="22"/>
          <w:szCs w:val="22"/>
        </w:rPr>
      </w:pPr>
      <w:r w:rsidRPr="00CA50E2">
        <w:rPr>
          <w:rFonts w:ascii="XDPrime" w:eastAsia="Times New Roman" w:hAnsi="XDPrime" w:cs="Consolas"/>
          <w:b/>
          <w:sz w:val="22"/>
          <w:szCs w:val="22"/>
        </w:rPr>
        <w:t>2.1</w:t>
      </w:r>
      <w:r w:rsidRPr="00CA50E2">
        <w:rPr>
          <w:rFonts w:ascii="XDPrime" w:eastAsia="Times New Roman" w:hAnsi="XDPrime" w:cs="Consolas"/>
          <w:b/>
          <w:sz w:val="22"/>
          <w:szCs w:val="22"/>
        </w:rPr>
        <w:tab/>
      </w:r>
      <w:proofErr w:type="spellStart"/>
      <w:r w:rsidRPr="00CA50E2">
        <w:rPr>
          <w:rFonts w:ascii="XDPrime" w:eastAsia="Times New Roman" w:hAnsi="XDPrime" w:cs="Consolas"/>
          <w:b/>
          <w:sz w:val="22"/>
          <w:szCs w:val="22"/>
        </w:rPr>
        <w:t>Landasan</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Teori</w:t>
      </w:r>
      <w:proofErr w:type="spellEnd"/>
      <w:r w:rsidR="00FA7531">
        <w:rPr>
          <w:rFonts w:ascii="XDPrime" w:eastAsia="Times New Roman" w:hAnsi="XDPrime" w:cs="Consolas"/>
          <w:b/>
          <w:sz w:val="22"/>
          <w:szCs w:val="22"/>
        </w:rPr>
        <w:t xml:space="preserve"> </w:t>
      </w:r>
      <w:proofErr w:type="spellStart"/>
      <w:r w:rsidR="0014338D">
        <w:rPr>
          <w:rFonts w:ascii="XDPrime" w:eastAsia="Times New Roman" w:hAnsi="XDPrime" w:cs="Consolas"/>
          <w:b/>
          <w:sz w:val="22"/>
          <w:szCs w:val="22"/>
        </w:rPr>
        <w:t>t</w:t>
      </w:r>
      <w:r w:rsidR="00FA7531">
        <w:rPr>
          <w:rFonts w:ascii="XDPrime" w:eastAsia="Times New Roman" w:hAnsi="XDPrime" w:cs="Consolas"/>
          <w:b/>
          <w:sz w:val="22"/>
          <w:szCs w:val="22"/>
        </w:rPr>
        <w:t>entang</w:t>
      </w:r>
      <w:proofErr w:type="spellEnd"/>
      <w:r w:rsidR="00FA7531">
        <w:rPr>
          <w:rFonts w:ascii="XDPrime" w:eastAsia="Times New Roman" w:hAnsi="XDPrime" w:cs="Consolas"/>
          <w:b/>
          <w:sz w:val="22"/>
          <w:szCs w:val="22"/>
        </w:rPr>
        <w:t xml:space="preserve"> </w:t>
      </w:r>
      <w:proofErr w:type="spellStart"/>
      <w:r w:rsidR="00FA7531">
        <w:rPr>
          <w:rFonts w:ascii="XDPrime" w:eastAsia="Times New Roman" w:hAnsi="XDPrime" w:cs="Consolas"/>
          <w:b/>
          <w:sz w:val="22"/>
          <w:szCs w:val="22"/>
        </w:rPr>
        <w:t>Permasalahan</w:t>
      </w:r>
      <w:proofErr w:type="spellEnd"/>
    </w:p>
    <w:p w14:paraId="62E84266" w14:textId="03483207" w:rsidR="0014338D" w:rsidRDefault="0014338D" w:rsidP="00F162D6">
      <w:pPr>
        <w:spacing w:after="0" w:line="276" w:lineRule="auto"/>
        <w:jc w:val="both"/>
        <w:rPr>
          <w:rFonts w:ascii="XDPrime" w:eastAsia="Times New Roman" w:hAnsi="XDPrime" w:cs="Consolas"/>
          <w:b/>
          <w:sz w:val="22"/>
          <w:szCs w:val="22"/>
        </w:rPr>
      </w:pPr>
    </w:p>
    <w:p w14:paraId="6BF8243F" w14:textId="4E7BE239" w:rsidR="0014338D" w:rsidRDefault="0014338D" w:rsidP="004F5238">
      <w:pPr>
        <w:pStyle w:val="ListParagraph"/>
        <w:numPr>
          <w:ilvl w:val="2"/>
          <w:numId w:val="4"/>
        </w:numPr>
        <w:tabs>
          <w:tab w:val="left" w:pos="1418"/>
        </w:tabs>
        <w:spacing w:after="0" w:line="276" w:lineRule="auto"/>
        <w:ind w:left="1276" w:hanging="774"/>
        <w:jc w:val="both"/>
        <w:rPr>
          <w:rFonts w:ascii="XDPrime" w:eastAsia="Times New Roman" w:hAnsi="XDPrime" w:cs="Consolas"/>
          <w:b/>
          <w:bCs/>
          <w:sz w:val="22"/>
          <w:szCs w:val="22"/>
        </w:rPr>
      </w:pPr>
      <w:r w:rsidRPr="00FC1AA3">
        <w:rPr>
          <w:rFonts w:ascii="XDPrime" w:eastAsia="Times New Roman" w:hAnsi="XDPrime" w:cs="Consolas"/>
          <w:b/>
          <w:bCs/>
          <w:sz w:val="22"/>
          <w:szCs w:val="22"/>
        </w:rPr>
        <w:t>SMA Negeri 1 Kuta Selatan</w:t>
      </w:r>
    </w:p>
    <w:p w14:paraId="01A28E23" w14:textId="77777777" w:rsidR="00F162D6" w:rsidRPr="0014338D" w:rsidRDefault="00F162D6" w:rsidP="004F5238">
      <w:pPr>
        <w:pStyle w:val="ListParagraph"/>
        <w:tabs>
          <w:tab w:val="left" w:pos="1418"/>
        </w:tabs>
        <w:spacing w:after="0" w:line="276" w:lineRule="auto"/>
        <w:ind w:left="1276"/>
        <w:jc w:val="both"/>
        <w:rPr>
          <w:rFonts w:ascii="XDPrime" w:eastAsia="Times New Roman" w:hAnsi="XDPrime" w:cs="Consolas"/>
          <w:b/>
          <w:bCs/>
          <w:sz w:val="22"/>
          <w:szCs w:val="22"/>
        </w:rPr>
      </w:pPr>
    </w:p>
    <w:p w14:paraId="164B1FEC" w14:textId="000D926E" w:rsidR="0014338D" w:rsidRDefault="0014338D" w:rsidP="004F5238">
      <w:pPr>
        <w:pStyle w:val="ListParagraph"/>
        <w:spacing w:after="0" w:line="276" w:lineRule="auto"/>
        <w:ind w:left="1276" w:firstLine="354"/>
        <w:jc w:val="both"/>
        <w:rPr>
          <w:rFonts w:ascii="XDPrime" w:eastAsia="Times New Roman" w:hAnsi="XDPrime" w:cs="Consolas"/>
          <w:sz w:val="22"/>
          <w:szCs w:val="22"/>
        </w:rPr>
      </w:pPr>
      <w:r>
        <w:rPr>
          <w:rFonts w:ascii="XDPrime" w:eastAsia="Times New Roman" w:hAnsi="XDPrime" w:cs="Consolas"/>
          <w:sz w:val="22"/>
          <w:szCs w:val="22"/>
        </w:rPr>
        <w:t xml:space="preserve">SMA Negeri 1 Kuta Selatan </w:t>
      </w:r>
      <w:proofErr w:type="spellStart"/>
      <w:r>
        <w:rPr>
          <w:rFonts w:ascii="XDPrime" w:eastAsia="Times New Roman" w:hAnsi="XDPrime" w:cs="Consolas"/>
          <w:sz w:val="22"/>
          <w:szCs w:val="22"/>
        </w:rPr>
        <w:t>adalah</w:t>
      </w:r>
      <w:proofErr w:type="spellEnd"/>
      <w:r>
        <w:rPr>
          <w:rFonts w:ascii="XDPrime" w:eastAsia="Times New Roman" w:hAnsi="XDPrime" w:cs="Consolas"/>
          <w:sz w:val="22"/>
          <w:szCs w:val="22"/>
        </w:rPr>
        <w:t xml:space="preserve"> salah </w:t>
      </w:r>
      <w:proofErr w:type="spellStart"/>
      <w:r>
        <w:rPr>
          <w:rFonts w:ascii="XDPrime" w:eastAsia="Times New Roman" w:hAnsi="XDPrime" w:cs="Consolas"/>
          <w:sz w:val="22"/>
          <w:szCs w:val="22"/>
        </w:rPr>
        <w:t>satu</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dari</w:t>
      </w:r>
      <w:proofErr w:type="spellEnd"/>
      <w:r>
        <w:rPr>
          <w:rFonts w:ascii="XDPrime" w:eastAsia="Times New Roman" w:hAnsi="XDPrime" w:cs="Consolas"/>
          <w:sz w:val="22"/>
          <w:szCs w:val="22"/>
        </w:rPr>
        <w:t xml:space="preserve"> 8 SMA Negeri yang </w:t>
      </w:r>
      <w:proofErr w:type="spellStart"/>
      <w:r>
        <w:rPr>
          <w:rFonts w:ascii="XDPrime" w:eastAsia="Times New Roman" w:hAnsi="XDPrime" w:cs="Consolas"/>
          <w:sz w:val="22"/>
          <w:szCs w:val="22"/>
        </w:rPr>
        <w:t>ada</w:t>
      </w:r>
      <w:proofErr w:type="spellEnd"/>
      <w:r>
        <w:rPr>
          <w:rFonts w:ascii="XDPrime" w:eastAsia="Times New Roman" w:hAnsi="XDPrime" w:cs="Consolas"/>
          <w:sz w:val="22"/>
          <w:szCs w:val="22"/>
        </w:rPr>
        <w:t xml:space="preserve"> di </w:t>
      </w:r>
      <w:proofErr w:type="spellStart"/>
      <w:r>
        <w:rPr>
          <w:rFonts w:ascii="XDPrime" w:eastAsia="Times New Roman" w:hAnsi="XDPrime" w:cs="Consolas"/>
          <w:sz w:val="22"/>
          <w:szCs w:val="22"/>
        </w:rPr>
        <w:t>Kabupaten</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Badung</w:t>
      </w:r>
      <w:proofErr w:type="spellEnd"/>
      <w:r>
        <w:rPr>
          <w:rFonts w:ascii="XDPrime" w:eastAsia="Times New Roman" w:hAnsi="XDPrime" w:cs="Consolas"/>
          <w:sz w:val="22"/>
          <w:szCs w:val="22"/>
        </w:rPr>
        <w:t xml:space="preserve"> yang </w:t>
      </w:r>
      <w:proofErr w:type="spellStart"/>
      <w:r>
        <w:rPr>
          <w:rFonts w:ascii="XDPrime" w:eastAsia="Times New Roman" w:hAnsi="XDPrime" w:cs="Consolas"/>
          <w:sz w:val="22"/>
          <w:szCs w:val="22"/>
        </w:rPr>
        <w:t>tepatnya</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berlokasi</w:t>
      </w:r>
      <w:proofErr w:type="spellEnd"/>
      <w:r>
        <w:rPr>
          <w:rFonts w:ascii="XDPrime" w:eastAsia="Times New Roman" w:hAnsi="XDPrime" w:cs="Consolas"/>
          <w:sz w:val="22"/>
          <w:szCs w:val="22"/>
        </w:rPr>
        <w:t xml:space="preserve"> di </w:t>
      </w:r>
      <w:proofErr w:type="spellStart"/>
      <w:r>
        <w:rPr>
          <w:rFonts w:ascii="XDPrime" w:eastAsia="Times New Roman" w:hAnsi="XDPrime" w:cs="Consolas"/>
          <w:sz w:val="22"/>
          <w:szCs w:val="22"/>
        </w:rPr>
        <w:t>Desa</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Kutuh</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Kecamatan</w:t>
      </w:r>
      <w:proofErr w:type="spellEnd"/>
      <w:r>
        <w:rPr>
          <w:rFonts w:ascii="XDPrime" w:eastAsia="Times New Roman" w:hAnsi="XDPrime" w:cs="Consolas"/>
          <w:sz w:val="22"/>
          <w:szCs w:val="22"/>
        </w:rPr>
        <w:t xml:space="preserve"> Kuta Selatan. SMA Negeri 1 Kuta Selatan </w:t>
      </w:r>
      <w:proofErr w:type="spellStart"/>
      <w:r>
        <w:rPr>
          <w:rFonts w:ascii="XDPrime" w:eastAsia="Times New Roman" w:hAnsi="XDPrime" w:cs="Consolas"/>
          <w:sz w:val="22"/>
          <w:szCs w:val="22"/>
        </w:rPr>
        <w:t>semula</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bernama</w:t>
      </w:r>
      <w:proofErr w:type="spellEnd"/>
      <w:r>
        <w:rPr>
          <w:rFonts w:ascii="XDPrime" w:eastAsia="Times New Roman" w:hAnsi="XDPrime" w:cs="Consolas"/>
          <w:sz w:val="22"/>
          <w:szCs w:val="22"/>
        </w:rPr>
        <w:t xml:space="preserve"> SMU Negeri 2 Kuta yang </w:t>
      </w:r>
      <w:proofErr w:type="spellStart"/>
      <w:r>
        <w:rPr>
          <w:rFonts w:ascii="XDPrime" w:eastAsia="Times New Roman" w:hAnsi="XDPrime" w:cs="Consolas"/>
          <w:sz w:val="22"/>
          <w:szCs w:val="22"/>
        </w:rPr>
        <w:t>mulai</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dibuka</w:t>
      </w:r>
      <w:proofErr w:type="spellEnd"/>
      <w:r>
        <w:rPr>
          <w:rFonts w:ascii="XDPrime" w:eastAsia="Times New Roman" w:hAnsi="XDPrime" w:cs="Consolas"/>
          <w:sz w:val="22"/>
          <w:szCs w:val="22"/>
        </w:rPr>
        <w:t xml:space="preserve"> pada </w:t>
      </w:r>
      <w:proofErr w:type="spellStart"/>
      <w:r>
        <w:rPr>
          <w:rFonts w:ascii="XDPrime" w:eastAsia="Times New Roman" w:hAnsi="XDPrime" w:cs="Consolas"/>
          <w:sz w:val="22"/>
          <w:szCs w:val="22"/>
        </w:rPr>
        <w:t>tanggal</w:t>
      </w:r>
      <w:proofErr w:type="spellEnd"/>
      <w:r>
        <w:rPr>
          <w:rFonts w:ascii="XDPrime" w:eastAsia="Times New Roman" w:hAnsi="XDPrime" w:cs="Consolas"/>
          <w:sz w:val="22"/>
          <w:szCs w:val="22"/>
        </w:rPr>
        <w:t xml:space="preserve"> 19 </w:t>
      </w:r>
      <w:proofErr w:type="spellStart"/>
      <w:r>
        <w:rPr>
          <w:rFonts w:ascii="XDPrime" w:eastAsia="Times New Roman" w:hAnsi="XDPrime" w:cs="Consolas"/>
          <w:sz w:val="22"/>
          <w:szCs w:val="22"/>
        </w:rPr>
        <w:t>Juli</w:t>
      </w:r>
      <w:proofErr w:type="spellEnd"/>
      <w:r>
        <w:rPr>
          <w:rFonts w:ascii="XDPrime" w:eastAsia="Times New Roman" w:hAnsi="XDPrime" w:cs="Consolas"/>
          <w:sz w:val="22"/>
          <w:szCs w:val="22"/>
        </w:rPr>
        <w:t xml:space="preserve"> 1999 dan </w:t>
      </w:r>
      <w:proofErr w:type="spellStart"/>
      <w:r>
        <w:rPr>
          <w:rFonts w:ascii="XDPrime" w:eastAsia="Times New Roman" w:hAnsi="XDPrime" w:cs="Consolas"/>
          <w:sz w:val="22"/>
          <w:szCs w:val="22"/>
        </w:rPr>
        <w:t>diresmikan</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pembukaannya</w:t>
      </w:r>
      <w:proofErr w:type="spellEnd"/>
      <w:r>
        <w:rPr>
          <w:rFonts w:ascii="XDPrime" w:eastAsia="Times New Roman" w:hAnsi="XDPrime" w:cs="Consolas"/>
          <w:sz w:val="22"/>
          <w:szCs w:val="22"/>
        </w:rPr>
        <w:t xml:space="preserve"> pada </w:t>
      </w:r>
      <w:proofErr w:type="spellStart"/>
      <w:r>
        <w:rPr>
          <w:rFonts w:ascii="XDPrime" w:eastAsia="Times New Roman" w:hAnsi="XDPrime" w:cs="Consolas"/>
          <w:sz w:val="22"/>
          <w:szCs w:val="22"/>
        </w:rPr>
        <w:t>tanggal</w:t>
      </w:r>
      <w:proofErr w:type="spellEnd"/>
      <w:r>
        <w:rPr>
          <w:rFonts w:ascii="XDPrime" w:eastAsia="Times New Roman" w:hAnsi="XDPrime" w:cs="Consolas"/>
          <w:sz w:val="22"/>
          <w:szCs w:val="22"/>
        </w:rPr>
        <w:t xml:space="preserve"> 20 </w:t>
      </w:r>
      <w:proofErr w:type="spellStart"/>
      <w:r>
        <w:rPr>
          <w:rFonts w:ascii="XDPrime" w:eastAsia="Times New Roman" w:hAnsi="XDPrime" w:cs="Consolas"/>
          <w:sz w:val="22"/>
          <w:szCs w:val="22"/>
        </w:rPr>
        <w:t>Oktober</w:t>
      </w:r>
      <w:proofErr w:type="spellEnd"/>
      <w:r>
        <w:rPr>
          <w:rFonts w:ascii="XDPrime" w:eastAsia="Times New Roman" w:hAnsi="XDPrime" w:cs="Consolas"/>
          <w:sz w:val="22"/>
          <w:szCs w:val="22"/>
        </w:rPr>
        <w:t xml:space="preserve"> 1999 oleh Menteri Pendidikan dan </w:t>
      </w:r>
      <w:proofErr w:type="spellStart"/>
      <w:r>
        <w:rPr>
          <w:rFonts w:ascii="XDPrime" w:eastAsia="Times New Roman" w:hAnsi="XDPrime" w:cs="Consolas"/>
          <w:sz w:val="22"/>
          <w:szCs w:val="22"/>
        </w:rPr>
        <w:t>Kebudayaan</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Republik</w:t>
      </w:r>
      <w:proofErr w:type="spellEnd"/>
      <w:r>
        <w:rPr>
          <w:rFonts w:ascii="XDPrime" w:eastAsia="Times New Roman" w:hAnsi="XDPrime" w:cs="Consolas"/>
          <w:sz w:val="22"/>
          <w:szCs w:val="22"/>
        </w:rPr>
        <w:t xml:space="preserve"> Indonesia </w:t>
      </w:r>
      <w:proofErr w:type="spellStart"/>
      <w:r>
        <w:rPr>
          <w:rFonts w:ascii="XDPrime" w:eastAsia="Times New Roman" w:hAnsi="XDPrime" w:cs="Consolas"/>
          <w:sz w:val="22"/>
          <w:szCs w:val="22"/>
        </w:rPr>
        <w:t>dengan</w:t>
      </w:r>
      <w:proofErr w:type="spellEnd"/>
      <w:r>
        <w:rPr>
          <w:rFonts w:ascii="XDPrime" w:eastAsia="Times New Roman" w:hAnsi="XDPrime" w:cs="Consolas"/>
          <w:sz w:val="22"/>
          <w:szCs w:val="22"/>
        </w:rPr>
        <w:t xml:space="preserve"> Surat Keputusan </w:t>
      </w:r>
      <w:proofErr w:type="spellStart"/>
      <w:proofErr w:type="gramStart"/>
      <w:r>
        <w:rPr>
          <w:rFonts w:ascii="XDPrime" w:eastAsia="Times New Roman" w:hAnsi="XDPrime" w:cs="Consolas"/>
          <w:sz w:val="22"/>
          <w:szCs w:val="22"/>
        </w:rPr>
        <w:t>Nomor</w:t>
      </w:r>
      <w:proofErr w:type="spellEnd"/>
      <w:r>
        <w:rPr>
          <w:rFonts w:ascii="XDPrime" w:eastAsia="Times New Roman" w:hAnsi="XDPrime" w:cs="Consolas"/>
          <w:sz w:val="22"/>
          <w:szCs w:val="22"/>
        </w:rPr>
        <w:t xml:space="preserve"> :</w:t>
      </w:r>
      <w:proofErr w:type="gramEnd"/>
      <w:r>
        <w:rPr>
          <w:rFonts w:ascii="XDPrime" w:eastAsia="Times New Roman" w:hAnsi="XDPrime" w:cs="Consolas"/>
          <w:sz w:val="22"/>
          <w:szCs w:val="22"/>
        </w:rPr>
        <w:t xml:space="preserve"> 291/O/1999, </w:t>
      </w:r>
      <w:proofErr w:type="spellStart"/>
      <w:r>
        <w:rPr>
          <w:rFonts w:ascii="XDPrime" w:eastAsia="Times New Roman" w:hAnsi="XDPrime" w:cs="Consolas"/>
          <w:sz w:val="22"/>
          <w:szCs w:val="22"/>
        </w:rPr>
        <w:t>kemudian</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melalui</w:t>
      </w:r>
      <w:proofErr w:type="spellEnd"/>
      <w:r>
        <w:rPr>
          <w:rFonts w:ascii="XDPrime" w:eastAsia="Times New Roman" w:hAnsi="XDPrime" w:cs="Consolas"/>
          <w:sz w:val="22"/>
          <w:szCs w:val="22"/>
        </w:rPr>
        <w:t xml:space="preserve"> Surat Keputusan </w:t>
      </w:r>
      <w:proofErr w:type="spellStart"/>
      <w:r>
        <w:rPr>
          <w:rFonts w:ascii="XDPrime" w:eastAsia="Times New Roman" w:hAnsi="XDPrime" w:cs="Consolas"/>
          <w:sz w:val="22"/>
          <w:szCs w:val="22"/>
        </w:rPr>
        <w:t>Bupati</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Badung</w:t>
      </w:r>
      <w:proofErr w:type="spellEnd"/>
      <w:r>
        <w:rPr>
          <w:rFonts w:ascii="XDPrime" w:eastAsia="Times New Roman" w:hAnsi="XDPrime" w:cs="Consolas"/>
          <w:sz w:val="22"/>
          <w:szCs w:val="22"/>
        </w:rPr>
        <w:t xml:space="preserve"> No. 210 </w:t>
      </w:r>
      <w:proofErr w:type="spellStart"/>
      <w:r>
        <w:rPr>
          <w:rFonts w:ascii="XDPrime" w:eastAsia="Times New Roman" w:hAnsi="XDPrime" w:cs="Consolas"/>
          <w:sz w:val="22"/>
          <w:szCs w:val="22"/>
        </w:rPr>
        <w:t>tahun</w:t>
      </w:r>
      <w:proofErr w:type="spellEnd"/>
      <w:r>
        <w:rPr>
          <w:rFonts w:ascii="XDPrime" w:eastAsia="Times New Roman" w:hAnsi="XDPrime" w:cs="Consolas"/>
          <w:sz w:val="22"/>
          <w:szCs w:val="22"/>
        </w:rPr>
        <w:t xml:space="preserve"> 2003 </w:t>
      </w:r>
      <w:proofErr w:type="spellStart"/>
      <w:r>
        <w:rPr>
          <w:rFonts w:ascii="XDPrime" w:eastAsia="Times New Roman" w:hAnsi="XDPrime" w:cs="Consolas"/>
          <w:sz w:val="22"/>
          <w:szCs w:val="22"/>
        </w:rPr>
        <w:t>tanggal</w:t>
      </w:r>
      <w:proofErr w:type="spellEnd"/>
      <w:r>
        <w:rPr>
          <w:rFonts w:ascii="XDPrime" w:eastAsia="Times New Roman" w:hAnsi="XDPrime" w:cs="Consolas"/>
          <w:sz w:val="22"/>
          <w:szCs w:val="22"/>
        </w:rPr>
        <w:t xml:space="preserve"> 21 November 2003, </w:t>
      </w:r>
      <w:proofErr w:type="spellStart"/>
      <w:r>
        <w:rPr>
          <w:rFonts w:ascii="XDPrime" w:eastAsia="Times New Roman" w:hAnsi="XDPrime" w:cs="Consolas"/>
          <w:sz w:val="22"/>
          <w:szCs w:val="22"/>
        </w:rPr>
        <w:t>nama</w:t>
      </w:r>
      <w:proofErr w:type="spellEnd"/>
      <w:r>
        <w:rPr>
          <w:rFonts w:ascii="XDPrime" w:eastAsia="Times New Roman" w:hAnsi="XDPrime" w:cs="Consolas"/>
          <w:sz w:val="22"/>
          <w:szCs w:val="22"/>
        </w:rPr>
        <w:t xml:space="preserve"> SMU Negeri 2 Kuta </w:t>
      </w:r>
      <w:proofErr w:type="spellStart"/>
      <w:r>
        <w:rPr>
          <w:rFonts w:ascii="XDPrime" w:eastAsia="Times New Roman" w:hAnsi="XDPrime" w:cs="Consolas"/>
          <w:sz w:val="22"/>
          <w:szCs w:val="22"/>
        </w:rPr>
        <w:t>berubah</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menjadi</w:t>
      </w:r>
      <w:proofErr w:type="spellEnd"/>
      <w:r>
        <w:rPr>
          <w:rFonts w:ascii="XDPrime" w:eastAsia="Times New Roman" w:hAnsi="XDPrime" w:cs="Consolas"/>
          <w:sz w:val="22"/>
          <w:szCs w:val="22"/>
        </w:rPr>
        <w:t xml:space="preserve"> SMA Negeri 1 Kuta Selatan. Dari </w:t>
      </w:r>
      <w:proofErr w:type="spellStart"/>
      <w:r>
        <w:rPr>
          <w:rFonts w:ascii="XDPrime" w:eastAsia="Times New Roman" w:hAnsi="XDPrime" w:cs="Consolas"/>
          <w:sz w:val="22"/>
          <w:szCs w:val="22"/>
        </w:rPr>
        <w:t>mulai</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berdiri</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sampai</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saat</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ini</w:t>
      </w:r>
      <w:proofErr w:type="spellEnd"/>
      <w:r>
        <w:rPr>
          <w:rFonts w:ascii="XDPrime" w:eastAsia="Times New Roman" w:hAnsi="XDPrime" w:cs="Consolas"/>
          <w:sz w:val="22"/>
          <w:szCs w:val="22"/>
        </w:rPr>
        <w:t xml:space="preserve"> SMA Negeri 1 Kuta Selatan </w:t>
      </w:r>
      <w:proofErr w:type="spellStart"/>
      <w:r>
        <w:rPr>
          <w:rFonts w:ascii="XDPrime" w:eastAsia="Times New Roman" w:hAnsi="XDPrime" w:cs="Consolas"/>
          <w:sz w:val="22"/>
          <w:szCs w:val="22"/>
        </w:rPr>
        <w:t>membuka</w:t>
      </w:r>
      <w:proofErr w:type="spellEnd"/>
      <w:r>
        <w:rPr>
          <w:rFonts w:ascii="XDPrime" w:eastAsia="Times New Roman" w:hAnsi="XDPrime" w:cs="Consolas"/>
          <w:sz w:val="22"/>
          <w:szCs w:val="22"/>
        </w:rPr>
        <w:t xml:space="preserve"> program </w:t>
      </w:r>
      <w:proofErr w:type="spellStart"/>
      <w:r>
        <w:rPr>
          <w:rFonts w:ascii="XDPrime" w:eastAsia="Times New Roman" w:hAnsi="XDPrime" w:cs="Consolas"/>
          <w:sz w:val="22"/>
          <w:szCs w:val="22"/>
        </w:rPr>
        <w:t>yaitu</w:t>
      </w:r>
      <w:proofErr w:type="spellEnd"/>
      <w:r>
        <w:rPr>
          <w:rFonts w:ascii="XDPrime" w:eastAsia="Times New Roman" w:hAnsi="XDPrime" w:cs="Consolas"/>
          <w:sz w:val="22"/>
          <w:szCs w:val="22"/>
        </w:rPr>
        <w:t xml:space="preserve"> program IPA, program </w:t>
      </w:r>
      <w:proofErr w:type="gramStart"/>
      <w:r>
        <w:rPr>
          <w:rFonts w:ascii="XDPrime" w:eastAsia="Times New Roman" w:hAnsi="XDPrime" w:cs="Consolas"/>
          <w:sz w:val="22"/>
          <w:szCs w:val="22"/>
        </w:rPr>
        <w:t>IPS,  program</w:t>
      </w:r>
      <w:proofErr w:type="gramEnd"/>
      <w:r>
        <w:rPr>
          <w:rFonts w:ascii="XDPrime" w:eastAsia="Times New Roman" w:hAnsi="XDPrime" w:cs="Consolas"/>
          <w:sz w:val="22"/>
          <w:szCs w:val="22"/>
        </w:rPr>
        <w:t xml:space="preserve"> IPB.</w:t>
      </w:r>
    </w:p>
    <w:p w14:paraId="23B73325" w14:textId="77777777" w:rsidR="00F162D6" w:rsidRDefault="00F162D6" w:rsidP="004F5238">
      <w:pPr>
        <w:pStyle w:val="ListParagraph"/>
        <w:spacing w:after="0" w:line="276" w:lineRule="auto"/>
        <w:ind w:left="1276" w:firstLine="354"/>
        <w:jc w:val="both"/>
        <w:rPr>
          <w:rFonts w:ascii="XDPrime" w:eastAsia="Times New Roman" w:hAnsi="XDPrime" w:cs="Consolas"/>
          <w:sz w:val="22"/>
          <w:szCs w:val="22"/>
        </w:rPr>
      </w:pPr>
    </w:p>
    <w:p w14:paraId="38E6D020" w14:textId="15826DBA" w:rsidR="0014338D" w:rsidRDefault="0014338D" w:rsidP="004F5238">
      <w:pPr>
        <w:pStyle w:val="ListParagraph"/>
        <w:numPr>
          <w:ilvl w:val="2"/>
          <w:numId w:val="4"/>
        </w:numPr>
        <w:spacing w:after="0" w:line="276" w:lineRule="auto"/>
        <w:ind w:left="1276" w:hanging="632"/>
        <w:jc w:val="both"/>
        <w:rPr>
          <w:rFonts w:ascii="XDPrime" w:eastAsia="Times New Roman" w:hAnsi="XDPrime" w:cs="Consolas"/>
          <w:b/>
          <w:bCs/>
          <w:sz w:val="22"/>
          <w:szCs w:val="22"/>
        </w:rPr>
      </w:pPr>
      <w:r>
        <w:rPr>
          <w:rFonts w:ascii="XDPrime" w:eastAsia="Times New Roman" w:hAnsi="XDPrime" w:cs="Consolas"/>
          <w:b/>
          <w:bCs/>
          <w:sz w:val="22"/>
          <w:szCs w:val="22"/>
        </w:rPr>
        <w:t>Website</w:t>
      </w:r>
    </w:p>
    <w:p w14:paraId="47B8333D" w14:textId="77777777" w:rsidR="004F5238" w:rsidRDefault="004F5238" w:rsidP="004F5238">
      <w:pPr>
        <w:pStyle w:val="ListParagraph"/>
        <w:spacing w:after="0" w:line="276" w:lineRule="auto"/>
        <w:ind w:left="1276"/>
        <w:jc w:val="both"/>
        <w:rPr>
          <w:rFonts w:ascii="XDPrime" w:eastAsia="Times New Roman" w:hAnsi="XDPrime" w:cs="Consolas"/>
          <w:b/>
          <w:bCs/>
          <w:sz w:val="22"/>
          <w:szCs w:val="22"/>
        </w:rPr>
      </w:pPr>
    </w:p>
    <w:p w14:paraId="1376DF3C" w14:textId="7A505094" w:rsidR="004F5238" w:rsidRDefault="004F5238" w:rsidP="004F5238">
      <w:pPr>
        <w:pStyle w:val="ListParagraph"/>
        <w:spacing w:after="0" w:line="276" w:lineRule="auto"/>
        <w:ind w:left="1276" w:firstLine="261"/>
        <w:jc w:val="both"/>
        <w:rPr>
          <w:rFonts w:ascii="XDPrime" w:eastAsia="Times New Roman" w:hAnsi="XDPrime" w:cs="Consolas"/>
          <w:sz w:val="22"/>
          <w:szCs w:val="22"/>
        </w:rPr>
      </w:pPr>
      <w:r w:rsidRPr="004F5238">
        <w:rPr>
          <w:rFonts w:ascii="XDPrime" w:eastAsia="Times New Roman" w:hAnsi="XDPrime" w:cs="Consolas"/>
          <w:sz w:val="22"/>
          <w:szCs w:val="22"/>
        </w:rPr>
        <w:t xml:space="preserve">Website </w:t>
      </w:r>
      <w:proofErr w:type="spellStart"/>
      <w:r w:rsidRPr="004F5238">
        <w:rPr>
          <w:rFonts w:ascii="XDPrime" w:eastAsia="Times New Roman" w:hAnsi="XDPrime" w:cs="Consolas"/>
          <w:sz w:val="22"/>
          <w:szCs w:val="22"/>
        </w:rPr>
        <w:t>adalah</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kumpulan</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halaman</w:t>
      </w:r>
      <w:proofErr w:type="spellEnd"/>
      <w:r w:rsidRPr="004F5238">
        <w:rPr>
          <w:rFonts w:ascii="XDPrime" w:eastAsia="Times New Roman" w:hAnsi="XDPrime" w:cs="Consolas"/>
          <w:sz w:val="22"/>
          <w:szCs w:val="22"/>
        </w:rPr>
        <w:t xml:space="preserve"> web yang </w:t>
      </w:r>
      <w:proofErr w:type="spellStart"/>
      <w:r w:rsidRPr="004F5238">
        <w:rPr>
          <w:rFonts w:ascii="XDPrime" w:eastAsia="Times New Roman" w:hAnsi="XDPrime" w:cs="Consolas"/>
          <w:sz w:val="22"/>
          <w:szCs w:val="22"/>
        </w:rPr>
        <w:t>dijalankan</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menggunakan</w:t>
      </w:r>
      <w:proofErr w:type="spellEnd"/>
      <w:r w:rsidRPr="004F5238">
        <w:rPr>
          <w:rFonts w:ascii="XDPrime" w:eastAsia="Times New Roman" w:hAnsi="XDPrime" w:cs="Consolas"/>
          <w:sz w:val="22"/>
          <w:szCs w:val="22"/>
        </w:rPr>
        <w:t xml:space="preserve"> browser dan internet. Website </w:t>
      </w:r>
      <w:proofErr w:type="spellStart"/>
      <w:r w:rsidRPr="004F5238">
        <w:rPr>
          <w:rFonts w:ascii="XDPrime" w:eastAsia="Times New Roman" w:hAnsi="XDPrime" w:cs="Consolas"/>
          <w:sz w:val="22"/>
          <w:szCs w:val="22"/>
        </w:rPr>
        <w:t>berada</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dalam</w:t>
      </w:r>
      <w:proofErr w:type="spellEnd"/>
      <w:r w:rsidRPr="004F5238">
        <w:rPr>
          <w:rFonts w:ascii="XDPrime" w:eastAsia="Times New Roman" w:hAnsi="XDPrime" w:cs="Consolas"/>
          <w:sz w:val="22"/>
          <w:szCs w:val="22"/>
        </w:rPr>
        <w:t xml:space="preserve"> domain </w:t>
      </w:r>
      <w:proofErr w:type="spellStart"/>
      <w:r w:rsidRPr="004F5238">
        <w:rPr>
          <w:rFonts w:ascii="XDPrime" w:eastAsia="Times New Roman" w:hAnsi="XDPrime" w:cs="Consolas"/>
          <w:sz w:val="22"/>
          <w:szCs w:val="22"/>
        </w:rPr>
        <w:t>atau</w:t>
      </w:r>
      <w:proofErr w:type="spellEnd"/>
      <w:r w:rsidRPr="004F5238">
        <w:rPr>
          <w:rFonts w:ascii="XDPrime" w:eastAsia="Times New Roman" w:hAnsi="XDPrime" w:cs="Consolas"/>
          <w:sz w:val="22"/>
          <w:szCs w:val="22"/>
        </w:rPr>
        <w:t xml:space="preserve"> subdomain yang </w:t>
      </w:r>
      <w:proofErr w:type="spellStart"/>
      <w:r w:rsidRPr="004F5238">
        <w:rPr>
          <w:rFonts w:ascii="XDPrime" w:eastAsia="Times New Roman" w:hAnsi="XDPrime" w:cs="Consolas"/>
          <w:sz w:val="22"/>
          <w:szCs w:val="22"/>
        </w:rPr>
        <w:t>sering</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disebut</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dengan</w:t>
      </w:r>
      <w:proofErr w:type="spellEnd"/>
      <w:r w:rsidRPr="004F5238">
        <w:rPr>
          <w:rFonts w:ascii="XDPrime" w:eastAsia="Times New Roman" w:hAnsi="XDPrime" w:cs="Consolas"/>
          <w:sz w:val="22"/>
          <w:szCs w:val="22"/>
        </w:rPr>
        <w:t xml:space="preserve"> WWW </w:t>
      </w:r>
      <w:proofErr w:type="spellStart"/>
      <w:r w:rsidRPr="004F5238">
        <w:rPr>
          <w:rFonts w:ascii="XDPrime" w:eastAsia="Times New Roman" w:hAnsi="XDPrime" w:cs="Consolas"/>
          <w:sz w:val="22"/>
          <w:szCs w:val="22"/>
        </w:rPr>
        <w:t>atau</w:t>
      </w:r>
      <w:proofErr w:type="spellEnd"/>
      <w:r w:rsidRPr="004F5238">
        <w:rPr>
          <w:rFonts w:ascii="XDPrime" w:eastAsia="Times New Roman" w:hAnsi="XDPrime" w:cs="Consolas"/>
          <w:sz w:val="22"/>
          <w:szCs w:val="22"/>
        </w:rPr>
        <w:t xml:space="preserve"> World Wide Web. </w:t>
      </w:r>
      <w:proofErr w:type="spellStart"/>
      <w:r w:rsidRPr="004F5238">
        <w:rPr>
          <w:rFonts w:ascii="XDPrime" w:eastAsia="Times New Roman" w:hAnsi="XDPrime" w:cs="Consolas"/>
          <w:sz w:val="22"/>
          <w:szCs w:val="22"/>
        </w:rPr>
        <w:t>Sebuah</w:t>
      </w:r>
      <w:proofErr w:type="spellEnd"/>
      <w:r w:rsidRPr="004F5238">
        <w:rPr>
          <w:rFonts w:ascii="XDPrime" w:eastAsia="Times New Roman" w:hAnsi="XDPrime" w:cs="Consolas"/>
          <w:sz w:val="22"/>
          <w:szCs w:val="22"/>
        </w:rPr>
        <w:t xml:space="preserve"> website </w:t>
      </w:r>
      <w:proofErr w:type="spellStart"/>
      <w:r w:rsidRPr="004F5238">
        <w:rPr>
          <w:rFonts w:ascii="XDPrime" w:eastAsia="Times New Roman" w:hAnsi="XDPrime" w:cs="Consolas"/>
          <w:sz w:val="22"/>
          <w:szCs w:val="22"/>
        </w:rPr>
        <w:t>dibuat</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dengan</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lastRenderedPageBreak/>
        <w:t>bahasa</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pemrograman</w:t>
      </w:r>
      <w:proofErr w:type="spellEnd"/>
      <w:r w:rsidRPr="004F5238">
        <w:rPr>
          <w:rFonts w:ascii="XDPrime" w:eastAsia="Times New Roman" w:hAnsi="XDPrime" w:cs="Consolas"/>
          <w:sz w:val="22"/>
          <w:szCs w:val="22"/>
        </w:rPr>
        <w:t xml:space="preserve"> HTML (Hyper Text Markup Language) yang </w:t>
      </w:r>
      <w:proofErr w:type="spellStart"/>
      <w:r w:rsidRPr="004F5238">
        <w:rPr>
          <w:rFonts w:ascii="XDPrime" w:eastAsia="Times New Roman" w:hAnsi="XDPrime" w:cs="Consolas"/>
          <w:sz w:val="22"/>
          <w:szCs w:val="22"/>
        </w:rPr>
        <w:t>diakses</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melalui</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protokol</w:t>
      </w:r>
      <w:proofErr w:type="spellEnd"/>
      <w:r w:rsidRPr="004F5238">
        <w:rPr>
          <w:rFonts w:ascii="XDPrime" w:eastAsia="Times New Roman" w:hAnsi="XDPrime" w:cs="Consolas"/>
          <w:sz w:val="22"/>
          <w:szCs w:val="22"/>
        </w:rPr>
        <w:t xml:space="preserve"> di internet</w:t>
      </w:r>
      <w:r w:rsidR="006E6A98">
        <w:rPr>
          <w:rFonts w:ascii="XDPrime" w:eastAsia="Times New Roman" w:hAnsi="XDPrime" w:cs="Consolas"/>
          <w:sz w:val="22"/>
          <w:szCs w:val="22"/>
        </w:rPr>
        <w:fldChar w:fldCharType="begin" w:fldLock="1"/>
      </w:r>
      <w:r w:rsidR="006E6A98">
        <w:rPr>
          <w:rFonts w:ascii="XDPrime" w:eastAsia="Times New Roman" w:hAnsi="XDPrime" w:cs="Consolas"/>
          <w:sz w:val="22"/>
          <w:szCs w:val="22"/>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6E6A98">
        <w:rPr>
          <w:rFonts w:ascii="XDPrime" w:eastAsia="Times New Roman" w:hAnsi="XDPrime" w:cs="Consolas"/>
          <w:sz w:val="22"/>
          <w:szCs w:val="22"/>
        </w:rPr>
        <w:fldChar w:fldCharType="separate"/>
      </w:r>
      <w:r w:rsidR="006E6A98" w:rsidRPr="006E6A98">
        <w:rPr>
          <w:rFonts w:ascii="XDPrime" w:eastAsia="Times New Roman" w:hAnsi="XDPrime" w:cs="Consolas"/>
          <w:noProof/>
          <w:sz w:val="22"/>
          <w:szCs w:val="22"/>
        </w:rPr>
        <w:t>[5]</w:t>
      </w:r>
      <w:r w:rsidR="006E6A98">
        <w:rPr>
          <w:rFonts w:ascii="XDPrime" w:eastAsia="Times New Roman" w:hAnsi="XDPrime" w:cs="Consolas"/>
          <w:sz w:val="22"/>
          <w:szCs w:val="22"/>
        </w:rPr>
        <w:fldChar w:fldCharType="end"/>
      </w:r>
      <w:r>
        <w:rPr>
          <w:rFonts w:ascii="XDPrime" w:eastAsia="Times New Roman" w:hAnsi="XDPrime" w:cs="Consolas"/>
          <w:sz w:val="22"/>
          <w:szCs w:val="22"/>
        </w:rPr>
        <w:t>.</w:t>
      </w:r>
    </w:p>
    <w:p w14:paraId="397ACD36" w14:textId="77777777" w:rsidR="00402CF4" w:rsidRPr="004F5238" w:rsidRDefault="00402CF4" w:rsidP="004F5238">
      <w:pPr>
        <w:pStyle w:val="ListParagraph"/>
        <w:spacing w:after="0" w:line="276" w:lineRule="auto"/>
        <w:ind w:left="1276" w:firstLine="261"/>
        <w:jc w:val="both"/>
        <w:rPr>
          <w:rFonts w:ascii="XDPrime" w:eastAsia="Times New Roman" w:hAnsi="XDPrime" w:cs="Consolas"/>
          <w:sz w:val="22"/>
          <w:szCs w:val="22"/>
        </w:rPr>
      </w:pPr>
    </w:p>
    <w:p w14:paraId="03B3EA66" w14:textId="39BB2E0D" w:rsidR="0014338D" w:rsidRDefault="0014338D" w:rsidP="004F5238">
      <w:pPr>
        <w:pStyle w:val="ListParagraph"/>
        <w:numPr>
          <w:ilvl w:val="2"/>
          <w:numId w:val="4"/>
        </w:numPr>
        <w:spacing w:after="0" w:line="276" w:lineRule="auto"/>
        <w:ind w:left="1276" w:hanging="632"/>
        <w:jc w:val="both"/>
        <w:rPr>
          <w:rFonts w:ascii="XDPrime" w:eastAsia="Times New Roman" w:hAnsi="XDPrime" w:cs="Consolas"/>
          <w:b/>
          <w:bCs/>
          <w:sz w:val="22"/>
          <w:szCs w:val="22"/>
        </w:rPr>
      </w:pPr>
      <w:r w:rsidRPr="00FC1AA3">
        <w:rPr>
          <w:rFonts w:ascii="XDPrime" w:eastAsia="Times New Roman" w:hAnsi="XDPrime" w:cs="Consolas"/>
          <w:b/>
          <w:bCs/>
          <w:sz w:val="22"/>
          <w:szCs w:val="22"/>
        </w:rPr>
        <w:t xml:space="preserve">E </w:t>
      </w:r>
      <w:r>
        <w:rPr>
          <w:rFonts w:ascii="XDPrime" w:eastAsia="Times New Roman" w:hAnsi="XDPrime" w:cs="Consolas"/>
          <w:b/>
          <w:bCs/>
          <w:sz w:val="22"/>
          <w:szCs w:val="22"/>
        </w:rPr>
        <w:t>–</w:t>
      </w:r>
      <w:r w:rsidRPr="00FC1AA3">
        <w:rPr>
          <w:rFonts w:ascii="XDPrime" w:eastAsia="Times New Roman" w:hAnsi="XDPrime" w:cs="Consolas"/>
          <w:b/>
          <w:bCs/>
          <w:sz w:val="22"/>
          <w:szCs w:val="22"/>
        </w:rPr>
        <w:t xml:space="preserve"> Library</w:t>
      </w:r>
    </w:p>
    <w:p w14:paraId="5CE27812" w14:textId="0A48E769" w:rsidR="004F5238" w:rsidRDefault="004F5238" w:rsidP="004F5238">
      <w:pPr>
        <w:pStyle w:val="ListParagraph"/>
        <w:spacing w:after="0" w:line="276" w:lineRule="auto"/>
        <w:ind w:left="1276"/>
        <w:jc w:val="both"/>
        <w:rPr>
          <w:rFonts w:ascii="XDPrime" w:eastAsia="Times New Roman" w:hAnsi="XDPrime" w:cs="Consolas"/>
          <w:b/>
          <w:bCs/>
          <w:sz w:val="22"/>
          <w:szCs w:val="22"/>
        </w:rPr>
      </w:pPr>
    </w:p>
    <w:p w14:paraId="29E262CA" w14:textId="3F5CCB68" w:rsidR="00C32D56" w:rsidRDefault="00C32D56" w:rsidP="00C32D56">
      <w:pPr>
        <w:pStyle w:val="ListParagraph"/>
        <w:spacing w:after="0" w:line="276" w:lineRule="auto"/>
        <w:ind w:left="1276" w:firstLine="284"/>
        <w:jc w:val="both"/>
        <w:rPr>
          <w:rFonts w:ascii="XDPrime" w:eastAsia="Times New Roman" w:hAnsi="XDPrime" w:cs="Consolas"/>
          <w:sz w:val="22"/>
          <w:szCs w:val="22"/>
        </w:rPr>
      </w:pPr>
      <w:proofErr w:type="spellStart"/>
      <w:r w:rsidRPr="00C32D56">
        <w:rPr>
          <w:rFonts w:ascii="XDPrime" w:eastAsia="Times New Roman" w:hAnsi="XDPrime" w:cs="Consolas"/>
          <w:sz w:val="22"/>
          <w:szCs w:val="22"/>
        </w:rPr>
        <w:t>Aplikasi</w:t>
      </w:r>
      <w:proofErr w:type="spellEnd"/>
      <w:r w:rsidRPr="00C32D56">
        <w:rPr>
          <w:rFonts w:ascii="XDPrime" w:eastAsia="Times New Roman" w:hAnsi="XDPrime" w:cs="Consolas"/>
          <w:sz w:val="22"/>
          <w:szCs w:val="22"/>
        </w:rPr>
        <w:t xml:space="preserve"> E-Library </w:t>
      </w:r>
      <w:proofErr w:type="spellStart"/>
      <w:r w:rsidRPr="00C32D56">
        <w:rPr>
          <w:rFonts w:ascii="XDPrime" w:eastAsia="Times New Roman" w:hAnsi="XDPrime" w:cs="Consolas"/>
          <w:sz w:val="22"/>
          <w:szCs w:val="22"/>
        </w:rPr>
        <w:t>merupak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sekumpul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kegiatan</w:t>
      </w:r>
      <w:proofErr w:type="spellEnd"/>
      <w:r w:rsidRPr="00C32D56">
        <w:rPr>
          <w:rFonts w:ascii="XDPrime" w:eastAsia="Times New Roman" w:hAnsi="XDPrime" w:cs="Consolas"/>
          <w:sz w:val="22"/>
          <w:szCs w:val="22"/>
        </w:rPr>
        <w:t xml:space="preserve"> yang </w:t>
      </w:r>
      <w:proofErr w:type="spellStart"/>
      <w:r w:rsidRPr="00C32D56">
        <w:rPr>
          <w:rFonts w:ascii="XDPrime" w:eastAsia="Times New Roman" w:hAnsi="XDPrime" w:cs="Consolas"/>
          <w:sz w:val="22"/>
          <w:szCs w:val="22"/>
        </w:rPr>
        <w:t>menggabungk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koleks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koleksi</w:t>
      </w:r>
      <w:proofErr w:type="spellEnd"/>
      <w:r w:rsidRPr="00C32D56">
        <w:rPr>
          <w:rFonts w:ascii="XDPrime" w:eastAsia="Times New Roman" w:hAnsi="XDPrime" w:cs="Consolas"/>
          <w:sz w:val="22"/>
          <w:szCs w:val="22"/>
        </w:rPr>
        <w:t xml:space="preserve"> dan </w:t>
      </w:r>
      <w:proofErr w:type="spellStart"/>
      <w:r w:rsidRPr="00C32D56">
        <w:rPr>
          <w:rFonts w:ascii="XDPrime" w:eastAsia="Times New Roman" w:hAnsi="XDPrime" w:cs="Consolas"/>
          <w:sz w:val="22"/>
          <w:szCs w:val="22"/>
        </w:rPr>
        <w:t>layan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dar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perkembang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Teknolog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Informasi</w:t>
      </w:r>
      <w:proofErr w:type="spellEnd"/>
      <w:r w:rsidRPr="00C32D56">
        <w:rPr>
          <w:rFonts w:ascii="XDPrime" w:eastAsia="Times New Roman" w:hAnsi="XDPrime" w:cs="Consolas"/>
          <w:sz w:val="22"/>
          <w:szCs w:val="22"/>
        </w:rPr>
        <w:t xml:space="preserve"> dan Telekomunikasi (TIK). </w:t>
      </w:r>
      <w:proofErr w:type="spellStart"/>
      <w:r w:rsidRPr="00C32D56">
        <w:rPr>
          <w:rFonts w:ascii="XDPrime" w:eastAsia="Times New Roman" w:hAnsi="XDPrime" w:cs="Consolas"/>
          <w:sz w:val="22"/>
          <w:szCs w:val="22"/>
        </w:rPr>
        <w:t>Aplikas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in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bertuju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untuk</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memudahkan</w:t>
      </w:r>
      <w:proofErr w:type="spellEnd"/>
      <w:r w:rsidRPr="00C32D56">
        <w:rPr>
          <w:rFonts w:ascii="XDPrime" w:eastAsia="Times New Roman" w:hAnsi="XDPrime" w:cs="Consolas"/>
          <w:sz w:val="22"/>
          <w:szCs w:val="22"/>
        </w:rPr>
        <w:t xml:space="preserve"> para </w:t>
      </w:r>
      <w:proofErr w:type="spellStart"/>
      <w:r w:rsidRPr="00C32D56">
        <w:rPr>
          <w:rFonts w:ascii="XDPrime" w:eastAsia="Times New Roman" w:hAnsi="XDPrime" w:cs="Consolas"/>
          <w:sz w:val="22"/>
          <w:szCs w:val="22"/>
        </w:rPr>
        <w:t>pengguna</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layan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dalam</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pencari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informasi</w:t>
      </w:r>
      <w:proofErr w:type="spellEnd"/>
      <w:r w:rsidR="006E6A98">
        <w:rPr>
          <w:rFonts w:ascii="XDPrime" w:eastAsia="Times New Roman" w:hAnsi="XDPrime" w:cs="Consolas"/>
          <w:sz w:val="22"/>
          <w:szCs w:val="22"/>
        </w:rPr>
        <w:fldChar w:fldCharType="begin" w:fldLock="1"/>
      </w:r>
      <w:r w:rsidR="00786799">
        <w:rPr>
          <w:rFonts w:ascii="XDPrime" w:eastAsia="Times New Roman" w:hAnsi="XDPrime" w:cs="Consolas"/>
          <w:sz w:val="22"/>
          <w:szCs w:val="22"/>
        </w:rPr>
        <w:instrText>ADDIN CSL_CITATION {"citationItems":[{"id":"ITEM-1","itemData":{"ISBN":"9786026126825","abstract":"- Perkembangan teknologi informasi saat ini menjadi suatu kebutuhan bagi penggunanya. Di dalam dunia pendidikan seperti di universitas dan sekolah pun sudah mulai menerapkan sistem teknologi informasi tersebut. Pada pembahasan ini, penerapan teknologi informasi yang dibahas ditujukan ke dalam bidang pendidikan di SMA N 1 Sungai Raya untuk melakukan perancangan aplikasi e-library (Electronic Library). E-library merupakan perpustakaan digital yang dapat diakses melalui jaringan Internet. Untuk itu penerapan aplikasi ini dimaksudkan untuk memberikan keefektifan dan ke efesiensian sekolah dalam memberikan pelayanan dan pengelolaan buku yang ada pada perpustakaan tersebut. Maksud dari penerapan aplikasi e-library ini adalah untuk mengintegrasikan perkembangan teknologi informasi dan komunikasi pada masa era sekarang ini guna meningkatkan pemberdayaan dalam bidang pendidikan berbasis internet. Pengembangan aplikasi yang dibuat ini menggunakan bahasa pemrograman web dengan metode model waterfall. Aplikasi ini akan dapat diakses melalui media intranet (jaringan lokal) yang ada pada sekolah. Aplikasi ini memberikan solusi dalam kemudahan dalam pengelolaan buku seperti, pencarian buku, penambahan buku, mengetahui jumlah buku, peminjaman buku oleh anggota perpustakaan dan juga dapat melakukan penambahan anggota perpustakaan. Dan semua itu dapat diakses oleh admin sebagai petugas perpustakaan dalam melakukan hak akses pengelolaan secara penuh dan user sebagai anggota perpustakaan yang dapat melakukan pencarian buku ataupun peminjaman buku. Kata","author":[{"dropping-particle":"","family":"Pratama","given":"Eri Bayu","non-dropping-particle":"","parse-names":false,"suffix":""},{"dropping-particle":"","family":"Sihombing","given":"Daniel Oktodeli","non-dropping-particle":"","parse-names":false,"suffix":""},{"dropping-particle":"","family":"Nugraha","given":"Adi","non-dropping-particle":"","parse-names":false,"suffix":""},{"dropping-particle":"","family":"Putra","given":"Dwi","non-dropping-particle":"","parse-names":false,"suffix":""}],"container-title":"Simposium Nasional Ilmu Pengetahuan dan Teknologi (SIMNASIPTEK)","id":"ITEM-1","issued":{"date-parts":[["2014"]]},"page":"97-102","title":"Aplikasi E-library Untuk Pengelolaan Data Buku Berbasis Web Pada SMA N 1 Sungai Raya Menggunakan Model Waterfall","type":"article-journal"},"uris":["http://www.mendeley.com/documents/?uuid=d5fc380b-adff-4167-ab28-22c91111aed7"]}],"mendeley":{"formattedCitation":"[6]","plainTextFormattedCitation":"[6]","previouslyFormattedCitation":"[6]"},"properties":{"noteIndex":0},"schema":"https://github.com/citation-style-language/schema/raw/master/csl-citation.json"}</w:instrText>
      </w:r>
      <w:r w:rsidR="006E6A98">
        <w:rPr>
          <w:rFonts w:ascii="XDPrime" w:eastAsia="Times New Roman" w:hAnsi="XDPrime" w:cs="Consolas"/>
          <w:sz w:val="22"/>
          <w:szCs w:val="22"/>
        </w:rPr>
        <w:fldChar w:fldCharType="separate"/>
      </w:r>
      <w:r w:rsidR="006E6A98" w:rsidRPr="006E6A98">
        <w:rPr>
          <w:rFonts w:ascii="XDPrime" w:eastAsia="Times New Roman" w:hAnsi="XDPrime" w:cs="Consolas"/>
          <w:noProof/>
          <w:sz w:val="22"/>
          <w:szCs w:val="22"/>
        </w:rPr>
        <w:t>[6]</w:t>
      </w:r>
      <w:r w:rsidR="006E6A98">
        <w:rPr>
          <w:rFonts w:ascii="XDPrime" w:eastAsia="Times New Roman" w:hAnsi="XDPrime" w:cs="Consolas"/>
          <w:sz w:val="22"/>
          <w:szCs w:val="22"/>
        </w:rPr>
        <w:fldChar w:fldCharType="end"/>
      </w:r>
      <w:r w:rsidRPr="00C32D56">
        <w:rPr>
          <w:rFonts w:ascii="XDPrime" w:eastAsia="Times New Roman" w:hAnsi="XDPrime" w:cs="Consolas"/>
          <w:sz w:val="22"/>
          <w:szCs w:val="22"/>
        </w:rPr>
        <w:t xml:space="preserve">. e-library </w:t>
      </w:r>
      <w:proofErr w:type="spellStart"/>
      <w:r w:rsidRPr="00C32D56">
        <w:rPr>
          <w:rFonts w:ascii="XDPrime" w:eastAsia="Times New Roman" w:hAnsi="XDPrime" w:cs="Consolas"/>
          <w:sz w:val="22"/>
          <w:szCs w:val="22"/>
        </w:rPr>
        <w:t>atau</w:t>
      </w:r>
      <w:proofErr w:type="spellEnd"/>
      <w:r w:rsidRPr="00C32D56">
        <w:rPr>
          <w:rFonts w:ascii="XDPrime" w:eastAsia="Times New Roman" w:hAnsi="XDPrime" w:cs="Consolas"/>
          <w:sz w:val="22"/>
          <w:szCs w:val="22"/>
        </w:rPr>
        <w:t xml:space="preserve"> juga </w:t>
      </w:r>
      <w:proofErr w:type="spellStart"/>
      <w:r w:rsidRPr="00C32D56">
        <w:rPr>
          <w:rFonts w:ascii="XDPrime" w:eastAsia="Times New Roman" w:hAnsi="XDPrime" w:cs="Consolas"/>
          <w:sz w:val="22"/>
          <w:szCs w:val="22"/>
        </w:rPr>
        <w:t>disebut</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deng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perpustakaan</w:t>
      </w:r>
      <w:proofErr w:type="spellEnd"/>
      <w:r w:rsidRPr="00C32D56">
        <w:rPr>
          <w:rFonts w:ascii="XDPrime" w:eastAsia="Times New Roman" w:hAnsi="XDPrime" w:cs="Consolas"/>
          <w:sz w:val="22"/>
          <w:szCs w:val="22"/>
        </w:rPr>
        <w:t xml:space="preserve"> digital </w:t>
      </w:r>
      <w:proofErr w:type="spellStart"/>
      <w:r w:rsidRPr="00C32D56">
        <w:rPr>
          <w:rFonts w:ascii="XDPrime" w:eastAsia="Times New Roman" w:hAnsi="XDPrime" w:cs="Consolas"/>
          <w:sz w:val="22"/>
          <w:szCs w:val="22"/>
        </w:rPr>
        <w:t>adalah</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perpustakaan</w:t>
      </w:r>
      <w:proofErr w:type="spellEnd"/>
      <w:r w:rsidRPr="00C32D56">
        <w:rPr>
          <w:rFonts w:ascii="XDPrime" w:eastAsia="Times New Roman" w:hAnsi="XDPrime" w:cs="Consolas"/>
          <w:sz w:val="22"/>
          <w:szCs w:val="22"/>
        </w:rPr>
        <w:t xml:space="preserve"> yang </w:t>
      </w:r>
      <w:proofErr w:type="spellStart"/>
      <w:r w:rsidRPr="00C32D56">
        <w:rPr>
          <w:rFonts w:ascii="XDPrime" w:eastAsia="Times New Roman" w:hAnsi="XDPrime" w:cs="Consolas"/>
          <w:sz w:val="22"/>
          <w:szCs w:val="22"/>
        </w:rPr>
        <w:t>mempunya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koleks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bah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pustaka</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sebagi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besar</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dalam</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bentuk</w:t>
      </w:r>
      <w:proofErr w:type="spellEnd"/>
      <w:r w:rsidRPr="00C32D56">
        <w:rPr>
          <w:rFonts w:ascii="XDPrime" w:eastAsia="Times New Roman" w:hAnsi="XDPrime" w:cs="Consolas"/>
          <w:sz w:val="22"/>
          <w:szCs w:val="22"/>
        </w:rPr>
        <w:t xml:space="preserve"> format digital yang </w:t>
      </w:r>
      <w:proofErr w:type="spellStart"/>
      <w:r w:rsidRPr="00C32D56">
        <w:rPr>
          <w:rFonts w:ascii="XDPrime" w:eastAsia="Times New Roman" w:hAnsi="XDPrime" w:cs="Consolas"/>
          <w:sz w:val="22"/>
          <w:szCs w:val="22"/>
        </w:rPr>
        <w:t>disimp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dalam</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arsitektur</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komputerisasi</w:t>
      </w:r>
      <w:proofErr w:type="spellEnd"/>
      <w:r w:rsidRPr="00C32D56">
        <w:rPr>
          <w:rFonts w:ascii="XDPrime" w:eastAsia="Times New Roman" w:hAnsi="XDPrime" w:cs="Consolas"/>
          <w:sz w:val="22"/>
          <w:szCs w:val="22"/>
        </w:rPr>
        <w:t xml:space="preserve"> dan </w:t>
      </w:r>
      <w:proofErr w:type="spellStart"/>
      <w:r w:rsidRPr="00C32D56">
        <w:rPr>
          <w:rFonts w:ascii="XDPrime" w:eastAsia="Times New Roman" w:hAnsi="XDPrime" w:cs="Consolas"/>
          <w:sz w:val="22"/>
          <w:szCs w:val="22"/>
        </w:rPr>
        <w:t>bisa</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diakses</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memalu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komputer</w:t>
      </w:r>
      <w:proofErr w:type="spellEnd"/>
      <w:r w:rsidRPr="00C32D56">
        <w:rPr>
          <w:rFonts w:ascii="XDPrime" w:eastAsia="Times New Roman" w:hAnsi="XDPrime" w:cs="Consolas"/>
          <w:sz w:val="22"/>
          <w:szCs w:val="22"/>
        </w:rPr>
        <w:t>”.</w:t>
      </w:r>
    </w:p>
    <w:p w14:paraId="1FD6065F" w14:textId="77777777" w:rsidR="00C32D56" w:rsidRPr="00C32D56" w:rsidRDefault="00C32D56" w:rsidP="00C32D56">
      <w:pPr>
        <w:pStyle w:val="ListParagraph"/>
        <w:spacing w:after="0" w:line="276" w:lineRule="auto"/>
        <w:ind w:left="1276" w:firstLine="284"/>
        <w:jc w:val="both"/>
        <w:rPr>
          <w:rFonts w:ascii="XDPrime" w:eastAsia="Times New Roman" w:hAnsi="XDPrime" w:cs="Consolas"/>
          <w:sz w:val="22"/>
          <w:szCs w:val="22"/>
        </w:rPr>
      </w:pPr>
    </w:p>
    <w:p w14:paraId="724E12CF" w14:textId="3EE7723C" w:rsidR="0014338D" w:rsidRDefault="0014338D" w:rsidP="0014338D">
      <w:pPr>
        <w:spacing w:after="0" w:line="240" w:lineRule="auto"/>
        <w:ind w:left="426" w:hanging="426"/>
        <w:jc w:val="both"/>
        <w:rPr>
          <w:rFonts w:ascii="XDPrime" w:eastAsia="Times New Roman" w:hAnsi="XDPrime" w:cs="Consolas"/>
          <w:b/>
          <w:sz w:val="22"/>
          <w:szCs w:val="22"/>
        </w:rPr>
      </w:pPr>
      <w:r>
        <w:rPr>
          <w:rFonts w:ascii="XDPrime" w:eastAsia="Times New Roman" w:hAnsi="XDPrime" w:cs="Consolas"/>
          <w:b/>
          <w:sz w:val="22"/>
          <w:szCs w:val="22"/>
        </w:rPr>
        <w:t>2.2</w:t>
      </w:r>
      <w:r>
        <w:rPr>
          <w:rFonts w:ascii="XDPrime" w:eastAsia="Times New Roman" w:hAnsi="XDPrime" w:cs="Consolas"/>
          <w:b/>
          <w:sz w:val="22"/>
          <w:szCs w:val="22"/>
        </w:rPr>
        <w:tab/>
      </w:r>
      <w:proofErr w:type="spellStart"/>
      <w:r>
        <w:rPr>
          <w:rFonts w:ascii="XDPrime" w:eastAsia="Times New Roman" w:hAnsi="XDPrime" w:cs="Consolas"/>
          <w:b/>
          <w:sz w:val="22"/>
          <w:szCs w:val="22"/>
        </w:rPr>
        <w:t>Landasan</w:t>
      </w:r>
      <w:proofErr w:type="spellEnd"/>
      <w:r>
        <w:rPr>
          <w:rFonts w:ascii="XDPrime" w:eastAsia="Times New Roman" w:hAnsi="XDPrime" w:cs="Consolas"/>
          <w:b/>
          <w:sz w:val="22"/>
          <w:szCs w:val="22"/>
        </w:rPr>
        <w:t xml:space="preserve"> </w:t>
      </w:r>
      <w:proofErr w:type="spellStart"/>
      <w:r>
        <w:rPr>
          <w:rFonts w:ascii="XDPrime" w:eastAsia="Times New Roman" w:hAnsi="XDPrime" w:cs="Consolas"/>
          <w:b/>
          <w:sz w:val="22"/>
          <w:szCs w:val="22"/>
        </w:rPr>
        <w:t>Teori</w:t>
      </w:r>
      <w:proofErr w:type="spellEnd"/>
      <w:r>
        <w:rPr>
          <w:rFonts w:ascii="XDPrime" w:eastAsia="Times New Roman" w:hAnsi="XDPrime" w:cs="Consolas"/>
          <w:b/>
          <w:sz w:val="22"/>
          <w:szCs w:val="22"/>
        </w:rPr>
        <w:t xml:space="preserve"> </w:t>
      </w:r>
      <w:proofErr w:type="spellStart"/>
      <w:r>
        <w:rPr>
          <w:rFonts w:ascii="XDPrime" w:eastAsia="Times New Roman" w:hAnsi="XDPrime" w:cs="Consolas"/>
          <w:b/>
          <w:sz w:val="22"/>
          <w:szCs w:val="22"/>
        </w:rPr>
        <w:t>tentang</w:t>
      </w:r>
      <w:proofErr w:type="spellEnd"/>
      <w:r>
        <w:rPr>
          <w:rFonts w:ascii="XDPrime" w:eastAsia="Times New Roman" w:hAnsi="XDPrime" w:cs="Consolas"/>
          <w:b/>
          <w:sz w:val="22"/>
          <w:szCs w:val="22"/>
        </w:rPr>
        <w:t xml:space="preserve"> </w:t>
      </w:r>
      <w:proofErr w:type="spellStart"/>
      <w:r>
        <w:rPr>
          <w:rFonts w:ascii="XDPrime" w:eastAsia="Times New Roman" w:hAnsi="XDPrime" w:cs="Consolas"/>
          <w:b/>
          <w:sz w:val="22"/>
          <w:szCs w:val="22"/>
        </w:rPr>
        <w:t>Ilmu</w:t>
      </w:r>
      <w:proofErr w:type="spellEnd"/>
      <w:r>
        <w:rPr>
          <w:rFonts w:ascii="XDPrime" w:eastAsia="Times New Roman" w:hAnsi="XDPrime" w:cs="Consolas"/>
          <w:b/>
          <w:sz w:val="22"/>
          <w:szCs w:val="22"/>
        </w:rPr>
        <w:t xml:space="preserve"> yang </w:t>
      </w:r>
      <w:proofErr w:type="spellStart"/>
      <w:r>
        <w:rPr>
          <w:rFonts w:ascii="XDPrime" w:eastAsia="Times New Roman" w:hAnsi="XDPrime" w:cs="Consolas"/>
          <w:b/>
          <w:sz w:val="22"/>
          <w:szCs w:val="22"/>
        </w:rPr>
        <w:t>Terkait</w:t>
      </w:r>
      <w:proofErr w:type="spellEnd"/>
    </w:p>
    <w:p w14:paraId="501630C7" w14:textId="77777777" w:rsidR="0014338D" w:rsidRDefault="0014338D" w:rsidP="0014338D">
      <w:pPr>
        <w:spacing w:after="0" w:line="240" w:lineRule="auto"/>
        <w:ind w:left="426" w:hanging="426"/>
        <w:jc w:val="both"/>
        <w:rPr>
          <w:rFonts w:ascii="XDPrime" w:eastAsia="Times New Roman" w:hAnsi="XDPrime" w:cs="Consolas"/>
          <w:b/>
          <w:sz w:val="22"/>
          <w:szCs w:val="22"/>
        </w:rPr>
      </w:pPr>
    </w:p>
    <w:p w14:paraId="642D5B8E" w14:textId="371F5B3F" w:rsidR="0014338D" w:rsidRDefault="0014338D"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proofErr w:type="spellStart"/>
      <w:r>
        <w:rPr>
          <w:rFonts w:ascii="XDPrime" w:eastAsia="Times New Roman" w:hAnsi="XDPrime" w:cs="Consolas"/>
          <w:b/>
          <w:sz w:val="22"/>
          <w:szCs w:val="22"/>
        </w:rPr>
        <w:t>Sistem</w:t>
      </w:r>
      <w:proofErr w:type="spellEnd"/>
    </w:p>
    <w:p w14:paraId="48FC566E" w14:textId="138C8BEF" w:rsidR="00402CF4" w:rsidRDefault="00402CF4" w:rsidP="00402CF4">
      <w:pPr>
        <w:pStyle w:val="ListParagraph"/>
        <w:spacing w:after="0" w:line="240" w:lineRule="auto"/>
        <w:ind w:left="1276"/>
        <w:jc w:val="both"/>
        <w:rPr>
          <w:rFonts w:ascii="XDPrime" w:eastAsia="Times New Roman" w:hAnsi="XDPrime" w:cs="Consolas"/>
          <w:b/>
          <w:sz w:val="22"/>
          <w:szCs w:val="22"/>
        </w:rPr>
      </w:pPr>
    </w:p>
    <w:p w14:paraId="11E11EBA" w14:textId="71431B3B" w:rsidR="00402CF4" w:rsidRDefault="00694CB0" w:rsidP="00AE0DE2">
      <w:pPr>
        <w:pStyle w:val="ListParagraph"/>
        <w:spacing w:after="0" w:line="240" w:lineRule="auto"/>
        <w:ind w:left="1276" w:firstLine="164"/>
        <w:jc w:val="both"/>
        <w:rPr>
          <w:rFonts w:ascii="XDPrime" w:eastAsia="Times New Roman" w:hAnsi="XDPrime" w:cs="Consolas"/>
          <w:bCs/>
          <w:sz w:val="22"/>
          <w:szCs w:val="22"/>
        </w:rPr>
      </w:pPr>
      <w:proofErr w:type="spellStart"/>
      <w:r w:rsidRPr="00694CB0">
        <w:rPr>
          <w:rFonts w:ascii="XDPrime" w:eastAsia="Times New Roman" w:hAnsi="XDPrime" w:cs="Consolas"/>
          <w:bCs/>
          <w:sz w:val="22"/>
          <w:szCs w:val="22"/>
        </w:rPr>
        <w:t>Sistem</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merupakan</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elemen</w:t>
      </w:r>
      <w:proofErr w:type="spellEnd"/>
      <w:r w:rsidRPr="00694CB0">
        <w:rPr>
          <w:rFonts w:ascii="XDPrime" w:eastAsia="Times New Roman" w:hAnsi="XDPrime" w:cs="Consolas"/>
          <w:bCs/>
          <w:sz w:val="22"/>
          <w:szCs w:val="22"/>
        </w:rPr>
        <w:t xml:space="preserve"> yang </w:t>
      </w:r>
      <w:proofErr w:type="spellStart"/>
      <w:r w:rsidRPr="00694CB0">
        <w:rPr>
          <w:rFonts w:ascii="XDPrime" w:eastAsia="Times New Roman" w:hAnsi="XDPrime" w:cs="Consolas"/>
          <w:bCs/>
          <w:sz w:val="22"/>
          <w:szCs w:val="22"/>
        </w:rPr>
        <w:t>saling</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berkaitan</w:t>
      </w:r>
      <w:proofErr w:type="spellEnd"/>
      <w:r w:rsidRPr="00694CB0">
        <w:rPr>
          <w:rFonts w:ascii="XDPrime" w:eastAsia="Times New Roman" w:hAnsi="XDPrime" w:cs="Consolas"/>
          <w:bCs/>
          <w:sz w:val="22"/>
          <w:szCs w:val="22"/>
        </w:rPr>
        <w:t xml:space="preserve"> dan </w:t>
      </w:r>
      <w:proofErr w:type="spellStart"/>
      <w:r w:rsidRPr="00694CB0">
        <w:rPr>
          <w:rFonts w:ascii="XDPrime" w:eastAsia="Times New Roman" w:hAnsi="XDPrime" w:cs="Consolas"/>
          <w:bCs/>
          <w:sz w:val="22"/>
          <w:szCs w:val="22"/>
        </w:rPr>
        <w:t>saling</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mempengaruhi</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dalam</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melakukan</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kegiatan</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bersama</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untuk</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mencapai</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suatu</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tujuan</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tertentu</w:t>
      </w:r>
      <w:proofErr w:type="spellEnd"/>
      <w:r w:rsidR="00786799">
        <w:rPr>
          <w:rFonts w:ascii="XDPrime" w:eastAsia="Times New Roman" w:hAnsi="XDPrime" w:cs="Consolas"/>
          <w:bCs/>
          <w:sz w:val="22"/>
          <w:szCs w:val="22"/>
        </w:rPr>
        <w:fldChar w:fldCharType="begin" w:fldLock="1"/>
      </w:r>
      <w:r w:rsidR="00786799">
        <w:rPr>
          <w:rFonts w:ascii="XDPrime" w:eastAsia="Times New Roman" w:hAnsi="XDPrime" w:cs="Consolas"/>
          <w:bCs/>
          <w:sz w:val="22"/>
          <w:szCs w:val="22"/>
        </w:rPr>
        <w:instrText>ADDIN CSL_CITATION {"citationItems":[{"id":"ITEM-1","itemData":{"abstract":"Desa Kluwan merupakan desa yang sebagian besar penduduknya bekerja sebagai petani dan memiliki berbagai macam produk pertanian, disamping melimpahnya hasil pertanian terdapat masalah pemasaran hasil pertanian dimana petani tidak mempunyai akses keluar dalam menjual produk pertanian mereka. Penulis tertarik mengadakan penelitian guna membantu dalam meningkatkan penjualan serta memperluas pemasaran di Desa Kluwan dengan cara mengembangkan sistem penjualan yang berbasis Bussines to Bussines. Model pengembangan yang digunakan yaitu penelian dan pengembangan ( Research and Development / R&amp;amp;D ) dan dalam pengembangan software aplikasi menggunakan bahasa pemograman PHP dan database menggunakan My SQL. Hasil penelitian yang diperoleh berupa aplikasi penjualan yang berbasis Bussines to Bussines berbasis web yang bisa diakses secara online oleh masyarakat luas dan bisa melayani transaksi penjualan secara online dan telah bisa membantu meningkatkan penjualan di Desa Kluwan .","author":[{"dropping-particle":"","family":"Sulthoni","given":"Sulthoni","non-dropping-particle":"","parse-names":false,"suffix":""}],"container-title":"Jurnal Mahasiswa STEKOM Semarang","id":"ITEM-1","issue":"1","issued":{"date-parts":[["2014"]]},"title":"Sistem Informasi E-commerce Pemasaran Hasil Pertanian Desa Kluwan Berbasis Web","type":"article-journal","volume":"1"},"uris":["http://www.mendeley.com/documents/?uuid=cda1e9ff-3c78-4f3f-97bc-e9b114230f92"]}],"mendeley":{"formattedCitation":"[7]","plainTextFormattedCitation":"[7]","previouslyFormattedCitation":"[7]"},"properties":{"noteIndex":0},"schema":"https://github.com/citation-style-language/schema/raw/master/csl-citation.json"}</w:instrText>
      </w:r>
      <w:r w:rsidR="00786799">
        <w:rPr>
          <w:rFonts w:ascii="XDPrime" w:eastAsia="Times New Roman" w:hAnsi="XDPrime" w:cs="Consolas"/>
          <w:bCs/>
          <w:sz w:val="22"/>
          <w:szCs w:val="22"/>
        </w:rPr>
        <w:fldChar w:fldCharType="separate"/>
      </w:r>
      <w:r w:rsidR="00786799" w:rsidRPr="00786799">
        <w:rPr>
          <w:rFonts w:ascii="XDPrime" w:eastAsia="Times New Roman" w:hAnsi="XDPrime" w:cs="Consolas"/>
          <w:bCs/>
          <w:noProof/>
          <w:sz w:val="22"/>
          <w:szCs w:val="22"/>
        </w:rPr>
        <w:t>[7]</w:t>
      </w:r>
      <w:r w:rsidR="00786799">
        <w:rPr>
          <w:rFonts w:ascii="XDPrime" w:eastAsia="Times New Roman" w:hAnsi="XDPrime" w:cs="Consolas"/>
          <w:bCs/>
          <w:sz w:val="22"/>
          <w:szCs w:val="22"/>
        </w:rPr>
        <w:fldChar w:fldCharType="end"/>
      </w:r>
      <w:r w:rsidRPr="00694CB0">
        <w:rPr>
          <w:rFonts w:ascii="XDPrime" w:eastAsia="Times New Roman" w:hAnsi="XDPrime" w:cs="Consolas"/>
          <w:bCs/>
          <w:sz w:val="22"/>
          <w:szCs w:val="22"/>
        </w:rPr>
        <w:t>.</w:t>
      </w:r>
    </w:p>
    <w:p w14:paraId="62320C18" w14:textId="77777777" w:rsidR="00694CB0" w:rsidRPr="00AE0DE2" w:rsidRDefault="00694CB0" w:rsidP="00AE0DE2">
      <w:pPr>
        <w:pStyle w:val="ListParagraph"/>
        <w:spacing w:after="0" w:line="240" w:lineRule="auto"/>
        <w:ind w:left="1276" w:firstLine="164"/>
        <w:jc w:val="both"/>
        <w:rPr>
          <w:rFonts w:ascii="XDPrime" w:eastAsia="Times New Roman" w:hAnsi="XDPrime" w:cs="Consolas"/>
          <w:bCs/>
          <w:sz w:val="22"/>
          <w:szCs w:val="22"/>
        </w:rPr>
      </w:pPr>
    </w:p>
    <w:p w14:paraId="20D149B9" w14:textId="3506DF31" w:rsidR="000E3710" w:rsidRDefault="000E3710"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proofErr w:type="spellStart"/>
      <w:r>
        <w:rPr>
          <w:rFonts w:ascii="XDPrime" w:eastAsia="Times New Roman" w:hAnsi="XDPrime" w:cs="Consolas"/>
          <w:b/>
          <w:sz w:val="22"/>
          <w:szCs w:val="22"/>
        </w:rPr>
        <w:t>Sistem</w:t>
      </w:r>
      <w:proofErr w:type="spellEnd"/>
      <w:r>
        <w:rPr>
          <w:rFonts w:ascii="XDPrime" w:eastAsia="Times New Roman" w:hAnsi="XDPrime" w:cs="Consolas"/>
          <w:b/>
          <w:sz w:val="22"/>
          <w:szCs w:val="22"/>
        </w:rPr>
        <w:t xml:space="preserve"> </w:t>
      </w:r>
      <w:proofErr w:type="spellStart"/>
      <w:r>
        <w:rPr>
          <w:rFonts w:ascii="XDPrime" w:eastAsia="Times New Roman" w:hAnsi="XDPrime" w:cs="Consolas"/>
          <w:b/>
          <w:sz w:val="22"/>
          <w:szCs w:val="22"/>
        </w:rPr>
        <w:t>Informasi</w:t>
      </w:r>
      <w:proofErr w:type="spellEnd"/>
    </w:p>
    <w:p w14:paraId="63AD38E9" w14:textId="076D21E2" w:rsidR="00694CB0" w:rsidRDefault="00694CB0" w:rsidP="00694CB0">
      <w:pPr>
        <w:pStyle w:val="ListParagraph"/>
        <w:spacing w:after="0" w:line="240" w:lineRule="auto"/>
        <w:ind w:left="1276"/>
        <w:jc w:val="both"/>
        <w:rPr>
          <w:rFonts w:ascii="XDPrime" w:eastAsia="Times New Roman" w:hAnsi="XDPrime" w:cs="Consolas"/>
          <w:b/>
          <w:sz w:val="22"/>
          <w:szCs w:val="22"/>
        </w:rPr>
      </w:pPr>
    </w:p>
    <w:p w14:paraId="00B98969" w14:textId="76E964A2" w:rsidR="00694CB0" w:rsidRDefault="001E11FA" w:rsidP="001E11FA">
      <w:pPr>
        <w:pStyle w:val="ListParagraph"/>
        <w:spacing w:after="0" w:line="240" w:lineRule="auto"/>
        <w:ind w:left="1276" w:firstLine="164"/>
        <w:jc w:val="both"/>
        <w:rPr>
          <w:rFonts w:ascii="XDPrime" w:eastAsia="Times New Roman" w:hAnsi="XDPrime" w:cs="Consolas"/>
          <w:bCs/>
          <w:sz w:val="22"/>
          <w:szCs w:val="22"/>
        </w:rPr>
      </w:pPr>
      <w:proofErr w:type="spellStart"/>
      <w:r w:rsidRPr="001E11FA">
        <w:rPr>
          <w:rFonts w:ascii="XDPrime" w:eastAsia="Times New Roman" w:hAnsi="XDPrime" w:cs="Consolas"/>
          <w:bCs/>
          <w:sz w:val="22"/>
          <w:szCs w:val="22"/>
        </w:rPr>
        <w:t>Sistem</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informasi</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adalah</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suatu</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sistem</w:t>
      </w:r>
      <w:proofErr w:type="spellEnd"/>
      <w:r w:rsidRPr="001E11FA">
        <w:rPr>
          <w:rFonts w:ascii="XDPrime" w:eastAsia="Times New Roman" w:hAnsi="XDPrime" w:cs="Consolas"/>
          <w:bCs/>
          <w:sz w:val="22"/>
          <w:szCs w:val="22"/>
        </w:rPr>
        <w:t xml:space="preserve"> di </w:t>
      </w:r>
      <w:proofErr w:type="spellStart"/>
      <w:r w:rsidRPr="001E11FA">
        <w:rPr>
          <w:rFonts w:ascii="XDPrime" w:eastAsia="Times New Roman" w:hAnsi="XDPrime" w:cs="Consolas"/>
          <w:bCs/>
          <w:sz w:val="22"/>
          <w:szCs w:val="22"/>
        </w:rPr>
        <w:t>dalam</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suatu</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organisasi</w:t>
      </w:r>
      <w:proofErr w:type="spellEnd"/>
      <w:r w:rsidRPr="001E11FA">
        <w:rPr>
          <w:rFonts w:ascii="XDPrime" w:eastAsia="Times New Roman" w:hAnsi="XDPrime" w:cs="Consolas"/>
          <w:bCs/>
          <w:sz w:val="22"/>
          <w:szCs w:val="22"/>
        </w:rPr>
        <w:t xml:space="preserve"> yang </w:t>
      </w:r>
      <w:proofErr w:type="spellStart"/>
      <w:r w:rsidRPr="001E11FA">
        <w:rPr>
          <w:rFonts w:ascii="XDPrime" w:eastAsia="Times New Roman" w:hAnsi="XDPrime" w:cs="Consolas"/>
          <w:bCs/>
          <w:sz w:val="22"/>
          <w:szCs w:val="22"/>
        </w:rPr>
        <w:t>mempertemukan</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kebutuhan</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pengolahan</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transaksi</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harian</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lastRenderedPageBreak/>
        <w:t>mendukung</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operasi</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bersifat</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manajerial</w:t>
      </w:r>
      <w:proofErr w:type="spellEnd"/>
      <w:r w:rsidRPr="001E11FA">
        <w:rPr>
          <w:rFonts w:ascii="XDPrime" w:eastAsia="Times New Roman" w:hAnsi="XDPrime" w:cs="Consolas"/>
          <w:bCs/>
          <w:sz w:val="22"/>
          <w:szCs w:val="22"/>
        </w:rPr>
        <w:t xml:space="preserve"> dan </w:t>
      </w:r>
      <w:proofErr w:type="spellStart"/>
      <w:r w:rsidRPr="001E11FA">
        <w:rPr>
          <w:rFonts w:ascii="XDPrime" w:eastAsia="Times New Roman" w:hAnsi="XDPrime" w:cs="Consolas"/>
          <w:bCs/>
          <w:sz w:val="22"/>
          <w:szCs w:val="22"/>
        </w:rPr>
        <w:t>kegiatan</w:t>
      </w:r>
      <w:proofErr w:type="spellEnd"/>
      <w:r w:rsidRPr="001E11FA">
        <w:rPr>
          <w:rFonts w:ascii="XDPrime" w:eastAsia="Times New Roman" w:hAnsi="XDPrime" w:cs="Consolas"/>
          <w:bCs/>
          <w:sz w:val="22"/>
          <w:szCs w:val="22"/>
        </w:rPr>
        <w:t xml:space="preserve"> strategi </w:t>
      </w:r>
      <w:proofErr w:type="spellStart"/>
      <w:r w:rsidRPr="001E11FA">
        <w:rPr>
          <w:rFonts w:ascii="XDPrime" w:eastAsia="Times New Roman" w:hAnsi="XDPrime" w:cs="Consolas"/>
          <w:bCs/>
          <w:sz w:val="22"/>
          <w:szCs w:val="22"/>
        </w:rPr>
        <w:t>dari</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suatu</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organisasi</w:t>
      </w:r>
      <w:proofErr w:type="spellEnd"/>
      <w:r w:rsidRPr="001E11FA">
        <w:rPr>
          <w:rFonts w:ascii="XDPrime" w:eastAsia="Times New Roman" w:hAnsi="XDPrime" w:cs="Consolas"/>
          <w:bCs/>
          <w:sz w:val="22"/>
          <w:szCs w:val="22"/>
        </w:rPr>
        <w:t xml:space="preserve"> dan </w:t>
      </w:r>
      <w:proofErr w:type="spellStart"/>
      <w:r w:rsidRPr="001E11FA">
        <w:rPr>
          <w:rFonts w:ascii="XDPrime" w:eastAsia="Times New Roman" w:hAnsi="XDPrime" w:cs="Consolas"/>
          <w:bCs/>
          <w:sz w:val="22"/>
          <w:szCs w:val="22"/>
        </w:rPr>
        <w:t>menyediakan</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pihak</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luar</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tertentu</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dengan</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laporan</w:t>
      </w:r>
      <w:proofErr w:type="spellEnd"/>
      <w:r w:rsidRPr="001E11FA">
        <w:rPr>
          <w:rFonts w:ascii="XDPrime" w:eastAsia="Times New Roman" w:hAnsi="XDPrime" w:cs="Consolas"/>
          <w:bCs/>
          <w:sz w:val="22"/>
          <w:szCs w:val="22"/>
        </w:rPr>
        <w:t xml:space="preserve"> - </w:t>
      </w:r>
      <w:proofErr w:type="spellStart"/>
      <w:r w:rsidRPr="001E11FA">
        <w:rPr>
          <w:rFonts w:ascii="XDPrime" w:eastAsia="Times New Roman" w:hAnsi="XDPrime" w:cs="Consolas"/>
          <w:bCs/>
          <w:sz w:val="22"/>
          <w:szCs w:val="22"/>
        </w:rPr>
        <w:t>laporan</w:t>
      </w:r>
      <w:proofErr w:type="spellEnd"/>
      <w:r w:rsidRPr="001E11FA">
        <w:rPr>
          <w:rFonts w:ascii="XDPrime" w:eastAsia="Times New Roman" w:hAnsi="XDPrime" w:cs="Consolas"/>
          <w:bCs/>
          <w:sz w:val="22"/>
          <w:szCs w:val="22"/>
        </w:rPr>
        <w:t xml:space="preserve"> yang </w:t>
      </w:r>
      <w:proofErr w:type="spellStart"/>
      <w:r w:rsidRPr="001E11FA">
        <w:rPr>
          <w:rFonts w:ascii="XDPrime" w:eastAsia="Times New Roman" w:hAnsi="XDPrime" w:cs="Consolas"/>
          <w:bCs/>
          <w:sz w:val="22"/>
          <w:szCs w:val="22"/>
        </w:rPr>
        <w:t>diperlukan</w:t>
      </w:r>
      <w:proofErr w:type="spellEnd"/>
      <w:r w:rsidR="00786799">
        <w:rPr>
          <w:rFonts w:ascii="XDPrime" w:eastAsia="Times New Roman" w:hAnsi="XDPrime" w:cs="Consolas"/>
          <w:bCs/>
          <w:sz w:val="22"/>
          <w:szCs w:val="22"/>
        </w:rPr>
        <w:fldChar w:fldCharType="begin" w:fldLock="1"/>
      </w:r>
      <w:r w:rsidR="00472738">
        <w:rPr>
          <w:rFonts w:ascii="XDPrime" w:eastAsia="Times New Roman" w:hAnsi="XDPrime" w:cs="Consolas"/>
          <w:bCs/>
          <w:sz w:val="22"/>
          <w:szCs w:val="22"/>
        </w:rPr>
        <w:instrText>ADDIN CSL_CITATION {"citationItems":[{"id":"ITEM-1","itemData":{"ISBN":"979-3289-49-x","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Sutanta","given":"Edhy","non-dropping-particle":"","parse-names":false,"suffix":""}],"id":"ITEM-1","issue":"1","issued":{"date-parts":[["2003"]]},"page":"xvi+320","title":"Sistem Informasi Manajemen","type":"article-journal","volume":"1"},"uris":["http://www.mendeley.com/documents/?uuid=97ecf6b0-2019-4073-a2d1-e38142336c34"]}],"mendeley":{"formattedCitation":"[8]","plainTextFormattedCitation":"[8]","previouslyFormattedCitation":"[8]"},"properties":{"noteIndex":0},"schema":"https://github.com/citation-style-language/schema/raw/master/csl-citation.json"}</w:instrText>
      </w:r>
      <w:r w:rsidR="00786799">
        <w:rPr>
          <w:rFonts w:ascii="XDPrime" w:eastAsia="Times New Roman" w:hAnsi="XDPrime" w:cs="Consolas"/>
          <w:bCs/>
          <w:sz w:val="22"/>
          <w:szCs w:val="22"/>
        </w:rPr>
        <w:fldChar w:fldCharType="separate"/>
      </w:r>
      <w:r w:rsidR="00786799" w:rsidRPr="00786799">
        <w:rPr>
          <w:rFonts w:ascii="XDPrime" w:eastAsia="Times New Roman" w:hAnsi="XDPrime" w:cs="Consolas"/>
          <w:bCs/>
          <w:noProof/>
          <w:sz w:val="22"/>
          <w:szCs w:val="22"/>
        </w:rPr>
        <w:t>[8]</w:t>
      </w:r>
      <w:r w:rsidR="00786799">
        <w:rPr>
          <w:rFonts w:ascii="XDPrime" w:eastAsia="Times New Roman" w:hAnsi="XDPrime" w:cs="Consolas"/>
          <w:bCs/>
          <w:sz w:val="22"/>
          <w:szCs w:val="22"/>
        </w:rPr>
        <w:fldChar w:fldCharType="end"/>
      </w:r>
      <w:r>
        <w:rPr>
          <w:rFonts w:ascii="XDPrime" w:eastAsia="Times New Roman" w:hAnsi="XDPrime" w:cs="Consolas"/>
          <w:bCs/>
          <w:sz w:val="22"/>
          <w:szCs w:val="22"/>
        </w:rPr>
        <w:t>.</w:t>
      </w:r>
    </w:p>
    <w:p w14:paraId="7DECA2FD" w14:textId="77777777" w:rsidR="001E11FA" w:rsidRPr="001E11FA" w:rsidRDefault="001E11FA" w:rsidP="001E11FA">
      <w:pPr>
        <w:pStyle w:val="ListParagraph"/>
        <w:spacing w:after="0" w:line="240" w:lineRule="auto"/>
        <w:ind w:left="1276" w:firstLine="164"/>
        <w:jc w:val="both"/>
        <w:rPr>
          <w:rFonts w:ascii="XDPrime" w:eastAsia="Times New Roman" w:hAnsi="XDPrime" w:cs="Consolas"/>
          <w:bCs/>
          <w:sz w:val="22"/>
          <w:szCs w:val="22"/>
        </w:rPr>
      </w:pPr>
    </w:p>
    <w:p w14:paraId="16AF4C34" w14:textId="56D78F3B" w:rsidR="0014338D" w:rsidRDefault="0014338D"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r>
        <w:rPr>
          <w:rFonts w:ascii="XDPrime" w:eastAsia="Times New Roman" w:hAnsi="XDPrime" w:cs="Consolas"/>
          <w:b/>
          <w:sz w:val="22"/>
          <w:szCs w:val="22"/>
        </w:rPr>
        <w:t>Laravel</w:t>
      </w:r>
    </w:p>
    <w:p w14:paraId="269EA1BA" w14:textId="2EAF2780" w:rsidR="001E11FA" w:rsidRDefault="001E11FA" w:rsidP="001E11FA">
      <w:pPr>
        <w:pStyle w:val="ListParagraph"/>
        <w:spacing w:after="0" w:line="240" w:lineRule="auto"/>
        <w:ind w:left="1276"/>
        <w:jc w:val="both"/>
        <w:rPr>
          <w:rFonts w:ascii="XDPrime" w:eastAsia="Times New Roman" w:hAnsi="XDPrime" w:cs="Consolas"/>
          <w:b/>
          <w:sz w:val="22"/>
          <w:szCs w:val="22"/>
        </w:rPr>
      </w:pPr>
    </w:p>
    <w:p w14:paraId="108B258E" w14:textId="63B8F839" w:rsidR="001E11FA" w:rsidRDefault="00BD5873" w:rsidP="00BD5873">
      <w:pPr>
        <w:pStyle w:val="ListParagraph"/>
        <w:spacing w:after="0" w:line="240" w:lineRule="auto"/>
        <w:ind w:left="1276" w:firstLine="164"/>
        <w:jc w:val="both"/>
        <w:rPr>
          <w:rFonts w:ascii="XDPrime" w:eastAsia="Times New Roman" w:hAnsi="XDPrime" w:cs="Consolas"/>
          <w:bCs/>
          <w:sz w:val="22"/>
          <w:szCs w:val="22"/>
        </w:rPr>
      </w:pPr>
      <w:proofErr w:type="spellStart"/>
      <w:r w:rsidRPr="00BD5873">
        <w:rPr>
          <w:rFonts w:ascii="XDPrime" w:eastAsia="Times New Roman" w:hAnsi="XDPrime" w:cs="Consolas"/>
          <w:bCs/>
          <w:sz w:val="22"/>
          <w:szCs w:val="22"/>
        </w:rPr>
        <w:t>Pengertian</w:t>
      </w:r>
      <w:proofErr w:type="spellEnd"/>
      <w:r w:rsidRPr="00BD5873">
        <w:rPr>
          <w:rFonts w:ascii="XDPrime" w:eastAsia="Times New Roman" w:hAnsi="XDPrime" w:cs="Consolas"/>
          <w:bCs/>
          <w:sz w:val="22"/>
          <w:szCs w:val="22"/>
        </w:rPr>
        <w:t xml:space="preserve"> framework </w:t>
      </w:r>
      <w:proofErr w:type="spellStart"/>
      <w:r w:rsidRPr="00BD5873">
        <w:rPr>
          <w:rFonts w:ascii="XDPrime" w:eastAsia="Times New Roman" w:hAnsi="XDPrime" w:cs="Consolas"/>
          <w:bCs/>
          <w:sz w:val="22"/>
          <w:szCs w:val="22"/>
        </w:rPr>
        <w:t>adalah</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uatu</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truktur</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konseptual</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asar</w:t>
      </w:r>
      <w:proofErr w:type="spellEnd"/>
      <w:r w:rsidRPr="00BD5873">
        <w:rPr>
          <w:rFonts w:ascii="XDPrime" w:eastAsia="Times New Roman" w:hAnsi="XDPrime" w:cs="Consolas"/>
          <w:bCs/>
          <w:sz w:val="22"/>
          <w:szCs w:val="22"/>
        </w:rPr>
        <w:t xml:space="preserve"> yang </w:t>
      </w:r>
      <w:proofErr w:type="spellStart"/>
      <w:r w:rsidRPr="00BD5873">
        <w:rPr>
          <w:rFonts w:ascii="XDPrime" w:eastAsia="Times New Roman" w:hAnsi="XDPrime" w:cs="Consolas"/>
          <w:bCs/>
          <w:sz w:val="22"/>
          <w:szCs w:val="22"/>
        </w:rPr>
        <w:t>diguna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untuk</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emecah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atau</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enangani</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uatu</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asalah</w:t>
      </w:r>
      <w:proofErr w:type="spellEnd"/>
      <w:r w:rsidRPr="00BD5873">
        <w:rPr>
          <w:rFonts w:ascii="XDPrime" w:eastAsia="Times New Roman" w:hAnsi="XDPrime" w:cs="Consolas"/>
          <w:bCs/>
          <w:sz w:val="22"/>
          <w:szCs w:val="22"/>
        </w:rPr>
        <w:t xml:space="preserve"> yang </w:t>
      </w:r>
      <w:proofErr w:type="spellStart"/>
      <w:r w:rsidRPr="00BD5873">
        <w:rPr>
          <w:rFonts w:ascii="XDPrime" w:eastAsia="Times New Roman" w:hAnsi="XDPrime" w:cs="Consolas"/>
          <w:bCs/>
          <w:sz w:val="22"/>
          <w:szCs w:val="22"/>
        </w:rPr>
        <w:t>kompleks</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ingkatnya</w:t>
      </w:r>
      <w:proofErr w:type="spellEnd"/>
      <w:r w:rsidRPr="00BD5873">
        <w:rPr>
          <w:rFonts w:ascii="XDPrime" w:eastAsia="Times New Roman" w:hAnsi="XDPrime" w:cs="Consolas"/>
          <w:bCs/>
          <w:sz w:val="22"/>
          <w:szCs w:val="22"/>
        </w:rPr>
        <w:t xml:space="preserve">, framework </w:t>
      </w:r>
      <w:proofErr w:type="spellStart"/>
      <w:r w:rsidRPr="00BD5873">
        <w:rPr>
          <w:rFonts w:ascii="XDPrime" w:eastAsia="Times New Roman" w:hAnsi="XDPrime" w:cs="Consolas"/>
          <w:bCs/>
          <w:sz w:val="22"/>
          <w:szCs w:val="22"/>
        </w:rPr>
        <w:t>adalah</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wadah</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atau</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kerangka</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kerja</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ari</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ebuah</w:t>
      </w:r>
      <w:proofErr w:type="spellEnd"/>
      <w:r w:rsidRPr="00BD5873">
        <w:rPr>
          <w:rFonts w:ascii="XDPrime" w:eastAsia="Times New Roman" w:hAnsi="XDPrime" w:cs="Consolas"/>
          <w:bCs/>
          <w:sz w:val="22"/>
          <w:szCs w:val="22"/>
        </w:rPr>
        <w:t xml:space="preserve"> website yang </w:t>
      </w:r>
      <w:proofErr w:type="spellStart"/>
      <w:r w:rsidRPr="00BD5873">
        <w:rPr>
          <w:rFonts w:ascii="XDPrime" w:eastAsia="Times New Roman" w:hAnsi="XDPrime" w:cs="Consolas"/>
          <w:bCs/>
          <w:sz w:val="22"/>
          <w:szCs w:val="22"/>
        </w:rPr>
        <w:t>a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ibangu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eng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engguna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kerangka</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tersebut</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waktu</w:t>
      </w:r>
      <w:proofErr w:type="spellEnd"/>
      <w:r w:rsidRPr="00BD5873">
        <w:rPr>
          <w:rFonts w:ascii="XDPrime" w:eastAsia="Times New Roman" w:hAnsi="XDPrime" w:cs="Consolas"/>
          <w:bCs/>
          <w:sz w:val="22"/>
          <w:szCs w:val="22"/>
        </w:rPr>
        <w:t xml:space="preserve"> yang </w:t>
      </w:r>
      <w:proofErr w:type="spellStart"/>
      <w:r w:rsidRPr="00BD5873">
        <w:rPr>
          <w:rFonts w:ascii="XDPrime" w:eastAsia="Times New Roman" w:hAnsi="XDPrime" w:cs="Consolas"/>
          <w:bCs/>
          <w:sz w:val="22"/>
          <w:szCs w:val="22"/>
        </w:rPr>
        <w:t>diguna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alam</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embuat</w:t>
      </w:r>
      <w:proofErr w:type="spellEnd"/>
      <w:r w:rsidRPr="00BD5873">
        <w:rPr>
          <w:rFonts w:ascii="XDPrime" w:eastAsia="Times New Roman" w:hAnsi="XDPrime" w:cs="Consolas"/>
          <w:bCs/>
          <w:sz w:val="22"/>
          <w:szCs w:val="22"/>
        </w:rPr>
        <w:t xml:space="preserve"> website </w:t>
      </w:r>
      <w:proofErr w:type="spellStart"/>
      <w:r w:rsidRPr="00BD5873">
        <w:rPr>
          <w:rFonts w:ascii="XDPrime" w:eastAsia="Times New Roman" w:hAnsi="XDPrime" w:cs="Consolas"/>
          <w:bCs/>
          <w:sz w:val="22"/>
          <w:szCs w:val="22"/>
        </w:rPr>
        <w:t>lebih</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ingkat</w:t>
      </w:r>
      <w:proofErr w:type="spellEnd"/>
      <w:r w:rsidRPr="00BD5873">
        <w:rPr>
          <w:rFonts w:ascii="XDPrime" w:eastAsia="Times New Roman" w:hAnsi="XDPrime" w:cs="Consolas"/>
          <w:bCs/>
          <w:sz w:val="22"/>
          <w:szCs w:val="22"/>
        </w:rPr>
        <w:t xml:space="preserve"> dan </w:t>
      </w:r>
      <w:proofErr w:type="spellStart"/>
      <w:r w:rsidRPr="00BD5873">
        <w:rPr>
          <w:rFonts w:ascii="XDPrime" w:eastAsia="Times New Roman" w:hAnsi="XDPrime" w:cs="Consolas"/>
          <w:bCs/>
          <w:sz w:val="22"/>
          <w:szCs w:val="22"/>
        </w:rPr>
        <w:t>memudah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alam</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elaku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perbaikan</w:t>
      </w:r>
      <w:proofErr w:type="spellEnd"/>
      <w:r w:rsidRPr="00BD5873">
        <w:rPr>
          <w:rFonts w:ascii="XDPrime" w:eastAsia="Times New Roman" w:hAnsi="XDPrime" w:cs="Consolas"/>
          <w:bCs/>
          <w:sz w:val="22"/>
          <w:szCs w:val="22"/>
        </w:rPr>
        <w:t xml:space="preserve">. Salah </w:t>
      </w:r>
      <w:proofErr w:type="spellStart"/>
      <w:r w:rsidRPr="00BD5873">
        <w:rPr>
          <w:rFonts w:ascii="XDPrime" w:eastAsia="Times New Roman" w:hAnsi="XDPrime" w:cs="Consolas"/>
          <w:bCs/>
          <w:sz w:val="22"/>
          <w:szCs w:val="22"/>
        </w:rPr>
        <w:t>satu</w:t>
      </w:r>
      <w:proofErr w:type="spellEnd"/>
      <w:r w:rsidRPr="00BD5873">
        <w:rPr>
          <w:rFonts w:ascii="XDPrime" w:eastAsia="Times New Roman" w:hAnsi="XDPrime" w:cs="Consolas"/>
          <w:bCs/>
          <w:sz w:val="22"/>
          <w:szCs w:val="22"/>
        </w:rPr>
        <w:t xml:space="preserve"> framework yang </w:t>
      </w:r>
      <w:proofErr w:type="spellStart"/>
      <w:r w:rsidRPr="00BD5873">
        <w:rPr>
          <w:rFonts w:ascii="XDPrime" w:eastAsia="Times New Roman" w:hAnsi="XDPrime" w:cs="Consolas"/>
          <w:bCs/>
          <w:sz w:val="22"/>
          <w:szCs w:val="22"/>
        </w:rPr>
        <w:t>banyak</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igunakan</w:t>
      </w:r>
      <w:proofErr w:type="spellEnd"/>
      <w:r w:rsidRPr="00BD5873">
        <w:rPr>
          <w:rFonts w:ascii="XDPrime" w:eastAsia="Times New Roman" w:hAnsi="XDPrime" w:cs="Consolas"/>
          <w:bCs/>
          <w:sz w:val="22"/>
          <w:szCs w:val="22"/>
        </w:rPr>
        <w:t xml:space="preserve"> oleh programmer </w:t>
      </w:r>
      <w:proofErr w:type="spellStart"/>
      <w:r w:rsidRPr="00BD5873">
        <w:rPr>
          <w:rFonts w:ascii="XDPrime" w:eastAsia="Times New Roman" w:hAnsi="XDPrime" w:cs="Consolas"/>
          <w:bCs/>
          <w:sz w:val="22"/>
          <w:szCs w:val="22"/>
        </w:rPr>
        <w:t>adalah</w:t>
      </w:r>
      <w:proofErr w:type="spellEnd"/>
      <w:r w:rsidRPr="00BD5873">
        <w:rPr>
          <w:rFonts w:ascii="XDPrime" w:eastAsia="Times New Roman" w:hAnsi="XDPrime" w:cs="Consolas"/>
          <w:bCs/>
          <w:sz w:val="22"/>
          <w:szCs w:val="22"/>
        </w:rPr>
        <w:t xml:space="preserve"> framework </w:t>
      </w:r>
      <w:proofErr w:type="spellStart"/>
      <w:r w:rsidRPr="00BD5873">
        <w:rPr>
          <w:rFonts w:ascii="XDPrime" w:eastAsia="Times New Roman" w:hAnsi="XDPrime" w:cs="Consolas"/>
          <w:bCs/>
          <w:sz w:val="22"/>
          <w:szCs w:val="22"/>
        </w:rPr>
        <w:t>laravel</w:t>
      </w:r>
      <w:proofErr w:type="spellEnd"/>
      <w:r w:rsidRPr="00BD5873">
        <w:rPr>
          <w:rFonts w:ascii="XDPrime" w:eastAsia="Times New Roman" w:hAnsi="XDPrime" w:cs="Consolas"/>
          <w:bCs/>
          <w:sz w:val="22"/>
          <w:szCs w:val="22"/>
        </w:rPr>
        <w:t xml:space="preserve">. Laravel </w:t>
      </w:r>
      <w:proofErr w:type="spellStart"/>
      <w:r w:rsidRPr="00BD5873">
        <w:rPr>
          <w:rFonts w:ascii="XDPrime" w:eastAsia="Times New Roman" w:hAnsi="XDPrime" w:cs="Consolas"/>
          <w:bCs/>
          <w:sz w:val="22"/>
          <w:szCs w:val="22"/>
        </w:rPr>
        <w:t>adalah</w:t>
      </w:r>
      <w:proofErr w:type="spellEnd"/>
      <w:r w:rsidRPr="00BD5873">
        <w:rPr>
          <w:rFonts w:ascii="XDPrime" w:eastAsia="Times New Roman" w:hAnsi="XDPrime" w:cs="Consolas"/>
          <w:bCs/>
          <w:sz w:val="22"/>
          <w:szCs w:val="22"/>
        </w:rPr>
        <w:t xml:space="preserve"> framework </w:t>
      </w:r>
      <w:proofErr w:type="spellStart"/>
      <w:r w:rsidRPr="00BD5873">
        <w:rPr>
          <w:rFonts w:ascii="XDPrime" w:eastAsia="Times New Roman" w:hAnsi="XDPrime" w:cs="Consolas"/>
          <w:bCs/>
          <w:sz w:val="22"/>
          <w:szCs w:val="22"/>
        </w:rPr>
        <w:t>berbasis</w:t>
      </w:r>
      <w:proofErr w:type="spellEnd"/>
      <w:r w:rsidRPr="00BD5873">
        <w:rPr>
          <w:rFonts w:ascii="XDPrime" w:eastAsia="Times New Roman" w:hAnsi="XDPrime" w:cs="Consolas"/>
          <w:bCs/>
          <w:sz w:val="22"/>
          <w:szCs w:val="22"/>
        </w:rPr>
        <w:t xml:space="preserve"> PHP yang </w:t>
      </w:r>
      <w:proofErr w:type="spellStart"/>
      <w:r w:rsidRPr="00BD5873">
        <w:rPr>
          <w:rFonts w:ascii="XDPrime" w:eastAsia="Times New Roman" w:hAnsi="XDPrime" w:cs="Consolas"/>
          <w:bCs/>
          <w:sz w:val="22"/>
          <w:szCs w:val="22"/>
        </w:rPr>
        <w:t>sifatnya</w:t>
      </w:r>
      <w:proofErr w:type="spellEnd"/>
      <w:r w:rsidRPr="00BD5873">
        <w:rPr>
          <w:rFonts w:ascii="XDPrime" w:eastAsia="Times New Roman" w:hAnsi="XDPrime" w:cs="Consolas"/>
          <w:bCs/>
          <w:sz w:val="22"/>
          <w:szCs w:val="22"/>
        </w:rPr>
        <w:t xml:space="preserve"> open source, dan </w:t>
      </w:r>
      <w:proofErr w:type="spellStart"/>
      <w:r w:rsidRPr="00BD5873">
        <w:rPr>
          <w:rFonts w:ascii="XDPrime" w:eastAsia="Times New Roman" w:hAnsi="XDPrime" w:cs="Consolas"/>
          <w:bCs/>
          <w:sz w:val="22"/>
          <w:szCs w:val="22"/>
        </w:rPr>
        <w:t>mengguna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konsep</w:t>
      </w:r>
      <w:proofErr w:type="spellEnd"/>
      <w:r w:rsidRPr="00BD5873">
        <w:rPr>
          <w:rFonts w:ascii="XDPrime" w:eastAsia="Times New Roman" w:hAnsi="XDPrime" w:cs="Consolas"/>
          <w:bCs/>
          <w:sz w:val="22"/>
          <w:szCs w:val="22"/>
        </w:rPr>
        <w:t xml:space="preserve"> model – view – controller. Laravel </w:t>
      </w:r>
      <w:proofErr w:type="spellStart"/>
      <w:r w:rsidRPr="00BD5873">
        <w:rPr>
          <w:rFonts w:ascii="XDPrime" w:eastAsia="Times New Roman" w:hAnsi="XDPrime" w:cs="Consolas"/>
          <w:bCs/>
          <w:sz w:val="22"/>
          <w:szCs w:val="22"/>
        </w:rPr>
        <w:t>berada</w:t>
      </w:r>
      <w:proofErr w:type="spellEnd"/>
      <w:r w:rsidRPr="00BD5873">
        <w:rPr>
          <w:rFonts w:ascii="XDPrime" w:eastAsia="Times New Roman" w:hAnsi="XDPrime" w:cs="Consolas"/>
          <w:bCs/>
          <w:sz w:val="22"/>
          <w:szCs w:val="22"/>
        </w:rPr>
        <w:t xml:space="preserve"> di </w:t>
      </w:r>
      <w:proofErr w:type="spellStart"/>
      <w:r w:rsidRPr="00BD5873">
        <w:rPr>
          <w:rFonts w:ascii="XDPrime" w:eastAsia="Times New Roman" w:hAnsi="XDPrime" w:cs="Consolas"/>
          <w:bCs/>
          <w:sz w:val="22"/>
          <w:szCs w:val="22"/>
        </w:rPr>
        <w:t>bawah</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lisesni</w:t>
      </w:r>
      <w:proofErr w:type="spellEnd"/>
      <w:r w:rsidRPr="00BD5873">
        <w:rPr>
          <w:rFonts w:ascii="XDPrime" w:eastAsia="Times New Roman" w:hAnsi="XDPrime" w:cs="Consolas"/>
          <w:bCs/>
          <w:sz w:val="22"/>
          <w:szCs w:val="22"/>
        </w:rPr>
        <w:t xml:space="preserve"> MIT License </w:t>
      </w:r>
      <w:proofErr w:type="spellStart"/>
      <w:r w:rsidRPr="00BD5873">
        <w:rPr>
          <w:rFonts w:ascii="XDPrime" w:eastAsia="Times New Roman" w:hAnsi="XDPrime" w:cs="Consolas"/>
          <w:bCs/>
          <w:sz w:val="22"/>
          <w:szCs w:val="22"/>
        </w:rPr>
        <w:t>deng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engguna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Github</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ebagai</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tempat</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berbagi</w:t>
      </w:r>
      <w:proofErr w:type="spellEnd"/>
      <w:r w:rsidRPr="00BD5873">
        <w:rPr>
          <w:rFonts w:ascii="XDPrime" w:eastAsia="Times New Roman" w:hAnsi="XDPrime" w:cs="Consolas"/>
          <w:bCs/>
          <w:sz w:val="22"/>
          <w:szCs w:val="22"/>
        </w:rPr>
        <w:t xml:space="preserve"> code </w:t>
      </w:r>
      <w:proofErr w:type="spellStart"/>
      <w:r w:rsidRPr="00BD5873">
        <w:rPr>
          <w:rFonts w:ascii="XDPrime" w:eastAsia="Times New Roman" w:hAnsi="XDPrime" w:cs="Consolas"/>
          <w:bCs/>
          <w:sz w:val="22"/>
          <w:szCs w:val="22"/>
        </w:rPr>
        <w:t>menjalankannya</w:t>
      </w:r>
      <w:proofErr w:type="spellEnd"/>
      <w:r w:rsidR="00472738">
        <w:rPr>
          <w:rFonts w:ascii="XDPrime" w:eastAsia="Times New Roman" w:hAnsi="XDPrime" w:cs="Consolas"/>
          <w:bCs/>
          <w:sz w:val="22"/>
          <w:szCs w:val="22"/>
        </w:rPr>
        <w:fldChar w:fldCharType="begin" w:fldLock="1"/>
      </w:r>
      <w:r w:rsidR="00472738">
        <w:rPr>
          <w:rFonts w:ascii="XDPrime" w:eastAsia="Times New Roman" w:hAnsi="XDPrime" w:cs="Consolas"/>
          <w:bCs/>
          <w:sz w:val="22"/>
          <w:szCs w:val="22"/>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472738">
        <w:rPr>
          <w:rFonts w:ascii="XDPrime" w:eastAsia="Times New Roman" w:hAnsi="XDPrime" w:cs="Consolas"/>
          <w:bCs/>
          <w:sz w:val="22"/>
          <w:szCs w:val="22"/>
        </w:rPr>
        <w:fldChar w:fldCharType="separate"/>
      </w:r>
      <w:r w:rsidR="00472738" w:rsidRPr="00472738">
        <w:rPr>
          <w:rFonts w:ascii="XDPrime" w:eastAsia="Times New Roman" w:hAnsi="XDPrime" w:cs="Consolas"/>
          <w:bCs/>
          <w:noProof/>
          <w:sz w:val="22"/>
          <w:szCs w:val="22"/>
        </w:rPr>
        <w:t>[4]</w:t>
      </w:r>
      <w:r w:rsidR="00472738">
        <w:rPr>
          <w:rFonts w:ascii="XDPrime" w:eastAsia="Times New Roman" w:hAnsi="XDPrime" w:cs="Consolas"/>
          <w:bCs/>
          <w:sz w:val="22"/>
          <w:szCs w:val="22"/>
        </w:rPr>
        <w:fldChar w:fldCharType="end"/>
      </w:r>
      <w:r w:rsidRPr="00BD5873">
        <w:rPr>
          <w:rFonts w:ascii="XDPrime" w:eastAsia="Times New Roman" w:hAnsi="XDPrime" w:cs="Consolas"/>
          <w:bCs/>
          <w:sz w:val="22"/>
          <w:szCs w:val="22"/>
        </w:rPr>
        <w:t>.</w:t>
      </w:r>
    </w:p>
    <w:p w14:paraId="27A94630" w14:textId="77777777" w:rsidR="00BD5873" w:rsidRPr="00BD5873" w:rsidRDefault="00BD5873" w:rsidP="00BD5873">
      <w:pPr>
        <w:pStyle w:val="ListParagraph"/>
        <w:spacing w:after="0" w:line="240" w:lineRule="auto"/>
        <w:ind w:left="1276" w:firstLine="164"/>
        <w:jc w:val="both"/>
        <w:rPr>
          <w:rFonts w:ascii="XDPrime" w:eastAsia="Times New Roman" w:hAnsi="XDPrime" w:cs="Consolas"/>
          <w:bCs/>
          <w:sz w:val="22"/>
          <w:szCs w:val="22"/>
        </w:rPr>
      </w:pPr>
    </w:p>
    <w:p w14:paraId="761F1BC4" w14:textId="23F655B0" w:rsidR="0014338D" w:rsidRDefault="0014338D"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r>
        <w:rPr>
          <w:rFonts w:ascii="XDPrime" w:eastAsia="Times New Roman" w:hAnsi="XDPrime" w:cs="Consolas"/>
          <w:b/>
          <w:sz w:val="22"/>
          <w:szCs w:val="22"/>
        </w:rPr>
        <w:t>PXP (Personal Extreme Programming)</w:t>
      </w:r>
    </w:p>
    <w:p w14:paraId="3C4207E5" w14:textId="34A309BC" w:rsidR="00BD5873" w:rsidRDefault="00BD5873" w:rsidP="00BD5873">
      <w:pPr>
        <w:pStyle w:val="ListParagraph"/>
        <w:spacing w:after="0" w:line="240" w:lineRule="auto"/>
        <w:ind w:left="1276"/>
        <w:jc w:val="both"/>
        <w:rPr>
          <w:rFonts w:ascii="XDPrime" w:eastAsia="Times New Roman" w:hAnsi="XDPrime" w:cs="Consolas"/>
          <w:b/>
          <w:sz w:val="22"/>
          <w:szCs w:val="22"/>
        </w:rPr>
      </w:pPr>
    </w:p>
    <w:p w14:paraId="07FC0ACF" w14:textId="77777777" w:rsidR="005233AA" w:rsidRPr="005233AA" w:rsidRDefault="005233AA" w:rsidP="005233AA">
      <w:pPr>
        <w:pStyle w:val="ListParagraph"/>
        <w:spacing w:after="0" w:line="240" w:lineRule="auto"/>
        <w:ind w:left="1276" w:firstLine="164"/>
        <w:jc w:val="both"/>
        <w:rPr>
          <w:rFonts w:ascii="XDPrime" w:eastAsia="Times New Roman" w:hAnsi="XDPrime" w:cs="Consolas"/>
          <w:bCs/>
          <w:sz w:val="22"/>
          <w:szCs w:val="22"/>
        </w:rPr>
      </w:pPr>
      <w:r w:rsidRPr="005233AA">
        <w:rPr>
          <w:rFonts w:ascii="XDPrime" w:eastAsia="Times New Roman" w:hAnsi="XDPrime" w:cs="Consolas"/>
          <w:bCs/>
          <w:sz w:val="22"/>
          <w:szCs w:val="22"/>
        </w:rPr>
        <w:t xml:space="preserve">Personal Extreme Programming (PXP) </w:t>
      </w:r>
      <w:proofErr w:type="spellStart"/>
      <w:r w:rsidRPr="005233AA">
        <w:rPr>
          <w:rFonts w:ascii="XDPrime" w:eastAsia="Times New Roman" w:hAnsi="XDPrime" w:cs="Consolas"/>
          <w:bCs/>
          <w:sz w:val="22"/>
          <w:szCs w:val="22"/>
        </w:rPr>
        <w:t>adalah</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suatu</w:t>
      </w:r>
      <w:proofErr w:type="spellEnd"/>
      <w:r w:rsidRPr="005233AA">
        <w:rPr>
          <w:rFonts w:ascii="XDPrime" w:eastAsia="Times New Roman" w:hAnsi="XDPrime" w:cs="Consolas"/>
          <w:bCs/>
          <w:sz w:val="22"/>
          <w:szCs w:val="22"/>
        </w:rPr>
        <w:t xml:space="preserve"> proses </w:t>
      </w:r>
      <w:proofErr w:type="spellStart"/>
      <w:r w:rsidRPr="005233AA">
        <w:rPr>
          <w:rFonts w:ascii="XDPrime" w:eastAsia="Times New Roman" w:hAnsi="XDPrime" w:cs="Consolas"/>
          <w:bCs/>
          <w:sz w:val="22"/>
          <w:szCs w:val="22"/>
        </w:rPr>
        <w:t>pengembanga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perangkat</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lunak</w:t>
      </w:r>
      <w:proofErr w:type="spellEnd"/>
    </w:p>
    <w:p w14:paraId="6DB93EFF" w14:textId="18A02ED2" w:rsidR="005233AA" w:rsidRPr="005233AA" w:rsidRDefault="005233AA" w:rsidP="005233AA">
      <w:pPr>
        <w:pStyle w:val="ListParagraph"/>
        <w:spacing w:after="0" w:line="240" w:lineRule="auto"/>
        <w:ind w:left="1276"/>
        <w:jc w:val="both"/>
        <w:rPr>
          <w:rFonts w:ascii="XDPrime" w:eastAsia="Times New Roman" w:hAnsi="XDPrime" w:cs="Consolas"/>
          <w:bCs/>
          <w:sz w:val="22"/>
          <w:szCs w:val="22"/>
        </w:rPr>
      </w:pPr>
      <w:r w:rsidRPr="005233AA">
        <w:rPr>
          <w:rFonts w:ascii="XDPrime" w:eastAsia="Times New Roman" w:hAnsi="XDPrime" w:cs="Consolas"/>
          <w:bCs/>
          <w:sz w:val="22"/>
          <w:szCs w:val="22"/>
        </w:rPr>
        <w:t xml:space="preserve">yang </w:t>
      </w:r>
      <w:proofErr w:type="spellStart"/>
      <w:r w:rsidRPr="005233AA">
        <w:rPr>
          <w:rFonts w:ascii="XDPrime" w:eastAsia="Times New Roman" w:hAnsi="XDPrime" w:cs="Consolas"/>
          <w:bCs/>
          <w:sz w:val="22"/>
          <w:szCs w:val="22"/>
        </w:rPr>
        <w:t>didesai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untuk</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diaplikasikan</w:t>
      </w:r>
      <w:proofErr w:type="spellEnd"/>
      <w:r w:rsidRPr="005233AA">
        <w:rPr>
          <w:rFonts w:ascii="XDPrime" w:eastAsia="Times New Roman" w:hAnsi="XDPrime" w:cs="Consolas"/>
          <w:bCs/>
          <w:sz w:val="22"/>
          <w:szCs w:val="22"/>
        </w:rPr>
        <w:t xml:space="preserve"> oleh solo developer </w:t>
      </w:r>
      <w:proofErr w:type="spellStart"/>
      <w:r w:rsidRPr="005233AA">
        <w:rPr>
          <w:rFonts w:ascii="XDPrime" w:eastAsia="Times New Roman" w:hAnsi="XDPrime" w:cs="Consolas"/>
          <w:bCs/>
          <w:sz w:val="22"/>
          <w:szCs w:val="22"/>
        </w:rPr>
        <w:t>atau</w:t>
      </w:r>
      <w:proofErr w:type="spellEnd"/>
      <w:r w:rsidRPr="005233AA">
        <w:rPr>
          <w:rFonts w:ascii="XDPrime" w:eastAsia="Times New Roman" w:hAnsi="XDPrime" w:cs="Consolas"/>
          <w:bCs/>
          <w:sz w:val="22"/>
          <w:szCs w:val="22"/>
        </w:rPr>
        <w:t xml:space="preserve"> engineer. </w:t>
      </w:r>
      <w:proofErr w:type="spellStart"/>
      <w:r w:rsidRPr="005233AA">
        <w:rPr>
          <w:rFonts w:ascii="XDPrime" w:eastAsia="Times New Roman" w:hAnsi="XDPrime" w:cs="Consolas"/>
          <w:bCs/>
          <w:sz w:val="22"/>
          <w:szCs w:val="22"/>
        </w:rPr>
        <w:t>Penggunaka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metode</w:t>
      </w:r>
      <w:proofErr w:type="spellEnd"/>
      <w:r w:rsidRPr="005233AA">
        <w:rPr>
          <w:rFonts w:ascii="XDPrime" w:eastAsia="Times New Roman" w:hAnsi="XDPrime" w:cs="Consolas"/>
          <w:bCs/>
          <w:sz w:val="22"/>
          <w:szCs w:val="22"/>
        </w:rPr>
        <w:t xml:space="preserve"> PXP </w:t>
      </w:r>
      <w:proofErr w:type="spellStart"/>
      <w:r w:rsidRPr="005233AA">
        <w:rPr>
          <w:rFonts w:ascii="XDPrime" w:eastAsia="Times New Roman" w:hAnsi="XDPrime" w:cs="Consolas"/>
          <w:bCs/>
          <w:sz w:val="22"/>
          <w:szCs w:val="22"/>
        </w:rPr>
        <w:t>didasari</w:t>
      </w:r>
      <w:proofErr w:type="spellEnd"/>
      <w:r w:rsidRPr="005233AA">
        <w:rPr>
          <w:rFonts w:ascii="XDPrime" w:eastAsia="Times New Roman" w:hAnsi="XDPrime" w:cs="Consolas"/>
          <w:bCs/>
          <w:sz w:val="22"/>
          <w:szCs w:val="22"/>
        </w:rPr>
        <w:t xml:space="preserve"> oleh </w:t>
      </w:r>
      <w:proofErr w:type="spellStart"/>
      <w:r w:rsidRPr="005233AA">
        <w:rPr>
          <w:rFonts w:ascii="XDPrime" w:eastAsia="Times New Roman" w:hAnsi="XDPrime" w:cs="Consolas"/>
          <w:bCs/>
          <w:sz w:val="22"/>
          <w:szCs w:val="22"/>
        </w:rPr>
        <w:t>metode</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ini</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dapat</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diaplikasikan</w:t>
      </w:r>
      <w:proofErr w:type="spellEnd"/>
      <w:r w:rsidRPr="005233AA">
        <w:rPr>
          <w:rFonts w:ascii="XDPrime" w:eastAsia="Times New Roman" w:hAnsi="XDPrime" w:cs="Consolas"/>
          <w:bCs/>
          <w:sz w:val="22"/>
          <w:szCs w:val="22"/>
        </w:rPr>
        <w:t xml:space="preserve"> oleh solo developer </w:t>
      </w:r>
      <w:proofErr w:type="spellStart"/>
      <w:r w:rsidRPr="005233AA">
        <w:rPr>
          <w:rFonts w:ascii="XDPrime" w:eastAsia="Times New Roman" w:hAnsi="XDPrime" w:cs="Consolas"/>
          <w:bCs/>
          <w:sz w:val="22"/>
          <w:szCs w:val="22"/>
        </w:rPr>
        <w:t>serta</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toleransi</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terhadap</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perubaha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dalam</w:t>
      </w:r>
      <w:proofErr w:type="spellEnd"/>
      <w:r w:rsidRPr="005233AA">
        <w:rPr>
          <w:rFonts w:ascii="XDPrime" w:eastAsia="Times New Roman" w:hAnsi="XDPrime" w:cs="Consolas"/>
          <w:bCs/>
          <w:sz w:val="22"/>
          <w:szCs w:val="22"/>
        </w:rPr>
        <w:t xml:space="preserve"> masa </w:t>
      </w:r>
      <w:proofErr w:type="spellStart"/>
      <w:r w:rsidRPr="005233AA">
        <w:rPr>
          <w:rFonts w:ascii="XDPrime" w:eastAsia="Times New Roman" w:hAnsi="XDPrime" w:cs="Consolas"/>
          <w:bCs/>
          <w:sz w:val="22"/>
          <w:szCs w:val="22"/>
        </w:rPr>
        <w:t>pengembanga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sistem</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karena</w:t>
      </w:r>
      <w:proofErr w:type="spellEnd"/>
      <w:r w:rsidRPr="005233AA">
        <w:rPr>
          <w:rFonts w:ascii="XDPrime" w:eastAsia="Times New Roman" w:hAnsi="XDPrime" w:cs="Consolas"/>
          <w:bCs/>
          <w:sz w:val="22"/>
          <w:szCs w:val="22"/>
        </w:rPr>
        <w:t xml:space="preserve"> PXP </w:t>
      </w:r>
      <w:proofErr w:type="spellStart"/>
      <w:r w:rsidRPr="005233AA">
        <w:rPr>
          <w:rFonts w:ascii="XDPrime" w:eastAsia="Times New Roman" w:hAnsi="XDPrime" w:cs="Consolas"/>
          <w:bCs/>
          <w:sz w:val="22"/>
          <w:szCs w:val="22"/>
        </w:rPr>
        <w:t>sendiri</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merupaka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modifikasi</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dari</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lastRenderedPageBreak/>
        <w:t>metode</w:t>
      </w:r>
      <w:proofErr w:type="spellEnd"/>
      <w:r w:rsidRPr="005233AA">
        <w:rPr>
          <w:rFonts w:ascii="XDPrime" w:eastAsia="Times New Roman" w:hAnsi="XDPrime" w:cs="Consolas"/>
          <w:bCs/>
          <w:sz w:val="22"/>
          <w:szCs w:val="22"/>
        </w:rPr>
        <w:t xml:space="preserve"> Extreme Programming (XP) yang </w:t>
      </w:r>
      <w:proofErr w:type="spellStart"/>
      <w:r w:rsidRPr="005233AA">
        <w:rPr>
          <w:rFonts w:ascii="XDPrime" w:eastAsia="Times New Roman" w:hAnsi="XDPrime" w:cs="Consolas"/>
          <w:bCs/>
          <w:sz w:val="22"/>
          <w:szCs w:val="22"/>
        </w:rPr>
        <w:t>menggunaka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pendekatan</w:t>
      </w:r>
      <w:proofErr w:type="spellEnd"/>
      <w:r w:rsidRPr="005233AA">
        <w:rPr>
          <w:rFonts w:ascii="XDPrime" w:eastAsia="Times New Roman" w:hAnsi="XDPrime" w:cs="Consolas"/>
          <w:bCs/>
          <w:sz w:val="22"/>
          <w:szCs w:val="22"/>
        </w:rPr>
        <w:t xml:space="preserve"> Agile</w:t>
      </w:r>
      <w:r w:rsidR="00472738">
        <w:rPr>
          <w:rFonts w:ascii="XDPrime" w:eastAsia="Times New Roman" w:hAnsi="XDPrime" w:cs="Consolas"/>
          <w:bCs/>
          <w:sz w:val="22"/>
          <w:szCs w:val="22"/>
        </w:rPr>
        <w:fldChar w:fldCharType="begin" w:fldLock="1"/>
      </w:r>
      <w:r w:rsidR="00472738">
        <w:rPr>
          <w:rFonts w:ascii="XDPrime" w:eastAsia="Times New Roman" w:hAnsi="XDPrime" w:cs="Consolas"/>
          <w:bCs/>
          <w:sz w:val="22"/>
          <w:szCs w:val="22"/>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472738">
        <w:rPr>
          <w:rFonts w:ascii="XDPrime" w:eastAsia="Times New Roman" w:hAnsi="XDPrime" w:cs="Consolas"/>
          <w:bCs/>
          <w:sz w:val="22"/>
          <w:szCs w:val="22"/>
        </w:rPr>
        <w:fldChar w:fldCharType="separate"/>
      </w:r>
      <w:r w:rsidR="00472738" w:rsidRPr="00472738">
        <w:rPr>
          <w:rFonts w:ascii="XDPrime" w:eastAsia="Times New Roman" w:hAnsi="XDPrime" w:cs="Consolas"/>
          <w:bCs/>
          <w:noProof/>
          <w:sz w:val="22"/>
          <w:szCs w:val="22"/>
        </w:rPr>
        <w:t>[3]</w:t>
      </w:r>
      <w:r w:rsidR="00472738">
        <w:rPr>
          <w:rFonts w:ascii="XDPrime" w:eastAsia="Times New Roman" w:hAnsi="XDPrime" w:cs="Consolas"/>
          <w:bCs/>
          <w:sz w:val="22"/>
          <w:szCs w:val="22"/>
        </w:rPr>
        <w:fldChar w:fldCharType="end"/>
      </w:r>
      <w:r w:rsidRPr="005233AA">
        <w:rPr>
          <w:rFonts w:ascii="XDPrime" w:eastAsia="Times New Roman" w:hAnsi="XDPrime" w:cs="Consolas"/>
          <w:bCs/>
          <w:sz w:val="22"/>
          <w:szCs w:val="22"/>
        </w:rPr>
        <w:t>.</w:t>
      </w:r>
    </w:p>
    <w:p w14:paraId="58340018" w14:textId="77777777" w:rsidR="00803E07" w:rsidRPr="00CA50E2" w:rsidRDefault="00803E07" w:rsidP="004F5238">
      <w:pPr>
        <w:spacing w:after="0" w:line="240" w:lineRule="auto"/>
        <w:ind w:left="1276" w:hanging="567"/>
        <w:jc w:val="both"/>
        <w:rPr>
          <w:rFonts w:ascii="XDPrime" w:eastAsia="Times New Roman" w:hAnsi="XDPrime" w:cs="Consolas"/>
          <w:b/>
          <w:sz w:val="22"/>
          <w:szCs w:val="22"/>
        </w:rPr>
      </w:pPr>
    </w:p>
    <w:p w14:paraId="0CD4D244" w14:textId="3246460F" w:rsidR="00990911" w:rsidRPr="00CA50E2" w:rsidRDefault="00990911" w:rsidP="00990911">
      <w:pPr>
        <w:spacing w:after="0" w:line="240" w:lineRule="auto"/>
        <w:ind w:left="426" w:hanging="426"/>
        <w:rPr>
          <w:rFonts w:ascii="XDPrime" w:eastAsia="Times New Roman" w:hAnsi="XDPrime" w:cs="Consolas"/>
          <w:b/>
          <w:sz w:val="22"/>
          <w:szCs w:val="22"/>
        </w:rPr>
      </w:pPr>
      <w:r w:rsidRPr="00CA50E2">
        <w:rPr>
          <w:rFonts w:ascii="XDPrime" w:eastAsia="Times New Roman" w:hAnsi="XDPrime" w:cs="Consolas"/>
          <w:b/>
          <w:sz w:val="22"/>
          <w:szCs w:val="22"/>
        </w:rPr>
        <w:t>2.</w:t>
      </w:r>
      <w:r w:rsidR="0014338D">
        <w:rPr>
          <w:rFonts w:ascii="XDPrime" w:eastAsia="Times New Roman" w:hAnsi="XDPrime" w:cs="Consolas"/>
          <w:b/>
          <w:sz w:val="22"/>
          <w:szCs w:val="22"/>
        </w:rPr>
        <w:t>3</w:t>
      </w:r>
      <w:r w:rsidRPr="00CA50E2">
        <w:rPr>
          <w:rFonts w:ascii="XDPrime" w:eastAsia="Times New Roman" w:hAnsi="XDPrime" w:cs="Consolas"/>
          <w:b/>
          <w:sz w:val="22"/>
          <w:szCs w:val="22"/>
        </w:rPr>
        <w:tab/>
      </w:r>
      <w:proofErr w:type="spellStart"/>
      <w:r w:rsidRPr="00CA50E2">
        <w:rPr>
          <w:rFonts w:ascii="XDPrime" w:eastAsia="Times New Roman" w:hAnsi="XDPrime" w:cs="Consolas"/>
          <w:b/>
          <w:sz w:val="22"/>
          <w:szCs w:val="22"/>
        </w:rPr>
        <w:t>Tinjauan</w:t>
      </w:r>
      <w:proofErr w:type="spellEnd"/>
      <w:r w:rsidRPr="00CA50E2">
        <w:rPr>
          <w:rFonts w:ascii="XDPrime" w:eastAsia="Times New Roman" w:hAnsi="XDPrime" w:cs="Consolas"/>
          <w:b/>
          <w:sz w:val="22"/>
          <w:szCs w:val="22"/>
        </w:rPr>
        <w:t xml:space="preserve"> Pustaka (State of the Art)</w:t>
      </w:r>
    </w:p>
    <w:p w14:paraId="5B932C01" w14:textId="77777777" w:rsidR="002F1DF7" w:rsidRPr="00CA50E2" w:rsidRDefault="002F1DF7" w:rsidP="00990911">
      <w:pPr>
        <w:spacing w:after="0" w:line="240" w:lineRule="auto"/>
        <w:ind w:left="426" w:hanging="426"/>
        <w:rPr>
          <w:rFonts w:ascii="XDPrime" w:eastAsia="Times New Roman" w:hAnsi="XDPrime" w:cs="Consolas"/>
          <w:b/>
          <w:sz w:val="22"/>
          <w:szCs w:val="22"/>
        </w:rPr>
      </w:pPr>
    </w:p>
    <w:p w14:paraId="41D3C629" w14:textId="165554B2" w:rsidR="002F1DF7" w:rsidRDefault="00D86484" w:rsidP="00D86484">
      <w:pPr>
        <w:spacing w:after="0" w:line="360" w:lineRule="auto"/>
        <w:ind w:firstLine="720"/>
        <w:jc w:val="both"/>
        <w:rPr>
          <w:rFonts w:ascii="XDPrime" w:hAnsi="XDPrime" w:cs="Consolas"/>
          <w:sz w:val="22"/>
        </w:rPr>
      </w:pPr>
      <w:proofErr w:type="spellStart"/>
      <w:r>
        <w:rPr>
          <w:rFonts w:ascii="XDPrime" w:hAnsi="XDPrime" w:cs="Consolas"/>
          <w:sz w:val="22"/>
        </w:rPr>
        <w:t>Berikut</w:t>
      </w:r>
      <w:proofErr w:type="spellEnd"/>
      <w:r>
        <w:rPr>
          <w:rFonts w:ascii="XDPrime" w:hAnsi="XDPrime" w:cs="Consolas"/>
          <w:sz w:val="22"/>
        </w:rPr>
        <w:t xml:space="preserve"> </w:t>
      </w:r>
      <w:proofErr w:type="spellStart"/>
      <w:r>
        <w:rPr>
          <w:rFonts w:ascii="XDPrime" w:hAnsi="XDPrime" w:cs="Consolas"/>
          <w:sz w:val="22"/>
        </w:rPr>
        <w:t>ini</w:t>
      </w:r>
      <w:proofErr w:type="spellEnd"/>
      <w:r>
        <w:rPr>
          <w:rFonts w:ascii="XDPrime" w:hAnsi="XDPrime" w:cs="Consolas"/>
          <w:sz w:val="22"/>
        </w:rPr>
        <w:t xml:space="preserve"> </w:t>
      </w:r>
      <w:proofErr w:type="spellStart"/>
      <w:r>
        <w:rPr>
          <w:rFonts w:ascii="XDPrime" w:hAnsi="XDPrime" w:cs="Consolas"/>
          <w:sz w:val="22"/>
        </w:rPr>
        <w:t>merupakan</w:t>
      </w:r>
      <w:proofErr w:type="spellEnd"/>
      <w:r>
        <w:rPr>
          <w:rFonts w:ascii="XDPrime" w:hAnsi="XDPrime" w:cs="Consolas"/>
          <w:sz w:val="22"/>
        </w:rPr>
        <w:t xml:space="preserve"> </w:t>
      </w:r>
      <w:proofErr w:type="spellStart"/>
      <w:r>
        <w:rPr>
          <w:rFonts w:ascii="XDPrime" w:hAnsi="XDPrime" w:cs="Consolas"/>
          <w:sz w:val="22"/>
        </w:rPr>
        <w:t>beberapa</w:t>
      </w:r>
      <w:proofErr w:type="spellEnd"/>
      <w:r>
        <w:rPr>
          <w:rFonts w:ascii="XDPrime" w:hAnsi="XDPrime" w:cs="Consolas"/>
          <w:sz w:val="22"/>
        </w:rPr>
        <w:t xml:space="preserve"> </w:t>
      </w:r>
      <w:proofErr w:type="spellStart"/>
      <w:r>
        <w:rPr>
          <w:rFonts w:ascii="XDPrime" w:hAnsi="XDPrime" w:cs="Consolas"/>
          <w:sz w:val="22"/>
        </w:rPr>
        <w:t>penelitian</w:t>
      </w:r>
      <w:proofErr w:type="spellEnd"/>
      <w:r>
        <w:rPr>
          <w:rFonts w:ascii="XDPrime" w:hAnsi="XDPrime" w:cs="Consolas"/>
          <w:sz w:val="22"/>
        </w:rPr>
        <w:t xml:space="preserve"> </w:t>
      </w:r>
      <w:proofErr w:type="spellStart"/>
      <w:r>
        <w:rPr>
          <w:rFonts w:ascii="XDPrime" w:hAnsi="XDPrime" w:cs="Consolas"/>
          <w:sz w:val="22"/>
        </w:rPr>
        <w:t>terdahulu</w:t>
      </w:r>
      <w:proofErr w:type="spellEnd"/>
      <w:r>
        <w:rPr>
          <w:rFonts w:ascii="XDPrime" w:hAnsi="XDPrime" w:cs="Consolas"/>
          <w:sz w:val="22"/>
        </w:rPr>
        <w:t xml:space="preserve"> yang </w:t>
      </w:r>
      <w:proofErr w:type="spellStart"/>
      <w:r>
        <w:rPr>
          <w:rFonts w:ascii="XDPrime" w:hAnsi="XDPrime" w:cs="Consolas"/>
          <w:sz w:val="22"/>
        </w:rPr>
        <w:t>terkait</w:t>
      </w:r>
      <w:proofErr w:type="spellEnd"/>
      <w:r>
        <w:rPr>
          <w:rFonts w:ascii="XDPrime" w:hAnsi="XDPrime" w:cs="Consolas"/>
          <w:sz w:val="22"/>
        </w:rPr>
        <w:t xml:space="preserve"> </w:t>
      </w:r>
      <w:proofErr w:type="spellStart"/>
      <w:r>
        <w:rPr>
          <w:rFonts w:ascii="XDPrime" w:hAnsi="XDPrime" w:cs="Consolas"/>
          <w:sz w:val="22"/>
        </w:rPr>
        <w:t>dengan</w:t>
      </w:r>
      <w:proofErr w:type="spellEnd"/>
      <w:r>
        <w:rPr>
          <w:rFonts w:ascii="XDPrime" w:hAnsi="XDPrime" w:cs="Consolas"/>
          <w:sz w:val="22"/>
        </w:rPr>
        <w:t xml:space="preserve"> </w:t>
      </w:r>
      <w:proofErr w:type="spellStart"/>
      <w:r>
        <w:rPr>
          <w:rFonts w:ascii="XDPrime" w:hAnsi="XDPrime" w:cs="Consolas"/>
          <w:sz w:val="22"/>
        </w:rPr>
        <w:t>rancang</w:t>
      </w:r>
      <w:proofErr w:type="spellEnd"/>
      <w:r>
        <w:rPr>
          <w:rFonts w:ascii="XDPrime" w:hAnsi="XDPrime" w:cs="Consolas"/>
          <w:sz w:val="22"/>
        </w:rPr>
        <w:t xml:space="preserve"> </w:t>
      </w:r>
      <w:proofErr w:type="spellStart"/>
      <w:r>
        <w:rPr>
          <w:rFonts w:ascii="XDPrime" w:hAnsi="XDPrime" w:cs="Consolas"/>
          <w:sz w:val="22"/>
        </w:rPr>
        <w:t>bangun</w:t>
      </w:r>
      <w:proofErr w:type="spellEnd"/>
      <w:r>
        <w:rPr>
          <w:rFonts w:ascii="XDPrime" w:hAnsi="XDPrime" w:cs="Consolas"/>
          <w:sz w:val="22"/>
        </w:rPr>
        <w:t xml:space="preserve"> </w:t>
      </w:r>
      <w:proofErr w:type="spellStart"/>
      <w:r>
        <w:rPr>
          <w:rFonts w:ascii="XDPrime" w:hAnsi="XDPrime" w:cs="Consolas"/>
          <w:sz w:val="22"/>
        </w:rPr>
        <w:t>sistem</w:t>
      </w:r>
      <w:proofErr w:type="spellEnd"/>
      <w:r>
        <w:rPr>
          <w:rFonts w:ascii="XDPrime" w:hAnsi="XDPrime" w:cs="Consolas"/>
          <w:sz w:val="22"/>
        </w:rPr>
        <w:t xml:space="preserve"> e – library, </w:t>
      </w:r>
      <w:proofErr w:type="spellStart"/>
      <w:proofErr w:type="gramStart"/>
      <w:r>
        <w:rPr>
          <w:rFonts w:ascii="XDPrime" w:hAnsi="XDPrime" w:cs="Consolas"/>
          <w:sz w:val="22"/>
        </w:rPr>
        <w:t>yaitu</w:t>
      </w:r>
      <w:proofErr w:type="spellEnd"/>
      <w:r>
        <w:rPr>
          <w:rFonts w:ascii="XDPrime" w:hAnsi="XDPrime" w:cs="Consolas"/>
          <w:sz w:val="22"/>
        </w:rPr>
        <w:t xml:space="preserve"> :</w:t>
      </w:r>
      <w:proofErr w:type="gramEnd"/>
    </w:p>
    <w:tbl>
      <w:tblPr>
        <w:tblStyle w:val="TableGrid"/>
        <w:tblW w:w="5949" w:type="dxa"/>
        <w:tblLayout w:type="fixed"/>
        <w:tblLook w:val="04A0" w:firstRow="1" w:lastRow="0" w:firstColumn="1" w:lastColumn="0" w:noHBand="0" w:noVBand="1"/>
      </w:tblPr>
      <w:tblGrid>
        <w:gridCol w:w="562"/>
        <w:gridCol w:w="1134"/>
        <w:gridCol w:w="1134"/>
        <w:gridCol w:w="709"/>
        <w:gridCol w:w="1276"/>
        <w:gridCol w:w="1134"/>
      </w:tblGrid>
      <w:tr w:rsidR="005D7B39" w14:paraId="105521CF" w14:textId="4CA1C58C" w:rsidTr="005D7B39">
        <w:tc>
          <w:tcPr>
            <w:tcW w:w="562" w:type="dxa"/>
            <w:vAlign w:val="center"/>
          </w:tcPr>
          <w:p w14:paraId="33F2F317" w14:textId="095F8F1B" w:rsidR="005D7B39" w:rsidRPr="005D7B39" w:rsidRDefault="005D7B39" w:rsidP="005D7B39">
            <w:pPr>
              <w:jc w:val="center"/>
              <w:rPr>
                <w:rFonts w:ascii="XDPrime" w:hAnsi="XDPrime" w:cs="Consolas"/>
                <w:b/>
                <w:bCs/>
                <w:sz w:val="16"/>
                <w:szCs w:val="16"/>
              </w:rPr>
            </w:pPr>
            <w:r w:rsidRPr="005D7B39">
              <w:rPr>
                <w:rFonts w:ascii="XDPrime" w:hAnsi="XDPrime" w:cs="Consolas"/>
                <w:b/>
                <w:bCs/>
                <w:sz w:val="16"/>
                <w:szCs w:val="16"/>
              </w:rPr>
              <w:t>No</w:t>
            </w:r>
          </w:p>
        </w:tc>
        <w:tc>
          <w:tcPr>
            <w:tcW w:w="1134" w:type="dxa"/>
            <w:vAlign w:val="center"/>
          </w:tcPr>
          <w:p w14:paraId="0A647A06" w14:textId="6C2F7167" w:rsidR="005D7B39" w:rsidRPr="005D7B39" w:rsidRDefault="005D7B39" w:rsidP="005D7B39">
            <w:pPr>
              <w:jc w:val="center"/>
              <w:rPr>
                <w:rFonts w:ascii="XDPrime" w:hAnsi="XDPrime" w:cs="Consolas"/>
                <w:b/>
                <w:bCs/>
                <w:sz w:val="16"/>
                <w:szCs w:val="16"/>
              </w:rPr>
            </w:pPr>
            <w:proofErr w:type="spellStart"/>
            <w:r w:rsidRPr="005D7B39">
              <w:rPr>
                <w:rFonts w:ascii="XDPrime" w:hAnsi="XDPrime" w:cs="Consolas"/>
                <w:b/>
                <w:bCs/>
                <w:sz w:val="16"/>
                <w:szCs w:val="16"/>
              </w:rPr>
              <w:t>Peneliti</w:t>
            </w:r>
            <w:proofErr w:type="spellEnd"/>
          </w:p>
        </w:tc>
        <w:tc>
          <w:tcPr>
            <w:tcW w:w="1134" w:type="dxa"/>
            <w:vAlign w:val="center"/>
          </w:tcPr>
          <w:p w14:paraId="4BA9E24A" w14:textId="2BB3DC5E" w:rsidR="005D7B39" w:rsidRPr="005D7B39" w:rsidRDefault="005D7B39" w:rsidP="005D7B39">
            <w:pPr>
              <w:jc w:val="center"/>
              <w:rPr>
                <w:rFonts w:ascii="XDPrime" w:hAnsi="XDPrime" w:cs="Consolas"/>
                <w:b/>
                <w:bCs/>
                <w:sz w:val="16"/>
                <w:szCs w:val="16"/>
              </w:rPr>
            </w:pPr>
            <w:proofErr w:type="spellStart"/>
            <w:r w:rsidRPr="005D7B39">
              <w:rPr>
                <w:rFonts w:ascii="XDPrime" w:hAnsi="XDPrime" w:cs="Consolas"/>
                <w:b/>
                <w:bCs/>
                <w:sz w:val="16"/>
                <w:szCs w:val="16"/>
              </w:rPr>
              <w:t>Judul</w:t>
            </w:r>
            <w:proofErr w:type="spellEnd"/>
          </w:p>
        </w:tc>
        <w:tc>
          <w:tcPr>
            <w:tcW w:w="709" w:type="dxa"/>
            <w:vAlign w:val="center"/>
          </w:tcPr>
          <w:p w14:paraId="0FCEEC8A" w14:textId="7DCB9C76" w:rsidR="005D7B39" w:rsidRPr="005D7B39" w:rsidRDefault="005D7B39" w:rsidP="005D7B39">
            <w:pPr>
              <w:jc w:val="center"/>
              <w:rPr>
                <w:rFonts w:ascii="XDPrime" w:hAnsi="XDPrime" w:cs="Consolas"/>
                <w:b/>
                <w:bCs/>
                <w:sz w:val="16"/>
                <w:szCs w:val="16"/>
              </w:rPr>
            </w:pPr>
            <w:proofErr w:type="spellStart"/>
            <w:r w:rsidRPr="005D7B39">
              <w:rPr>
                <w:rFonts w:ascii="XDPrime" w:hAnsi="XDPrime" w:cs="Consolas"/>
                <w:b/>
                <w:bCs/>
                <w:sz w:val="16"/>
                <w:szCs w:val="16"/>
              </w:rPr>
              <w:t>Tahun</w:t>
            </w:r>
            <w:proofErr w:type="spellEnd"/>
          </w:p>
        </w:tc>
        <w:tc>
          <w:tcPr>
            <w:tcW w:w="1276" w:type="dxa"/>
            <w:vAlign w:val="center"/>
          </w:tcPr>
          <w:p w14:paraId="18E60336" w14:textId="1CB6BA9E" w:rsidR="005D7B39" w:rsidRPr="005D7B39" w:rsidRDefault="005D7B39" w:rsidP="005D7B39">
            <w:pPr>
              <w:jc w:val="center"/>
              <w:rPr>
                <w:rFonts w:ascii="XDPrime" w:hAnsi="XDPrime" w:cs="Consolas"/>
                <w:b/>
                <w:bCs/>
                <w:sz w:val="16"/>
                <w:szCs w:val="16"/>
              </w:rPr>
            </w:pPr>
            <w:r w:rsidRPr="005D7B39">
              <w:rPr>
                <w:rFonts w:ascii="XDPrime" w:hAnsi="XDPrime" w:cs="Consolas"/>
                <w:b/>
                <w:bCs/>
                <w:sz w:val="16"/>
                <w:szCs w:val="16"/>
              </w:rPr>
              <w:t xml:space="preserve">Hasil </w:t>
            </w:r>
            <w:proofErr w:type="spellStart"/>
            <w:r w:rsidRPr="005D7B39">
              <w:rPr>
                <w:rFonts w:ascii="XDPrime" w:hAnsi="XDPrime" w:cs="Consolas"/>
                <w:b/>
                <w:bCs/>
                <w:sz w:val="16"/>
                <w:szCs w:val="16"/>
              </w:rPr>
              <w:t>Penelitian</w:t>
            </w:r>
            <w:proofErr w:type="spellEnd"/>
          </w:p>
        </w:tc>
        <w:tc>
          <w:tcPr>
            <w:tcW w:w="1134" w:type="dxa"/>
            <w:vAlign w:val="center"/>
          </w:tcPr>
          <w:p w14:paraId="752457C2" w14:textId="688674D5" w:rsidR="005D7B39" w:rsidRPr="005D7B39" w:rsidRDefault="005D7B39" w:rsidP="005D7B39">
            <w:pPr>
              <w:jc w:val="center"/>
              <w:rPr>
                <w:rFonts w:ascii="XDPrime" w:hAnsi="XDPrime" w:cs="Consolas"/>
                <w:b/>
                <w:bCs/>
                <w:sz w:val="16"/>
                <w:szCs w:val="16"/>
              </w:rPr>
            </w:pPr>
            <w:proofErr w:type="spellStart"/>
            <w:r w:rsidRPr="005D7B39">
              <w:rPr>
                <w:rFonts w:ascii="XDPrime" w:hAnsi="XDPrime" w:cs="Consolas"/>
                <w:b/>
                <w:bCs/>
                <w:sz w:val="16"/>
                <w:szCs w:val="16"/>
              </w:rPr>
              <w:t>Relevansi</w:t>
            </w:r>
            <w:proofErr w:type="spellEnd"/>
            <w:r w:rsidRPr="005D7B39">
              <w:rPr>
                <w:rFonts w:ascii="XDPrime" w:hAnsi="XDPrime" w:cs="Consolas"/>
                <w:b/>
                <w:bCs/>
                <w:sz w:val="16"/>
                <w:szCs w:val="16"/>
              </w:rPr>
              <w:t xml:space="preserve"> </w:t>
            </w:r>
            <w:proofErr w:type="spellStart"/>
            <w:r w:rsidRPr="005D7B39">
              <w:rPr>
                <w:rFonts w:ascii="XDPrime" w:hAnsi="XDPrime" w:cs="Consolas"/>
                <w:b/>
                <w:bCs/>
                <w:sz w:val="16"/>
                <w:szCs w:val="16"/>
              </w:rPr>
              <w:t>Dengan</w:t>
            </w:r>
            <w:proofErr w:type="spellEnd"/>
            <w:r w:rsidRPr="005D7B39">
              <w:rPr>
                <w:rFonts w:ascii="XDPrime" w:hAnsi="XDPrime" w:cs="Consolas"/>
                <w:b/>
                <w:bCs/>
                <w:sz w:val="16"/>
                <w:szCs w:val="16"/>
              </w:rPr>
              <w:t xml:space="preserve"> </w:t>
            </w:r>
            <w:proofErr w:type="spellStart"/>
            <w:r w:rsidRPr="005D7B39">
              <w:rPr>
                <w:rFonts w:ascii="XDPrime" w:hAnsi="XDPrime" w:cs="Consolas"/>
                <w:b/>
                <w:bCs/>
                <w:sz w:val="16"/>
                <w:szCs w:val="16"/>
              </w:rPr>
              <w:t>Penelitian</w:t>
            </w:r>
            <w:proofErr w:type="spellEnd"/>
          </w:p>
        </w:tc>
      </w:tr>
      <w:tr w:rsidR="005D7B39" w14:paraId="2A7C92E6" w14:textId="0E47ADC2" w:rsidTr="005D7B39">
        <w:tc>
          <w:tcPr>
            <w:tcW w:w="562" w:type="dxa"/>
            <w:vAlign w:val="center"/>
          </w:tcPr>
          <w:p w14:paraId="2CFEB41A" w14:textId="24D0F34F" w:rsidR="005D7B39" w:rsidRPr="005D7B39" w:rsidRDefault="005D7B39" w:rsidP="005D7B39">
            <w:pPr>
              <w:spacing w:line="360" w:lineRule="auto"/>
              <w:rPr>
                <w:rFonts w:ascii="XDPrime" w:hAnsi="XDPrime" w:cs="Consolas"/>
                <w:sz w:val="16"/>
                <w:szCs w:val="16"/>
              </w:rPr>
            </w:pPr>
            <w:r w:rsidRPr="005D7B39">
              <w:rPr>
                <w:rFonts w:ascii="XDPrime" w:hAnsi="XDPrime" w:cs="Consolas"/>
                <w:sz w:val="16"/>
                <w:szCs w:val="16"/>
              </w:rPr>
              <w:t>1</w:t>
            </w:r>
          </w:p>
        </w:tc>
        <w:tc>
          <w:tcPr>
            <w:tcW w:w="1134" w:type="dxa"/>
            <w:vAlign w:val="center"/>
          </w:tcPr>
          <w:p w14:paraId="4250223C" w14:textId="40068C24" w:rsidR="005D7B39" w:rsidRPr="005D7B39" w:rsidRDefault="005D7B39" w:rsidP="005D7B39">
            <w:pPr>
              <w:spacing w:line="276" w:lineRule="auto"/>
              <w:rPr>
                <w:rFonts w:ascii="XDPrime" w:hAnsi="XDPrime" w:cs="Consolas"/>
                <w:sz w:val="16"/>
                <w:szCs w:val="16"/>
              </w:rPr>
            </w:pPr>
            <w:r w:rsidRPr="005D7B39">
              <w:rPr>
                <w:rFonts w:ascii="XDPrime" w:hAnsi="XDPrime" w:cs="Consolas"/>
                <w:sz w:val="16"/>
                <w:szCs w:val="16"/>
              </w:rPr>
              <w:t xml:space="preserve">I Wayan </w:t>
            </w:r>
            <w:proofErr w:type="spellStart"/>
            <w:r w:rsidRPr="005D7B39">
              <w:rPr>
                <w:rFonts w:ascii="XDPrime" w:hAnsi="XDPrime" w:cs="Consolas"/>
                <w:sz w:val="16"/>
                <w:szCs w:val="16"/>
              </w:rPr>
              <w:t>Darma</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Yasa</w:t>
            </w:r>
            <w:proofErr w:type="spellEnd"/>
            <w:r w:rsidRPr="005D7B39">
              <w:rPr>
                <w:rFonts w:ascii="XDPrime" w:hAnsi="XDPrime" w:cs="Consolas"/>
                <w:sz w:val="16"/>
                <w:szCs w:val="16"/>
              </w:rPr>
              <w:t xml:space="preserve">, I Putu </w:t>
            </w:r>
            <w:proofErr w:type="spellStart"/>
            <w:r w:rsidRPr="005D7B39">
              <w:rPr>
                <w:rFonts w:ascii="XDPrime" w:hAnsi="XDPrime" w:cs="Consolas"/>
                <w:sz w:val="16"/>
                <w:szCs w:val="16"/>
              </w:rPr>
              <w:t>Satwika</w:t>
            </w:r>
            <w:proofErr w:type="spellEnd"/>
            <w:r w:rsidRPr="005D7B39">
              <w:rPr>
                <w:rFonts w:ascii="XDPrime" w:hAnsi="XDPrime" w:cs="Consolas"/>
                <w:sz w:val="16"/>
                <w:szCs w:val="16"/>
              </w:rPr>
              <w:t xml:space="preserve">, Eka Grana </w:t>
            </w:r>
            <w:proofErr w:type="spellStart"/>
            <w:r w:rsidRPr="005D7B39">
              <w:rPr>
                <w:rFonts w:ascii="XDPrime" w:hAnsi="XDPrime" w:cs="Consolas"/>
                <w:sz w:val="16"/>
                <w:szCs w:val="16"/>
              </w:rPr>
              <w:t>Aristyana</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Dewi</w:t>
            </w:r>
            <w:proofErr w:type="spellEnd"/>
            <w:r w:rsidRPr="005D7B39">
              <w:rPr>
                <w:rFonts w:ascii="XDPrime" w:hAnsi="XDPrime" w:cs="Consolas"/>
                <w:sz w:val="16"/>
                <w:szCs w:val="16"/>
              </w:rPr>
              <w:t xml:space="preserve">, Ni </w:t>
            </w:r>
            <w:proofErr w:type="spellStart"/>
            <w:r w:rsidRPr="005D7B39">
              <w:rPr>
                <w:rFonts w:ascii="XDPrime" w:hAnsi="XDPrime" w:cs="Consolas"/>
                <w:sz w:val="16"/>
                <w:szCs w:val="16"/>
              </w:rPr>
              <w:t>Luh</w:t>
            </w:r>
            <w:proofErr w:type="spellEnd"/>
            <w:r w:rsidRPr="005D7B39">
              <w:rPr>
                <w:rFonts w:ascii="XDPrime" w:hAnsi="XDPrime" w:cs="Consolas"/>
                <w:sz w:val="16"/>
                <w:szCs w:val="16"/>
              </w:rPr>
              <w:t xml:space="preserve"> Putu Ning </w:t>
            </w:r>
            <w:proofErr w:type="spellStart"/>
            <w:r w:rsidRPr="005D7B39">
              <w:rPr>
                <w:rFonts w:ascii="XDPrime" w:hAnsi="XDPrime" w:cs="Consolas"/>
                <w:sz w:val="16"/>
                <w:szCs w:val="16"/>
              </w:rPr>
              <w:t>Septyarini</w:t>
            </w:r>
            <w:proofErr w:type="spellEnd"/>
            <w:r w:rsidRPr="005D7B39">
              <w:rPr>
                <w:rFonts w:ascii="XDPrime" w:hAnsi="XDPrime" w:cs="Consolas"/>
                <w:sz w:val="16"/>
                <w:szCs w:val="16"/>
              </w:rPr>
              <w:t xml:space="preserve"> Putri </w:t>
            </w:r>
            <w:proofErr w:type="spellStart"/>
            <w:r w:rsidRPr="005D7B39">
              <w:rPr>
                <w:rFonts w:ascii="XDPrime" w:hAnsi="XDPrime" w:cs="Consolas"/>
                <w:sz w:val="16"/>
                <w:szCs w:val="16"/>
              </w:rPr>
              <w:t>Astawa</w:t>
            </w:r>
            <w:proofErr w:type="spellEnd"/>
          </w:p>
        </w:tc>
        <w:tc>
          <w:tcPr>
            <w:tcW w:w="1134" w:type="dxa"/>
            <w:vAlign w:val="center"/>
          </w:tcPr>
          <w:p w14:paraId="173E3B01" w14:textId="57F9E982" w:rsidR="005D7B39" w:rsidRPr="005D7B39" w:rsidRDefault="005D7B39" w:rsidP="005D7B39">
            <w:pPr>
              <w:spacing w:line="276" w:lineRule="auto"/>
              <w:rPr>
                <w:rFonts w:ascii="XDPrime" w:hAnsi="XDPrime" w:cs="Consolas"/>
                <w:sz w:val="16"/>
                <w:szCs w:val="16"/>
              </w:rPr>
            </w:pPr>
            <w:r w:rsidRPr="005D7B39">
              <w:rPr>
                <w:rFonts w:ascii="XDPrime" w:hAnsi="XDPrime" w:cs="Consolas"/>
                <w:sz w:val="16"/>
                <w:szCs w:val="16"/>
              </w:rPr>
              <w:t xml:space="preserve">Framework CodeIgniter pada </w:t>
            </w:r>
            <w:proofErr w:type="spellStart"/>
            <w:r w:rsidRPr="005D7B39">
              <w:rPr>
                <w:rFonts w:ascii="XDPrime" w:hAnsi="XDPrime" w:cs="Consolas"/>
                <w:sz w:val="16"/>
                <w:szCs w:val="16"/>
              </w:rPr>
              <w:t>Rancang</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Bangun</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Prili</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Primakara</w:t>
            </w:r>
            <w:proofErr w:type="spellEnd"/>
            <w:r w:rsidRPr="005D7B39">
              <w:rPr>
                <w:rFonts w:ascii="XDPrime" w:hAnsi="XDPrime" w:cs="Consolas"/>
                <w:sz w:val="16"/>
                <w:szCs w:val="16"/>
              </w:rPr>
              <w:t xml:space="preserve"> Library)</w:t>
            </w:r>
            <w:r w:rsidR="00472738">
              <w:rPr>
                <w:rFonts w:ascii="XDPrime" w:hAnsi="XDPrime" w:cs="Consolas"/>
                <w:sz w:val="16"/>
                <w:szCs w:val="16"/>
              </w:rPr>
              <w:fldChar w:fldCharType="begin" w:fldLock="1"/>
            </w:r>
            <w:r w:rsidR="00472738">
              <w:rPr>
                <w:rFonts w:ascii="XDPrime" w:hAnsi="XDPrime" w:cs="Consolas"/>
                <w:sz w:val="16"/>
                <w:szCs w:val="16"/>
              </w:rPr>
              <w:instrText>ADDIN CSL_CITATION {"citationItems":[{"id":"ITEM-1","itemData":{"DOI":"10.22437/jiituj.v4i2.11603","ISSN":"2580-2240","abstract":"Perpustakaan Digital adalah suatu perpustkaan yang memanfaatkan teknologi informasi untuk pengelolaan koleksi pustaka ataupun setiap kegiatan perpustakaan. Digitalisasi perpustakaan merupakan suatau keharusan bagi setiap Perguruan Tinggi karena hal tersebut dijelaskan pada Pasal 24 Ayat (3) UU Nomor 43 Tahun 2007. Selain itu perpustakaan digital juga diperlukan ketika Perguruan Tinggi melaksanakan akreditasi Perguruan Tinggi. Namun pada STMIK Primakara, sistem perpustakaan digital yang ada belum mampu memenuhi seluruh data seperti statistik kunjungan yang diperlukan pada saat akreditasi. Untuk mengatasi masalah tersebut, maka dibangun sistem yang dapat mendukung hal tersebut. Penelitian ini menggunakan metode Personal Extreme Programming (PXP) serta menggunakan Framework CodeIgniter sebagai pondasi sistem dan pada uji efektivitas sistem menggunakan metode McLean and DeLone. Penelitian ini berhasil membangun dan mengimplementasikan sistem perpustakaan digital yang telah dirancang.</w:instrText>
            </w:r>
            <w:r w:rsidR="00472738">
              <w:rPr>
                <w:rFonts w:ascii="Calibri" w:hAnsi="Calibri" w:cs="Calibri"/>
                <w:sz w:val="16"/>
                <w:szCs w:val="16"/>
              </w:rPr>
              <w:instrText> </w:instrText>
            </w:r>
            <w:r w:rsidR="00472738">
              <w:rPr>
                <w:rFonts w:ascii="XDPrime" w:hAnsi="XDPrime" w:cs="Consolas"/>
                <w:sz w:val="16"/>
                <w:szCs w:val="16"/>
              </w:rPr>
              <w:instrText xml:space="preserve"> Dari hasil uji efektivitas sistem yang dilakukan dengan menyebar kuisioner kepada mahasiswa STMIK Primakara, dapat dikatakan bahwa</w:instrText>
            </w:r>
            <w:r w:rsidR="00472738">
              <w:rPr>
                <w:rFonts w:ascii="Calibri" w:hAnsi="Calibri" w:cs="Calibri"/>
                <w:sz w:val="16"/>
                <w:szCs w:val="16"/>
              </w:rPr>
              <w:instrText> </w:instrText>
            </w:r>
            <w:r w:rsidR="00472738">
              <w:rPr>
                <w:rFonts w:ascii="XDPrime" w:hAnsi="XDPrime" w:cs="Consolas"/>
                <w:sz w:val="16"/>
                <w:szCs w:val="16"/>
              </w:rPr>
              <w:instrText xml:space="preserve"> sistem yang telah dibangun mendapatkan hasil yang sudah cukup baik pada hampir tiap variabel uji efektivitasnya","author":[{"dropping-particle":"","family":"Yasa","given":"I Wayan Darma","non-dropping-particle":"","parse-names":false,"suffix":""},{"dropping-particle":"","family":"Satwika","given":"I Putu","non-dropping-particle":"","parse-names":false,"suffix":""},{"dropping-particle":"","family":"Dewi","given":"Eka Grana Aristyana","non-dropping-particle":"","parse-names":false,"suffix":""},{"dropping-particle":"","family":"Astawa","given":"Ni Luh Putu Ning Septyarini Putri","non-dropping-particle":"","parse-names":false,"suffix":""}],"container-title":"Jurnal Ilmiah Ilmu Terapan Universitas Jambi|JIITUJ|","id":"ITEM-1","issue":"2","issued":{"date-parts":[["2020"]]},"page":"132-152","title":"Framework CodeIgniter pada Rancang Bangun Prili (Primakara Library)","type":"article-journal","volume":"4"},"uris":["http://www.mendeley.com/documents/?uuid=9b867285-f556-4b7f-a32b-8df989cb9568"]}],"mendeley":{"formattedCitation":"[9]","plainTextFormattedCitation":"[9]","previouslyFormattedCitation":"[9]"},"properties":{"noteIndex":0},"schema":"https://github.com/citation-style-language/schema/raw/master/csl-citation.json"}</w:instrText>
            </w:r>
            <w:r w:rsidR="00472738">
              <w:rPr>
                <w:rFonts w:ascii="XDPrime" w:hAnsi="XDPrime" w:cs="Consolas"/>
                <w:sz w:val="16"/>
                <w:szCs w:val="16"/>
              </w:rPr>
              <w:fldChar w:fldCharType="separate"/>
            </w:r>
            <w:r w:rsidR="00472738" w:rsidRPr="00472738">
              <w:rPr>
                <w:rFonts w:ascii="XDPrime" w:hAnsi="XDPrime" w:cs="Consolas"/>
                <w:noProof/>
                <w:sz w:val="16"/>
                <w:szCs w:val="16"/>
              </w:rPr>
              <w:t>[9]</w:t>
            </w:r>
            <w:r w:rsidR="00472738">
              <w:rPr>
                <w:rFonts w:ascii="XDPrime" w:hAnsi="XDPrime" w:cs="Consolas"/>
                <w:sz w:val="16"/>
                <w:szCs w:val="16"/>
              </w:rPr>
              <w:fldChar w:fldCharType="end"/>
            </w:r>
          </w:p>
        </w:tc>
        <w:tc>
          <w:tcPr>
            <w:tcW w:w="709" w:type="dxa"/>
            <w:vAlign w:val="center"/>
          </w:tcPr>
          <w:p w14:paraId="0AC7B522" w14:textId="25DBB6B8" w:rsidR="005D7B39" w:rsidRPr="005D7B39" w:rsidRDefault="005D7B39" w:rsidP="005D7B39">
            <w:pPr>
              <w:spacing w:line="360" w:lineRule="auto"/>
              <w:rPr>
                <w:rFonts w:ascii="XDPrime" w:hAnsi="XDPrime" w:cs="Consolas"/>
                <w:sz w:val="16"/>
                <w:szCs w:val="16"/>
              </w:rPr>
            </w:pPr>
            <w:r w:rsidRPr="005D7B39">
              <w:rPr>
                <w:rFonts w:ascii="XDPrime" w:hAnsi="XDPrime" w:cs="Consolas"/>
                <w:sz w:val="16"/>
                <w:szCs w:val="16"/>
              </w:rPr>
              <w:t>2020</w:t>
            </w:r>
          </w:p>
        </w:tc>
        <w:tc>
          <w:tcPr>
            <w:tcW w:w="1276" w:type="dxa"/>
            <w:vAlign w:val="center"/>
          </w:tcPr>
          <w:p w14:paraId="2444453A" w14:textId="19CFB3F3" w:rsidR="005D7B39" w:rsidRPr="005D7B39" w:rsidRDefault="005D7B39" w:rsidP="005D7B39">
            <w:pPr>
              <w:spacing w:line="360" w:lineRule="auto"/>
              <w:rPr>
                <w:rFonts w:ascii="XDPrime" w:hAnsi="XDPrime" w:cs="Consolas"/>
                <w:sz w:val="16"/>
                <w:szCs w:val="16"/>
              </w:rPr>
            </w:pPr>
            <w:proofErr w:type="spellStart"/>
            <w:r w:rsidRPr="005D7B39">
              <w:rPr>
                <w:rFonts w:ascii="XDPrime" w:hAnsi="XDPrime" w:cs="Consolas"/>
                <w:sz w:val="16"/>
                <w:szCs w:val="16"/>
              </w:rPr>
              <w:t>Menjelaskan</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penerapan</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metode</w:t>
            </w:r>
            <w:proofErr w:type="spellEnd"/>
            <w:r w:rsidRPr="005D7B39">
              <w:rPr>
                <w:rFonts w:ascii="XDPrime" w:hAnsi="XDPrime" w:cs="Consolas"/>
                <w:sz w:val="16"/>
                <w:szCs w:val="16"/>
              </w:rPr>
              <w:t xml:space="preserve"> PXP (Personal Extrem</w:t>
            </w:r>
            <w:r w:rsidR="00231C2A">
              <w:rPr>
                <w:rFonts w:ascii="XDPrime" w:hAnsi="XDPrime" w:cs="Consolas"/>
                <w:sz w:val="16"/>
                <w:szCs w:val="16"/>
              </w:rPr>
              <w:t>e</w:t>
            </w:r>
            <w:r w:rsidRPr="005D7B39">
              <w:rPr>
                <w:rFonts w:ascii="XDPrime" w:hAnsi="XDPrime" w:cs="Consolas"/>
                <w:sz w:val="16"/>
                <w:szCs w:val="16"/>
              </w:rPr>
              <w:t xml:space="preserve"> Programming) dan </w:t>
            </w:r>
            <w:proofErr w:type="spellStart"/>
            <w:r w:rsidRPr="005D7B39">
              <w:rPr>
                <w:rFonts w:ascii="XDPrime" w:hAnsi="XDPrime" w:cs="Consolas"/>
                <w:sz w:val="16"/>
                <w:szCs w:val="16"/>
              </w:rPr>
              <w:t>diimplementasikan</w:t>
            </w:r>
            <w:proofErr w:type="spellEnd"/>
            <w:r w:rsidRPr="005D7B39">
              <w:rPr>
                <w:rFonts w:ascii="XDPrime" w:hAnsi="XDPrime" w:cs="Consolas"/>
                <w:sz w:val="16"/>
                <w:szCs w:val="16"/>
              </w:rPr>
              <w:t xml:space="preserve"> pada </w:t>
            </w:r>
            <w:proofErr w:type="spellStart"/>
            <w:r w:rsidRPr="005D7B39">
              <w:rPr>
                <w:rFonts w:ascii="XDPrime" w:hAnsi="XDPrime" w:cs="Consolas"/>
                <w:sz w:val="16"/>
                <w:szCs w:val="16"/>
              </w:rPr>
              <w:t>sistem</w:t>
            </w:r>
            <w:proofErr w:type="spellEnd"/>
            <w:r w:rsidRPr="005D7B39">
              <w:rPr>
                <w:rFonts w:ascii="XDPrime" w:hAnsi="XDPrime" w:cs="Consolas"/>
                <w:sz w:val="16"/>
                <w:szCs w:val="16"/>
              </w:rPr>
              <w:t xml:space="preserve"> </w:t>
            </w:r>
            <w:r w:rsidR="00231C2A">
              <w:rPr>
                <w:rFonts w:ascii="XDPrime" w:hAnsi="XDPrime" w:cs="Consolas"/>
                <w:sz w:val="16"/>
                <w:szCs w:val="16"/>
              </w:rPr>
              <w:t xml:space="preserve">E </w:t>
            </w:r>
            <w:r w:rsidRPr="005D7B39">
              <w:rPr>
                <w:rFonts w:ascii="XDPrime" w:hAnsi="XDPrime" w:cs="Consolas"/>
                <w:sz w:val="16"/>
                <w:szCs w:val="16"/>
              </w:rPr>
              <w:t>-</w:t>
            </w:r>
            <w:r w:rsidR="00231C2A">
              <w:rPr>
                <w:rFonts w:ascii="XDPrime" w:hAnsi="XDPrime" w:cs="Consolas"/>
                <w:sz w:val="16"/>
                <w:szCs w:val="16"/>
              </w:rPr>
              <w:t>L</w:t>
            </w:r>
            <w:r w:rsidRPr="005D7B39">
              <w:rPr>
                <w:rFonts w:ascii="XDPrime" w:hAnsi="XDPrime" w:cs="Consolas"/>
                <w:sz w:val="16"/>
                <w:szCs w:val="16"/>
              </w:rPr>
              <w:t>ibrary</w:t>
            </w:r>
          </w:p>
        </w:tc>
        <w:tc>
          <w:tcPr>
            <w:tcW w:w="1134" w:type="dxa"/>
            <w:vAlign w:val="center"/>
          </w:tcPr>
          <w:p w14:paraId="6EE19DC0" w14:textId="1C8C8B4B" w:rsidR="005D7B39" w:rsidRPr="005D7B39" w:rsidRDefault="00231C2A" w:rsidP="005D7B39">
            <w:pPr>
              <w:spacing w:line="360" w:lineRule="auto"/>
              <w:rPr>
                <w:rFonts w:ascii="XDPrime" w:hAnsi="XDPrime" w:cs="Consolas"/>
                <w:sz w:val="16"/>
                <w:szCs w:val="16"/>
              </w:rPr>
            </w:pPr>
            <w:proofErr w:type="spellStart"/>
            <w:r>
              <w:rPr>
                <w:rFonts w:ascii="XDPrime" w:hAnsi="XDPrime" w:cs="Consolas"/>
                <w:sz w:val="16"/>
                <w:szCs w:val="16"/>
              </w:rPr>
              <w:t>Menerapkan</w:t>
            </w:r>
            <w:proofErr w:type="spellEnd"/>
            <w:r>
              <w:rPr>
                <w:rFonts w:ascii="XDPrime" w:hAnsi="XDPrime" w:cs="Consolas"/>
                <w:sz w:val="16"/>
                <w:szCs w:val="16"/>
              </w:rPr>
              <w:t xml:space="preserve"> </w:t>
            </w:r>
            <w:proofErr w:type="spellStart"/>
            <w:r>
              <w:rPr>
                <w:rFonts w:ascii="XDPrime" w:hAnsi="XDPrime" w:cs="Consolas"/>
                <w:sz w:val="16"/>
                <w:szCs w:val="16"/>
              </w:rPr>
              <w:t>metode</w:t>
            </w:r>
            <w:proofErr w:type="spellEnd"/>
            <w:r>
              <w:rPr>
                <w:rFonts w:ascii="XDPrime" w:hAnsi="XDPrime" w:cs="Consolas"/>
                <w:sz w:val="16"/>
                <w:szCs w:val="16"/>
              </w:rPr>
              <w:t xml:space="preserve"> PXP (Personal Extreme Programming) pada </w:t>
            </w:r>
            <w:proofErr w:type="spellStart"/>
            <w:r>
              <w:rPr>
                <w:rFonts w:ascii="XDPrime" w:hAnsi="XDPrime" w:cs="Consolas"/>
                <w:sz w:val="16"/>
                <w:szCs w:val="16"/>
              </w:rPr>
              <w:t>sistem</w:t>
            </w:r>
            <w:proofErr w:type="spellEnd"/>
            <w:r>
              <w:rPr>
                <w:rFonts w:ascii="XDPrime" w:hAnsi="XDPrime" w:cs="Consolas"/>
                <w:sz w:val="16"/>
                <w:szCs w:val="16"/>
              </w:rPr>
              <w:t xml:space="preserve"> E – Library</w:t>
            </w:r>
          </w:p>
        </w:tc>
      </w:tr>
      <w:tr w:rsidR="005D7B39" w14:paraId="6392DD91" w14:textId="606DCA61" w:rsidTr="00D653AE">
        <w:tc>
          <w:tcPr>
            <w:tcW w:w="562" w:type="dxa"/>
            <w:vAlign w:val="center"/>
          </w:tcPr>
          <w:p w14:paraId="081C4837" w14:textId="56C8793D" w:rsidR="005D7B39" w:rsidRPr="00231C2A" w:rsidRDefault="00231C2A" w:rsidP="00D653AE">
            <w:pPr>
              <w:spacing w:line="360" w:lineRule="auto"/>
              <w:rPr>
                <w:rFonts w:ascii="XDPrime" w:hAnsi="XDPrime" w:cs="Consolas"/>
                <w:sz w:val="16"/>
                <w:szCs w:val="16"/>
              </w:rPr>
            </w:pPr>
            <w:r w:rsidRPr="00231C2A">
              <w:rPr>
                <w:rFonts w:ascii="XDPrime" w:hAnsi="XDPrime" w:cs="Consolas"/>
                <w:sz w:val="16"/>
                <w:szCs w:val="16"/>
              </w:rPr>
              <w:t>2</w:t>
            </w:r>
          </w:p>
        </w:tc>
        <w:tc>
          <w:tcPr>
            <w:tcW w:w="1134" w:type="dxa"/>
            <w:vAlign w:val="center"/>
          </w:tcPr>
          <w:p w14:paraId="400B2479" w14:textId="0189E249" w:rsidR="005D7B39" w:rsidRPr="00231C2A" w:rsidRDefault="00D653AE" w:rsidP="00D653AE">
            <w:pPr>
              <w:spacing w:line="360" w:lineRule="auto"/>
              <w:rPr>
                <w:rFonts w:ascii="XDPrime" w:hAnsi="XDPrime" w:cs="Consolas"/>
                <w:sz w:val="16"/>
                <w:szCs w:val="16"/>
              </w:rPr>
            </w:pPr>
            <w:r w:rsidRPr="00D653AE">
              <w:rPr>
                <w:rFonts w:ascii="XDPrime" w:hAnsi="XDPrime" w:cs="Consolas"/>
                <w:sz w:val="16"/>
                <w:szCs w:val="16"/>
              </w:rPr>
              <w:t xml:space="preserve">Basuki </w:t>
            </w:r>
            <w:proofErr w:type="spellStart"/>
            <w:r w:rsidRPr="00D653AE">
              <w:rPr>
                <w:rFonts w:ascii="XDPrime" w:hAnsi="XDPrime" w:cs="Consolas"/>
                <w:sz w:val="16"/>
                <w:szCs w:val="16"/>
              </w:rPr>
              <w:t>Rahmad</w:t>
            </w:r>
            <w:proofErr w:type="spellEnd"/>
            <w:r w:rsidRPr="00D653AE">
              <w:rPr>
                <w:rFonts w:ascii="XDPrime" w:hAnsi="XDPrime" w:cs="Consolas"/>
                <w:sz w:val="16"/>
                <w:szCs w:val="16"/>
              </w:rPr>
              <w:t xml:space="preserve">, Bambang Eka </w:t>
            </w:r>
            <w:proofErr w:type="spellStart"/>
            <w:r w:rsidRPr="00D653AE">
              <w:rPr>
                <w:rFonts w:ascii="XDPrime" w:hAnsi="XDPrime" w:cs="Consolas"/>
                <w:sz w:val="16"/>
                <w:szCs w:val="16"/>
              </w:rPr>
              <w:t>Purnama</w:t>
            </w:r>
            <w:proofErr w:type="spellEnd"/>
          </w:p>
        </w:tc>
        <w:tc>
          <w:tcPr>
            <w:tcW w:w="1134" w:type="dxa"/>
            <w:vAlign w:val="center"/>
          </w:tcPr>
          <w:p w14:paraId="0682FC2B" w14:textId="169362E9" w:rsidR="005D7B39" w:rsidRPr="00231C2A" w:rsidRDefault="00504C26" w:rsidP="00D653AE">
            <w:pPr>
              <w:spacing w:line="360" w:lineRule="auto"/>
              <w:rPr>
                <w:rFonts w:ascii="XDPrime" w:hAnsi="XDPrime" w:cs="Consolas"/>
                <w:sz w:val="16"/>
                <w:szCs w:val="16"/>
              </w:rPr>
            </w:pPr>
            <w:proofErr w:type="spellStart"/>
            <w:r w:rsidRPr="00231C2A">
              <w:rPr>
                <w:rFonts w:ascii="XDPrime" w:hAnsi="XDPrime" w:cs="Consolas"/>
                <w:sz w:val="16"/>
                <w:szCs w:val="16"/>
              </w:rPr>
              <w:t>Rancangan</w:t>
            </w:r>
            <w:proofErr w:type="spellEnd"/>
            <w:r w:rsidRPr="00231C2A">
              <w:rPr>
                <w:rFonts w:ascii="XDPrime" w:hAnsi="XDPrime" w:cs="Consolas"/>
                <w:sz w:val="16"/>
                <w:szCs w:val="16"/>
              </w:rPr>
              <w:t xml:space="preserve"> Pembangunan Web E-Library Pada </w:t>
            </w:r>
            <w:proofErr w:type="spellStart"/>
            <w:r w:rsidRPr="00231C2A">
              <w:rPr>
                <w:rFonts w:ascii="XDPrime" w:hAnsi="XDPrime" w:cs="Consolas"/>
                <w:sz w:val="16"/>
                <w:szCs w:val="16"/>
              </w:rPr>
              <w:t>Perpustakaan</w:t>
            </w:r>
            <w:proofErr w:type="spellEnd"/>
            <w:r w:rsidRPr="00231C2A">
              <w:rPr>
                <w:rFonts w:ascii="XDPrime" w:hAnsi="XDPrime" w:cs="Consolas"/>
                <w:sz w:val="16"/>
                <w:szCs w:val="16"/>
              </w:rPr>
              <w:t xml:space="preserve"> </w:t>
            </w:r>
            <w:proofErr w:type="spellStart"/>
            <w:r w:rsidRPr="00231C2A">
              <w:rPr>
                <w:rFonts w:ascii="XDPrime" w:hAnsi="XDPrime" w:cs="Consolas"/>
                <w:sz w:val="16"/>
                <w:szCs w:val="16"/>
              </w:rPr>
              <w:t>Aptikom</w:t>
            </w:r>
            <w:proofErr w:type="spellEnd"/>
            <w:r w:rsidRPr="00231C2A">
              <w:rPr>
                <w:rFonts w:ascii="XDPrime" w:hAnsi="XDPrime" w:cs="Consolas"/>
                <w:sz w:val="16"/>
                <w:szCs w:val="16"/>
              </w:rPr>
              <w:t xml:space="preserve"> Indonesia </w:t>
            </w:r>
            <w:proofErr w:type="spellStart"/>
            <w:r w:rsidRPr="00231C2A">
              <w:rPr>
                <w:rFonts w:ascii="XDPrime" w:hAnsi="XDPrime" w:cs="Consolas"/>
                <w:sz w:val="16"/>
                <w:szCs w:val="16"/>
              </w:rPr>
              <w:t>Berbasis</w:t>
            </w:r>
            <w:proofErr w:type="spellEnd"/>
            <w:r w:rsidRPr="00231C2A">
              <w:rPr>
                <w:rFonts w:ascii="XDPrime" w:hAnsi="XDPrime" w:cs="Consolas"/>
                <w:sz w:val="16"/>
                <w:szCs w:val="16"/>
              </w:rPr>
              <w:t xml:space="preserve"> Web</w:t>
            </w:r>
            <w:r w:rsidR="00472738">
              <w:rPr>
                <w:rFonts w:ascii="XDPrime" w:hAnsi="XDPrime" w:cs="Consolas"/>
                <w:sz w:val="16"/>
                <w:szCs w:val="16"/>
              </w:rPr>
              <w:fldChar w:fldCharType="begin" w:fldLock="1"/>
            </w:r>
            <w:r w:rsidR="00472738">
              <w:rPr>
                <w:rFonts w:ascii="XDPrime" w:hAnsi="XDPrime" w:cs="Consolas"/>
                <w:sz w:val="16"/>
                <w:szCs w:val="16"/>
              </w:rPr>
              <w:instrText>ADDIN CSL_CITATION {"citationItems":[{"id":"ITEM-1","itemData":{"author":[{"dropping-particle":"","family":"Basuki Rahmad","given":"Bambang Eka Purnama","non-dropping-particle":"","parse-names":false,"suffix":""}],"id":"ITEM-1","issue":"1","issued":{"date-parts":[["2013"]]},"page":"60-68","title":"Rancangan Pembangunan Web E-Library Pada Perpustakaan Aptikom Indonesia Berbasis Web","type":"article-journal","volume":"27037"},"uris":["http://www.mendeley.com/documents/?uuid=78ad7205-e9f3-414e-8a16-b04c1a22700c"]}],"mendeley":{"formattedCitation":"[10]","plainTextFormattedCitation":"[10]","previouslyFormattedCitation":"[10]"},"properties":{"noteIndex":0},"schema":"https://github.com/citation-style-language/schema/raw/master/csl-citation.json"}</w:instrText>
            </w:r>
            <w:r w:rsidR="00472738">
              <w:rPr>
                <w:rFonts w:ascii="XDPrime" w:hAnsi="XDPrime" w:cs="Consolas"/>
                <w:sz w:val="16"/>
                <w:szCs w:val="16"/>
              </w:rPr>
              <w:fldChar w:fldCharType="separate"/>
            </w:r>
            <w:r w:rsidR="00472738" w:rsidRPr="00472738">
              <w:rPr>
                <w:rFonts w:ascii="XDPrime" w:hAnsi="XDPrime" w:cs="Consolas"/>
                <w:noProof/>
                <w:sz w:val="16"/>
                <w:szCs w:val="16"/>
              </w:rPr>
              <w:t>[10]</w:t>
            </w:r>
            <w:r w:rsidR="00472738">
              <w:rPr>
                <w:rFonts w:ascii="XDPrime" w:hAnsi="XDPrime" w:cs="Consolas"/>
                <w:sz w:val="16"/>
                <w:szCs w:val="16"/>
              </w:rPr>
              <w:fldChar w:fldCharType="end"/>
            </w:r>
          </w:p>
        </w:tc>
        <w:tc>
          <w:tcPr>
            <w:tcW w:w="709" w:type="dxa"/>
            <w:vAlign w:val="center"/>
          </w:tcPr>
          <w:p w14:paraId="101DD577" w14:textId="11F2AA04" w:rsidR="005D7B39" w:rsidRPr="00231C2A" w:rsidRDefault="00231C2A" w:rsidP="00D653AE">
            <w:pPr>
              <w:spacing w:line="360" w:lineRule="auto"/>
              <w:rPr>
                <w:rFonts w:ascii="XDPrime" w:hAnsi="XDPrime" w:cs="Consolas"/>
                <w:sz w:val="16"/>
                <w:szCs w:val="16"/>
              </w:rPr>
            </w:pPr>
            <w:r>
              <w:rPr>
                <w:rFonts w:ascii="XDPrime" w:hAnsi="XDPrime" w:cs="Consolas"/>
                <w:sz w:val="16"/>
                <w:szCs w:val="16"/>
              </w:rPr>
              <w:t>201</w:t>
            </w:r>
            <w:r w:rsidR="00D653AE">
              <w:rPr>
                <w:rFonts w:ascii="XDPrime" w:hAnsi="XDPrime" w:cs="Consolas"/>
                <w:sz w:val="16"/>
                <w:szCs w:val="16"/>
              </w:rPr>
              <w:t>3</w:t>
            </w:r>
          </w:p>
        </w:tc>
        <w:tc>
          <w:tcPr>
            <w:tcW w:w="1276" w:type="dxa"/>
            <w:vAlign w:val="center"/>
          </w:tcPr>
          <w:p w14:paraId="7ADCE6EF" w14:textId="02181184" w:rsidR="005D7B39" w:rsidRPr="00231C2A" w:rsidRDefault="00231C2A" w:rsidP="00D653AE">
            <w:pPr>
              <w:spacing w:line="360" w:lineRule="auto"/>
              <w:rPr>
                <w:rFonts w:ascii="XDPrime" w:hAnsi="XDPrime" w:cs="Consolas"/>
                <w:sz w:val="16"/>
                <w:szCs w:val="16"/>
              </w:rPr>
            </w:pPr>
            <w:proofErr w:type="spellStart"/>
            <w:r>
              <w:rPr>
                <w:rFonts w:ascii="XDPrime" w:hAnsi="XDPrime" w:cs="Consolas"/>
                <w:sz w:val="16"/>
                <w:szCs w:val="16"/>
              </w:rPr>
              <w:t>Menjelaskan</w:t>
            </w:r>
            <w:proofErr w:type="spellEnd"/>
            <w:r>
              <w:rPr>
                <w:rFonts w:ascii="XDPrime" w:hAnsi="XDPrime" w:cs="Consolas"/>
                <w:sz w:val="16"/>
                <w:szCs w:val="16"/>
              </w:rPr>
              <w:t xml:space="preserve"> </w:t>
            </w:r>
            <w:proofErr w:type="spellStart"/>
            <w:r>
              <w:rPr>
                <w:rFonts w:ascii="XDPrime" w:hAnsi="XDPrime" w:cs="Consolas"/>
                <w:sz w:val="16"/>
                <w:szCs w:val="16"/>
              </w:rPr>
              <w:t>pengembangan</w:t>
            </w:r>
            <w:proofErr w:type="spellEnd"/>
            <w:r>
              <w:rPr>
                <w:rFonts w:ascii="XDPrime" w:hAnsi="XDPrime" w:cs="Consolas"/>
                <w:sz w:val="16"/>
                <w:szCs w:val="16"/>
              </w:rPr>
              <w:t xml:space="preserve"> E – Library </w:t>
            </w:r>
            <w:proofErr w:type="spellStart"/>
            <w:r>
              <w:rPr>
                <w:rFonts w:ascii="XDPrime" w:hAnsi="XDPrime" w:cs="Consolas"/>
                <w:sz w:val="16"/>
                <w:szCs w:val="16"/>
              </w:rPr>
              <w:t>menggunakan</w:t>
            </w:r>
            <w:proofErr w:type="spellEnd"/>
            <w:r>
              <w:rPr>
                <w:rFonts w:ascii="XDPrime" w:hAnsi="XDPrime" w:cs="Consolas"/>
                <w:sz w:val="16"/>
                <w:szCs w:val="16"/>
              </w:rPr>
              <w:t xml:space="preserve"> </w:t>
            </w:r>
            <w:proofErr w:type="spellStart"/>
            <w:r>
              <w:rPr>
                <w:rFonts w:ascii="XDPrime" w:hAnsi="XDPrime" w:cs="Consolas"/>
                <w:sz w:val="16"/>
                <w:szCs w:val="16"/>
              </w:rPr>
              <w:t>bahasa</w:t>
            </w:r>
            <w:proofErr w:type="spellEnd"/>
            <w:r>
              <w:rPr>
                <w:rFonts w:ascii="XDPrime" w:hAnsi="XDPrime" w:cs="Consolas"/>
                <w:sz w:val="16"/>
                <w:szCs w:val="16"/>
              </w:rPr>
              <w:t xml:space="preserve"> </w:t>
            </w:r>
            <w:r w:rsidR="00D653AE">
              <w:rPr>
                <w:rFonts w:ascii="XDPrime" w:hAnsi="XDPrime" w:cs="Consolas"/>
                <w:sz w:val="16"/>
                <w:szCs w:val="16"/>
              </w:rPr>
              <w:t>PHP.</w:t>
            </w:r>
          </w:p>
        </w:tc>
        <w:tc>
          <w:tcPr>
            <w:tcW w:w="1134" w:type="dxa"/>
            <w:vAlign w:val="center"/>
          </w:tcPr>
          <w:p w14:paraId="6EF9E059" w14:textId="57F8D81B" w:rsidR="005D7B39" w:rsidRPr="00231C2A" w:rsidRDefault="00D653AE" w:rsidP="00D653AE">
            <w:pPr>
              <w:spacing w:line="360" w:lineRule="auto"/>
              <w:rPr>
                <w:rFonts w:ascii="XDPrime" w:hAnsi="XDPrime" w:cs="Consolas"/>
                <w:sz w:val="16"/>
                <w:szCs w:val="16"/>
              </w:rPr>
            </w:pPr>
            <w:proofErr w:type="spellStart"/>
            <w:r>
              <w:rPr>
                <w:rFonts w:ascii="XDPrime" w:hAnsi="XDPrime" w:cs="Consolas"/>
                <w:sz w:val="16"/>
                <w:szCs w:val="16"/>
              </w:rPr>
              <w:t>Menerapkan</w:t>
            </w:r>
            <w:proofErr w:type="spellEnd"/>
            <w:r>
              <w:rPr>
                <w:rFonts w:ascii="XDPrime" w:hAnsi="XDPrime" w:cs="Consolas"/>
                <w:sz w:val="16"/>
                <w:szCs w:val="16"/>
              </w:rPr>
              <w:t xml:space="preserve"> </w:t>
            </w:r>
            <w:proofErr w:type="spellStart"/>
            <w:r>
              <w:rPr>
                <w:rFonts w:ascii="XDPrime" w:hAnsi="XDPrime" w:cs="Consolas"/>
                <w:sz w:val="16"/>
                <w:szCs w:val="16"/>
              </w:rPr>
              <w:t>pengembangan</w:t>
            </w:r>
            <w:proofErr w:type="spellEnd"/>
            <w:r>
              <w:rPr>
                <w:rFonts w:ascii="XDPrime" w:hAnsi="XDPrime" w:cs="Consolas"/>
                <w:sz w:val="16"/>
                <w:szCs w:val="16"/>
              </w:rPr>
              <w:t xml:space="preserve"> </w:t>
            </w:r>
            <w:proofErr w:type="spellStart"/>
            <w:r>
              <w:rPr>
                <w:rFonts w:ascii="XDPrime" w:hAnsi="XDPrime" w:cs="Consolas"/>
                <w:sz w:val="16"/>
                <w:szCs w:val="16"/>
              </w:rPr>
              <w:t>sistem</w:t>
            </w:r>
            <w:proofErr w:type="spellEnd"/>
            <w:r>
              <w:rPr>
                <w:rFonts w:ascii="XDPrime" w:hAnsi="XDPrime" w:cs="Consolas"/>
                <w:sz w:val="16"/>
                <w:szCs w:val="16"/>
              </w:rPr>
              <w:t xml:space="preserve"> E – Library </w:t>
            </w:r>
            <w:proofErr w:type="spellStart"/>
            <w:r>
              <w:rPr>
                <w:rFonts w:ascii="XDPrime" w:hAnsi="XDPrime" w:cs="Consolas"/>
                <w:sz w:val="16"/>
                <w:szCs w:val="16"/>
              </w:rPr>
              <w:t>dengan</w:t>
            </w:r>
            <w:proofErr w:type="spellEnd"/>
            <w:r>
              <w:rPr>
                <w:rFonts w:ascii="XDPrime" w:hAnsi="XDPrime" w:cs="Consolas"/>
                <w:sz w:val="16"/>
                <w:szCs w:val="16"/>
              </w:rPr>
              <w:t xml:space="preserve"> </w:t>
            </w:r>
            <w:proofErr w:type="spellStart"/>
            <w:r>
              <w:rPr>
                <w:rFonts w:ascii="XDPrime" w:hAnsi="XDPrime" w:cs="Consolas"/>
                <w:sz w:val="16"/>
                <w:szCs w:val="16"/>
              </w:rPr>
              <w:t>menggunakan</w:t>
            </w:r>
            <w:proofErr w:type="spellEnd"/>
            <w:r>
              <w:rPr>
                <w:rFonts w:ascii="XDPrime" w:hAnsi="XDPrime" w:cs="Consolas"/>
                <w:sz w:val="16"/>
                <w:szCs w:val="16"/>
              </w:rPr>
              <w:t xml:space="preserve"> </w:t>
            </w:r>
            <w:proofErr w:type="spellStart"/>
            <w:r>
              <w:rPr>
                <w:rFonts w:ascii="XDPrime" w:hAnsi="XDPrime" w:cs="Consolas"/>
                <w:sz w:val="16"/>
                <w:szCs w:val="16"/>
              </w:rPr>
              <w:t>bahasa</w:t>
            </w:r>
            <w:proofErr w:type="spellEnd"/>
            <w:r>
              <w:rPr>
                <w:rFonts w:ascii="XDPrime" w:hAnsi="XDPrime" w:cs="Consolas"/>
                <w:sz w:val="16"/>
                <w:szCs w:val="16"/>
              </w:rPr>
              <w:t xml:space="preserve"> </w:t>
            </w:r>
            <w:proofErr w:type="spellStart"/>
            <w:r>
              <w:rPr>
                <w:rFonts w:ascii="XDPrime" w:hAnsi="XDPrime" w:cs="Consolas"/>
                <w:sz w:val="16"/>
                <w:szCs w:val="16"/>
              </w:rPr>
              <w:t>dasar</w:t>
            </w:r>
            <w:proofErr w:type="spellEnd"/>
            <w:r>
              <w:rPr>
                <w:rFonts w:ascii="XDPrime" w:hAnsi="XDPrime" w:cs="Consolas"/>
                <w:sz w:val="16"/>
                <w:szCs w:val="16"/>
              </w:rPr>
              <w:t xml:space="preserve"> PHP </w:t>
            </w:r>
          </w:p>
        </w:tc>
      </w:tr>
      <w:tr w:rsidR="005D7B39" w14:paraId="32B0C6C9" w14:textId="0320B2DE" w:rsidTr="00D653AE">
        <w:tc>
          <w:tcPr>
            <w:tcW w:w="562" w:type="dxa"/>
            <w:vAlign w:val="center"/>
          </w:tcPr>
          <w:p w14:paraId="144AEB61" w14:textId="00876BAA" w:rsidR="005D7B39" w:rsidRPr="00231C2A" w:rsidRDefault="00D653AE" w:rsidP="00D653AE">
            <w:pPr>
              <w:spacing w:line="360" w:lineRule="auto"/>
              <w:rPr>
                <w:rFonts w:ascii="XDPrime" w:hAnsi="XDPrime" w:cs="Consolas"/>
                <w:sz w:val="16"/>
                <w:szCs w:val="16"/>
              </w:rPr>
            </w:pPr>
            <w:r>
              <w:rPr>
                <w:rFonts w:ascii="XDPrime" w:hAnsi="XDPrime" w:cs="Consolas"/>
                <w:sz w:val="16"/>
                <w:szCs w:val="16"/>
              </w:rPr>
              <w:t>3</w:t>
            </w:r>
          </w:p>
        </w:tc>
        <w:tc>
          <w:tcPr>
            <w:tcW w:w="1134" w:type="dxa"/>
            <w:vAlign w:val="center"/>
          </w:tcPr>
          <w:p w14:paraId="1934AAB4" w14:textId="5B0FB889" w:rsidR="005D7B39" w:rsidRPr="00231C2A" w:rsidRDefault="00D653AE" w:rsidP="00D653AE">
            <w:pPr>
              <w:spacing w:line="360" w:lineRule="auto"/>
              <w:rPr>
                <w:rFonts w:ascii="XDPrime" w:hAnsi="XDPrime" w:cs="Consolas"/>
                <w:sz w:val="16"/>
                <w:szCs w:val="16"/>
              </w:rPr>
            </w:pPr>
            <w:r w:rsidRPr="00D653AE">
              <w:rPr>
                <w:rFonts w:ascii="XDPrime" w:hAnsi="XDPrime" w:cs="Consolas"/>
                <w:sz w:val="16"/>
                <w:szCs w:val="16"/>
              </w:rPr>
              <w:t xml:space="preserve">Robby </w:t>
            </w:r>
            <w:proofErr w:type="spellStart"/>
            <w:r w:rsidRPr="00D653AE">
              <w:rPr>
                <w:rFonts w:ascii="XDPrime" w:hAnsi="XDPrime" w:cs="Consolas"/>
                <w:sz w:val="16"/>
                <w:szCs w:val="16"/>
              </w:rPr>
              <w:t>Yuli</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Endra</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Yuthsi</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Aprilinda</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Yanuarius</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lastRenderedPageBreak/>
              <w:t>Yanu</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Dharmawan</w:t>
            </w:r>
            <w:proofErr w:type="spellEnd"/>
            <w:r w:rsidRPr="00D653AE">
              <w:rPr>
                <w:rFonts w:ascii="XDPrime" w:hAnsi="XDPrime" w:cs="Consolas"/>
                <w:sz w:val="16"/>
                <w:szCs w:val="16"/>
              </w:rPr>
              <w:t>, Wahyu Ramadhan</w:t>
            </w:r>
          </w:p>
        </w:tc>
        <w:tc>
          <w:tcPr>
            <w:tcW w:w="1134" w:type="dxa"/>
            <w:vAlign w:val="center"/>
          </w:tcPr>
          <w:p w14:paraId="1485734A" w14:textId="4D5A4CB7" w:rsidR="005D7B39" w:rsidRPr="00231C2A" w:rsidRDefault="00D653AE" w:rsidP="00D653AE">
            <w:pPr>
              <w:spacing w:line="360" w:lineRule="auto"/>
              <w:rPr>
                <w:rFonts w:ascii="XDPrime" w:hAnsi="XDPrime" w:cs="Consolas"/>
                <w:sz w:val="16"/>
                <w:szCs w:val="16"/>
              </w:rPr>
            </w:pPr>
            <w:proofErr w:type="spellStart"/>
            <w:r w:rsidRPr="00D653AE">
              <w:rPr>
                <w:rFonts w:ascii="XDPrime" w:hAnsi="XDPrime" w:cs="Consolas"/>
                <w:sz w:val="16"/>
                <w:szCs w:val="16"/>
              </w:rPr>
              <w:lastRenderedPageBreak/>
              <w:t>Analisis</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Perbandingan</w:t>
            </w:r>
            <w:proofErr w:type="spellEnd"/>
            <w:r w:rsidRPr="00D653AE">
              <w:rPr>
                <w:rFonts w:ascii="XDPrime" w:hAnsi="XDPrime" w:cs="Consolas"/>
                <w:sz w:val="16"/>
                <w:szCs w:val="16"/>
              </w:rPr>
              <w:t xml:space="preserve"> Bahasa </w:t>
            </w:r>
            <w:proofErr w:type="spellStart"/>
            <w:r w:rsidRPr="00D653AE">
              <w:rPr>
                <w:rFonts w:ascii="XDPrime" w:hAnsi="XDPrime" w:cs="Consolas"/>
                <w:sz w:val="16"/>
                <w:szCs w:val="16"/>
              </w:rPr>
              <w:t>Pemrograma</w:t>
            </w:r>
            <w:r w:rsidRPr="00D653AE">
              <w:rPr>
                <w:rFonts w:ascii="XDPrime" w:hAnsi="XDPrime" w:cs="Consolas"/>
                <w:sz w:val="16"/>
                <w:szCs w:val="16"/>
              </w:rPr>
              <w:lastRenderedPageBreak/>
              <w:t>n</w:t>
            </w:r>
            <w:proofErr w:type="spellEnd"/>
            <w:r w:rsidRPr="00D653AE">
              <w:rPr>
                <w:rFonts w:ascii="XDPrime" w:hAnsi="XDPrime" w:cs="Consolas"/>
                <w:sz w:val="16"/>
                <w:szCs w:val="16"/>
              </w:rPr>
              <w:t xml:space="preserve"> PHP Laravel </w:t>
            </w:r>
            <w:proofErr w:type="spellStart"/>
            <w:r w:rsidRPr="00D653AE">
              <w:rPr>
                <w:rFonts w:ascii="XDPrime" w:hAnsi="XDPrime" w:cs="Consolas"/>
                <w:sz w:val="16"/>
                <w:szCs w:val="16"/>
              </w:rPr>
              <w:t>dengan</w:t>
            </w:r>
            <w:proofErr w:type="spellEnd"/>
            <w:r w:rsidRPr="00D653AE">
              <w:rPr>
                <w:rFonts w:ascii="XDPrime" w:hAnsi="XDPrime" w:cs="Consolas"/>
                <w:sz w:val="16"/>
                <w:szCs w:val="16"/>
              </w:rPr>
              <w:t xml:space="preserve"> PHP Native pada </w:t>
            </w:r>
            <w:proofErr w:type="spellStart"/>
            <w:r w:rsidRPr="00D653AE">
              <w:rPr>
                <w:rFonts w:ascii="XDPrime" w:hAnsi="XDPrime" w:cs="Consolas"/>
                <w:sz w:val="16"/>
                <w:szCs w:val="16"/>
              </w:rPr>
              <w:t>Pengembangan</w:t>
            </w:r>
            <w:proofErr w:type="spellEnd"/>
            <w:r w:rsidRPr="00D653AE">
              <w:rPr>
                <w:rFonts w:ascii="XDPrime" w:hAnsi="XDPrime" w:cs="Consolas"/>
                <w:sz w:val="16"/>
                <w:szCs w:val="16"/>
              </w:rPr>
              <w:t xml:space="preserve"> Website</w:t>
            </w:r>
            <w:r w:rsidR="00472738">
              <w:rPr>
                <w:rFonts w:ascii="XDPrime" w:hAnsi="XDPrime" w:cs="Consolas"/>
                <w:sz w:val="16"/>
                <w:szCs w:val="16"/>
              </w:rPr>
              <w:fldChar w:fldCharType="begin" w:fldLock="1"/>
            </w:r>
            <w:r w:rsidR="00472738">
              <w:rPr>
                <w:rFonts w:ascii="XDPrime" w:hAnsi="XDPrime" w:cs="Consolas"/>
                <w:sz w:val="16"/>
                <w:szCs w:val="16"/>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472738">
              <w:rPr>
                <w:rFonts w:ascii="XDPrime" w:hAnsi="XDPrime" w:cs="Consolas"/>
                <w:sz w:val="16"/>
                <w:szCs w:val="16"/>
              </w:rPr>
              <w:fldChar w:fldCharType="separate"/>
            </w:r>
            <w:r w:rsidR="00472738" w:rsidRPr="00472738">
              <w:rPr>
                <w:rFonts w:ascii="XDPrime" w:hAnsi="XDPrime" w:cs="Consolas"/>
                <w:noProof/>
                <w:sz w:val="16"/>
                <w:szCs w:val="16"/>
              </w:rPr>
              <w:t>[5]</w:t>
            </w:r>
            <w:r w:rsidR="00472738">
              <w:rPr>
                <w:rFonts w:ascii="XDPrime" w:hAnsi="XDPrime" w:cs="Consolas"/>
                <w:sz w:val="16"/>
                <w:szCs w:val="16"/>
              </w:rPr>
              <w:fldChar w:fldCharType="end"/>
            </w:r>
          </w:p>
        </w:tc>
        <w:tc>
          <w:tcPr>
            <w:tcW w:w="709" w:type="dxa"/>
            <w:vAlign w:val="center"/>
          </w:tcPr>
          <w:p w14:paraId="06F651E7" w14:textId="5355FAD6" w:rsidR="005D7B39" w:rsidRPr="00231C2A" w:rsidRDefault="00D653AE" w:rsidP="00D653AE">
            <w:pPr>
              <w:spacing w:line="360" w:lineRule="auto"/>
              <w:rPr>
                <w:rFonts w:ascii="XDPrime" w:hAnsi="XDPrime" w:cs="Consolas"/>
                <w:sz w:val="16"/>
                <w:szCs w:val="16"/>
              </w:rPr>
            </w:pPr>
            <w:r>
              <w:rPr>
                <w:rFonts w:ascii="XDPrime" w:hAnsi="XDPrime" w:cs="Consolas"/>
                <w:sz w:val="16"/>
                <w:szCs w:val="16"/>
              </w:rPr>
              <w:lastRenderedPageBreak/>
              <w:t>2021</w:t>
            </w:r>
          </w:p>
        </w:tc>
        <w:tc>
          <w:tcPr>
            <w:tcW w:w="1276" w:type="dxa"/>
            <w:vAlign w:val="center"/>
          </w:tcPr>
          <w:p w14:paraId="5F3CE1AD" w14:textId="748128C1" w:rsidR="005D7B39" w:rsidRPr="00231C2A" w:rsidRDefault="00D653AE" w:rsidP="00D653AE">
            <w:pPr>
              <w:spacing w:line="360" w:lineRule="auto"/>
              <w:rPr>
                <w:rFonts w:ascii="XDPrime" w:hAnsi="XDPrime" w:cs="Consolas"/>
                <w:sz w:val="16"/>
                <w:szCs w:val="16"/>
              </w:rPr>
            </w:pPr>
            <w:proofErr w:type="spellStart"/>
            <w:r>
              <w:rPr>
                <w:rFonts w:ascii="XDPrime" w:hAnsi="XDPrime" w:cs="Consolas"/>
                <w:sz w:val="16"/>
                <w:szCs w:val="16"/>
              </w:rPr>
              <w:t>Menjelaskan</w:t>
            </w:r>
            <w:proofErr w:type="spellEnd"/>
            <w:r>
              <w:rPr>
                <w:rFonts w:ascii="XDPrime" w:hAnsi="XDPrime" w:cs="Consolas"/>
                <w:sz w:val="16"/>
                <w:szCs w:val="16"/>
              </w:rPr>
              <w:t xml:space="preserve"> </w:t>
            </w:r>
            <w:proofErr w:type="spellStart"/>
            <w:r>
              <w:rPr>
                <w:rFonts w:ascii="XDPrime" w:hAnsi="XDPrime" w:cs="Consolas"/>
                <w:sz w:val="16"/>
                <w:szCs w:val="16"/>
              </w:rPr>
              <w:t>perbandingan</w:t>
            </w:r>
            <w:proofErr w:type="spellEnd"/>
            <w:r>
              <w:rPr>
                <w:rFonts w:ascii="XDPrime" w:hAnsi="XDPrime" w:cs="Consolas"/>
                <w:sz w:val="16"/>
                <w:szCs w:val="16"/>
              </w:rPr>
              <w:t xml:space="preserve"> </w:t>
            </w:r>
            <w:proofErr w:type="spellStart"/>
            <w:r>
              <w:rPr>
                <w:rFonts w:ascii="XDPrime" w:hAnsi="XDPrime" w:cs="Consolas"/>
                <w:sz w:val="16"/>
                <w:szCs w:val="16"/>
              </w:rPr>
              <w:t>bahasa</w:t>
            </w:r>
            <w:proofErr w:type="spellEnd"/>
            <w:r>
              <w:rPr>
                <w:rFonts w:ascii="XDPrime" w:hAnsi="XDPrime" w:cs="Consolas"/>
                <w:sz w:val="16"/>
                <w:szCs w:val="16"/>
              </w:rPr>
              <w:t xml:space="preserve"> </w:t>
            </w:r>
            <w:proofErr w:type="spellStart"/>
            <w:r>
              <w:rPr>
                <w:rFonts w:ascii="XDPrime" w:hAnsi="XDPrime" w:cs="Consolas"/>
                <w:sz w:val="16"/>
                <w:szCs w:val="16"/>
              </w:rPr>
              <w:t>pemrograman</w:t>
            </w:r>
            <w:proofErr w:type="spellEnd"/>
            <w:r>
              <w:rPr>
                <w:rFonts w:ascii="XDPrime" w:hAnsi="XDPrime" w:cs="Consolas"/>
                <w:sz w:val="16"/>
                <w:szCs w:val="16"/>
              </w:rPr>
              <w:t xml:space="preserve"> </w:t>
            </w:r>
            <w:r>
              <w:rPr>
                <w:rFonts w:ascii="XDPrime" w:hAnsi="XDPrime" w:cs="Consolas"/>
                <w:sz w:val="16"/>
                <w:szCs w:val="16"/>
              </w:rPr>
              <w:lastRenderedPageBreak/>
              <w:t xml:space="preserve">PHP Laravel </w:t>
            </w:r>
            <w:proofErr w:type="spellStart"/>
            <w:r>
              <w:rPr>
                <w:rFonts w:ascii="XDPrime" w:hAnsi="XDPrime" w:cs="Consolas"/>
                <w:sz w:val="16"/>
                <w:szCs w:val="16"/>
              </w:rPr>
              <w:t>dengan</w:t>
            </w:r>
            <w:proofErr w:type="spellEnd"/>
            <w:r>
              <w:rPr>
                <w:rFonts w:ascii="XDPrime" w:hAnsi="XDPrime" w:cs="Consolas"/>
                <w:sz w:val="16"/>
                <w:szCs w:val="16"/>
              </w:rPr>
              <w:t xml:space="preserve"> PHP Native</w:t>
            </w:r>
          </w:p>
        </w:tc>
        <w:tc>
          <w:tcPr>
            <w:tcW w:w="1134" w:type="dxa"/>
            <w:vAlign w:val="center"/>
          </w:tcPr>
          <w:p w14:paraId="187A9DEE" w14:textId="002E5F3B" w:rsidR="005D7B39" w:rsidRPr="00231C2A" w:rsidRDefault="00D653AE" w:rsidP="00D653AE">
            <w:pPr>
              <w:spacing w:line="360" w:lineRule="auto"/>
              <w:rPr>
                <w:rFonts w:ascii="XDPrime" w:hAnsi="XDPrime" w:cs="Consolas"/>
                <w:sz w:val="16"/>
                <w:szCs w:val="16"/>
              </w:rPr>
            </w:pPr>
            <w:proofErr w:type="spellStart"/>
            <w:r>
              <w:rPr>
                <w:rFonts w:ascii="XDPrime" w:hAnsi="XDPrime" w:cs="Consolas"/>
                <w:sz w:val="16"/>
                <w:szCs w:val="16"/>
              </w:rPr>
              <w:lastRenderedPageBreak/>
              <w:t>Mempelajari</w:t>
            </w:r>
            <w:proofErr w:type="spellEnd"/>
            <w:r>
              <w:rPr>
                <w:rFonts w:ascii="XDPrime" w:hAnsi="XDPrime" w:cs="Consolas"/>
                <w:sz w:val="16"/>
                <w:szCs w:val="16"/>
              </w:rPr>
              <w:t xml:space="preserve"> </w:t>
            </w:r>
            <w:proofErr w:type="spellStart"/>
            <w:r>
              <w:rPr>
                <w:rFonts w:ascii="XDPrime" w:hAnsi="XDPrime" w:cs="Consolas"/>
                <w:sz w:val="16"/>
                <w:szCs w:val="16"/>
              </w:rPr>
              <w:t>perbandingan</w:t>
            </w:r>
            <w:proofErr w:type="spellEnd"/>
            <w:r>
              <w:rPr>
                <w:rFonts w:ascii="XDPrime" w:hAnsi="XDPrime" w:cs="Consolas"/>
                <w:sz w:val="16"/>
                <w:szCs w:val="16"/>
              </w:rPr>
              <w:t xml:space="preserve"> </w:t>
            </w:r>
            <w:proofErr w:type="spellStart"/>
            <w:r>
              <w:rPr>
                <w:rFonts w:ascii="XDPrime" w:hAnsi="XDPrime" w:cs="Consolas"/>
                <w:sz w:val="16"/>
                <w:szCs w:val="16"/>
              </w:rPr>
              <w:t>bahasa</w:t>
            </w:r>
            <w:proofErr w:type="spellEnd"/>
            <w:r>
              <w:rPr>
                <w:rFonts w:ascii="XDPrime" w:hAnsi="XDPrime" w:cs="Consolas"/>
                <w:sz w:val="16"/>
                <w:szCs w:val="16"/>
              </w:rPr>
              <w:t xml:space="preserve"> </w:t>
            </w:r>
            <w:proofErr w:type="spellStart"/>
            <w:r>
              <w:rPr>
                <w:rFonts w:ascii="XDPrime" w:hAnsi="XDPrime" w:cs="Consolas"/>
                <w:sz w:val="16"/>
                <w:szCs w:val="16"/>
              </w:rPr>
              <w:t>pemrograma</w:t>
            </w:r>
            <w:r>
              <w:rPr>
                <w:rFonts w:ascii="XDPrime" w:hAnsi="XDPrime" w:cs="Consolas"/>
                <w:sz w:val="16"/>
                <w:szCs w:val="16"/>
              </w:rPr>
              <w:lastRenderedPageBreak/>
              <w:t>n</w:t>
            </w:r>
            <w:proofErr w:type="spellEnd"/>
            <w:r>
              <w:rPr>
                <w:rFonts w:ascii="XDPrime" w:hAnsi="XDPrime" w:cs="Consolas"/>
                <w:sz w:val="16"/>
                <w:szCs w:val="16"/>
              </w:rPr>
              <w:t xml:space="preserve"> PHP Laravel </w:t>
            </w:r>
            <w:proofErr w:type="spellStart"/>
            <w:r>
              <w:rPr>
                <w:rFonts w:ascii="XDPrime" w:hAnsi="XDPrime" w:cs="Consolas"/>
                <w:sz w:val="16"/>
                <w:szCs w:val="16"/>
              </w:rPr>
              <w:t>dengan</w:t>
            </w:r>
            <w:proofErr w:type="spellEnd"/>
            <w:r>
              <w:rPr>
                <w:rFonts w:ascii="XDPrime" w:hAnsi="XDPrime" w:cs="Consolas"/>
                <w:sz w:val="16"/>
                <w:szCs w:val="16"/>
              </w:rPr>
              <w:t xml:space="preserve"> PHP Native</w:t>
            </w:r>
          </w:p>
        </w:tc>
      </w:tr>
      <w:tr w:rsidR="005D7B39" w14:paraId="4701F63F" w14:textId="33097E8B" w:rsidTr="005D7B39">
        <w:tc>
          <w:tcPr>
            <w:tcW w:w="562" w:type="dxa"/>
          </w:tcPr>
          <w:p w14:paraId="42C6EBE1" w14:textId="0E0815A1" w:rsidR="005D7B39" w:rsidRPr="00231C2A" w:rsidRDefault="00D653AE" w:rsidP="003228A1">
            <w:pPr>
              <w:spacing w:line="360" w:lineRule="auto"/>
              <w:jc w:val="both"/>
              <w:rPr>
                <w:rFonts w:ascii="XDPrime" w:hAnsi="XDPrime" w:cs="Consolas"/>
                <w:sz w:val="16"/>
                <w:szCs w:val="16"/>
              </w:rPr>
            </w:pPr>
            <w:r>
              <w:rPr>
                <w:rFonts w:ascii="XDPrime" w:hAnsi="XDPrime" w:cs="Consolas"/>
                <w:sz w:val="16"/>
                <w:szCs w:val="16"/>
              </w:rPr>
              <w:lastRenderedPageBreak/>
              <w:t>4</w:t>
            </w:r>
          </w:p>
        </w:tc>
        <w:tc>
          <w:tcPr>
            <w:tcW w:w="1134" w:type="dxa"/>
          </w:tcPr>
          <w:p w14:paraId="6453EEED" w14:textId="215AD517" w:rsidR="005D7B39" w:rsidRPr="00231C2A" w:rsidRDefault="00474F59" w:rsidP="003228A1">
            <w:pPr>
              <w:spacing w:line="360" w:lineRule="auto"/>
              <w:jc w:val="both"/>
              <w:rPr>
                <w:rFonts w:ascii="XDPrime" w:hAnsi="XDPrime" w:cs="Consolas"/>
                <w:sz w:val="16"/>
                <w:szCs w:val="16"/>
              </w:rPr>
            </w:pPr>
            <w:proofErr w:type="spellStart"/>
            <w:r w:rsidRPr="00474F59">
              <w:rPr>
                <w:rFonts w:ascii="XDPrime" w:hAnsi="XDPrime" w:cs="Consolas"/>
                <w:sz w:val="16"/>
                <w:szCs w:val="16"/>
              </w:rPr>
              <w:t>Fredi</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Fidek</w:t>
            </w:r>
            <w:proofErr w:type="spellEnd"/>
            <w:r w:rsidRPr="00474F59">
              <w:rPr>
                <w:rFonts w:ascii="XDPrime" w:hAnsi="XDPrime" w:cs="Consolas"/>
                <w:sz w:val="16"/>
                <w:szCs w:val="16"/>
              </w:rPr>
              <w:t xml:space="preserve"> Theo, Virginia </w:t>
            </w:r>
            <w:proofErr w:type="spellStart"/>
            <w:r w:rsidRPr="00474F59">
              <w:rPr>
                <w:rFonts w:ascii="XDPrime" w:hAnsi="XDPrime" w:cs="Consolas"/>
                <w:sz w:val="16"/>
                <w:szCs w:val="16"/>
              </w:rPr>
              <w:t>Tulenan</w:t>
            </w:r>
            <w:proofErr w:type="spellEnd"/>
            <w:r w:rsidRPr="00474F59">
              <w:rPr>
                <w:rFonts w:ascii="XDPrime" w:hAnsi="XDPrime" w:cs="Consolas"/>
                <w:sz w:val="16"/>
                <w:szCs w:val="16"/>
              </w:rPr>
              <w:t>, Alwin</w:t>
            </w:r>
            <w:r>
              <w:rPr>
                <w:rFonts w:ascii="XDPrime" w:hAnsi="XDPrime" w:cs="Consolas"/>
                <w:sz w:val="16"/>
                <w:szCs w:val="16"/>
              </w:rPr>
              <w:t xml:space="preserve"> </w:t>
            </w:r>
            <w:proofErr w:type="spellStart"/>
            <w:r w:rsidRPr="00474F59">
              <w:rPr>
                <w:rFonts w:ascii="XDPrime" w:hAnsi="XDPrime" w:cs="Consolas"/>
                <w:sz w:val="16"/>
                <w:szCs w:val="16"/>
              </w:rPr>
              <w:t>Sambul</w:t>
            </w:r>
            <w:proofErr w:type="spellEnd"/>
          </w:p>
        </w:tc>
        <w:tc>
          <w:tcPr>
            <w:tcW w:w="1134" w:type="dxa"/>
          </w:tcPr>
          <w:p w14:paraId="0301F249" w14:textId="070FDDBB" w:rsidR="005D7B39" w:rsidRPr="00231C2A" w:rsidRDefault="00D653AE" w:rsidP="003228A1">
            <w:pPr>
              <w:spacing w:line="360" w:lineRule="auto"/>
              <w:jc w:val="both"/>
              <w:rPr>
                <w:rFonts w:ascii="XDPrime" w:hAnsi="XDPrime" w:cs="Consolas"/>
                <w:sz w:val="16"/>
                <w:szCs w:val="16"/>
              </w:rPr>
            </w:pPr>
            <w:proofErr w:type="spellStart"/>
            <w:r w:rsidRPr="00D653AE">
              <w:rPr>
                <w:rFonts w:ascii="XDPrime" w:hAnsi="XDPrime" w:cs="Consolas"/>
                <w:sz w:val="16"/>
                <w:szCs w:val="16"/>
              </w:rPr>
              <w:t>Rancang</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Bangun</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Aplikasi</w:t>
            </w:r>
            <w:proofErr w:type="spellEnd"/>
            <w:r w:rsidRPr="00D653AE">
              <w:rPr>
                <w:rFonts w:ascii="XDPrime" w:hAnsi="XDPrime" w:cs="Consolas"/>
                <w:sz w:val="16"/>
                <w:szCs w:val="16"/>
              </w:rPr>
              <w:t xml:space="preserve"> Digital Library Universitas Sam </w:t>
            </w:r>
            <w:proofErr w:type="spellStart"/>
            <w:r w:rsidRPr="00D653AE">
              <w:rPr>
                <w:rFonts w:ascii="XDPrime" w:hAnsi="XDPrime" w:cs="Consolas"/>
                <w:sz w:val="16"/>
                <w:szCs w:val="16"/>
              </w:rPr>
              <w:t>Ratulangi</w:t>
            </w:r>
            <w:proofErr w:type="spellEnd"/>
            <w:r w:rsidR="00472738">
              <w:rPr>
                <w:rFonts w:ascii="XDPrime" w:hAnsi="XDPrime" w:cs="Consolas"/>
                <w:sz w:val="16"/>
                <w:szCs w:val="16"/>
              </w:rPr>
              <w:fldChar w:fldCharType="begin" w:fldLock="1"/>
            </w:r>
            <w:r w:rsidR="00472738">
              <w:rPr>
                <w:rFonts w:ascii="XDPrime" w:hAnsi="XDPrime" w:cs="Consolas"/>
                <w:sz w:val="16"/>
                <w:szCs w:val="16"/>
              </w:rPr>
              <w:instrText>ADDIN CSL_CITATION {"citationItems":[{"id":"ITEM-1","itemData":{"abstract":"Abstract — The library is a means for students to study or find information / references that must be owned by every university. With the development of technology, people think that they can work more effectively and efficiently. One of them is to make conventional systems into computerized systems. By utilizing library applications, students can be more effective and efficient in finding information / references and borrowing books. The purpose of this research is to produce the Sam Ratulangi University Digital Library Application. This application is made based on the website. The method used is SDLC (Software Development Life Cycle ) with a waterfal model which is divided into 5 stages, that is : Analysis, Design, Code, Testing, and Maintenance. The software for program design and implementation uses xampp as a web server, phpMySqL as a database and Sublime Text 3 as an editor for writing PHP and HTML files. In this research, it can be seen that the application can be used not just a means to find information / references from books or local content that exist, but can also be used as a means to assist students in borrowing and reading books or local digital content. Keywords — Library, Applicati","author":[{"dropping-particle":"","family":"Theo","given":"Fredi Fidek","non-dropping-particle":"","parse-names":false,"suffix":""},{"dropping-particle":"","family":"Tulenan","given":"Virginia","non-dropping-particle":"","parse-names":false,"suffix":""},{"dropping-particle":"","family":"Sambul","given":"Alwin","non-dropping-particle":"","parse-names":false,"suffix":""}],"container-title":"Jurnal Teknik Informatika","id":"ITEM-1","issue":"4","issued":{"date-parts":[["2020"]]},"page":"271-282","title":"Rancang Bangun Aplikasi Digital Library Universitas Sam Ratulangi","type":"article-journal","volume":"15"},"uris":["http://www.mendeley.com/documents/?uuid=fd48814a-2a4a-4874-8c19-b088c25fdd6b"]}],"mendeley":{"formattedCitation":"[11]","plainTextFormattedCitation":"[11]","previouslyFormattedCitation":"[11]"},"properties":{"noteIndex":0},"schema":"https://github.com/citation-style-language/schema/raw/master/csl-citation.json"}</w:instrText>
            </w:r>
            <w:r w:rsidR="00472738">
              <w:rPr>
                <w:rFonts w:ascii="XDPrime" w:hAnsi="XDPrime" w:cs="Consolas"/>
                <w:sz w:val="16"/>
                <w:szCs w:val="16"/>
              </w:rPr>
              <w:fldChar w:fldCharType="separate"/>
            </w:r>
            <w:r w:rsidR="00472738" w:rsidRPr="00472738">
              <w:rPr>
                <w:rFonts w:ascii="XDPrime" w:hAnsi="XDPrime" w:cs="Consolas"/>
                <w:noProof/>
                <w:sz w:val="16"/>
                <w:szCs w:val="16"/>
              </w:rPr>
              <w:t>[11]</w:t>
            </w:r>
            <w:r w:rsidR="00472738">
              <w:rPr>
                <w:rFonts w:ascii="XDPrime" w:hAnsi="XDPrime" w:cs="Consolas"/>
                <w:sz w:val="16"/>
                <w:szCs w:val="16"/>
              </w:rPr>
              <w:fldChar w:fldCharType="end"/>
            </w:r>
          </w:p>
        </w:tc>
        <w:tc>
          <w:tcPr>
            <w:tcW w:w="709" w:type="dxa"/>
          </w:tcPr>
          <w:p w14:paraId="7954D87C" w14:textId="26AD8EB9" w:rsidR="005D7B39" w:rsidRPr="00231C2A" w:rsidRDefault="00474F59" w:rsidP="003228A1">
            <w:pPr>
              <w:spacing w:line="360" w:lineRule="auto"/>
              <w:jc w:val="both"/>
              <w:rPr>
                <w:rFonts w:ascii="XDPrime" w:hAnsi="XDPrime" w:cs="Consolas"/>
                <w:sz w:val="16"/>
                <w:szCs w:val="16"/>
              </w:rPr>
            </w:pPr>
            <w:r>
              <w:rPr>
                <w:rFonts w:ascii="XDPrime" w:hAnsi="XDPrime" w:cs="Consolas"/>
                <w:sz w:val="16"/>
                <w:szCs w:val="16"/>
              </w:rPr>
              <w:t>2020</w:t>
            </w:r>
          </w:p>
        </w:tc>
        <w:tc>
          <w:tcPr>
            <w:tcW w:w="1276" w:type="dxa"/>
          </w:tcPr>
          <w:p w14:paraId="5142EBD7" w14:textId="52A46CDF" w:rsidR="005D7B39" w:rsidRPr="00231C2A" w:rsidRDefault="00474F59" w:rsidP="003228A1">
            <w:pPr>
              <w:spacing w:line="360" w:lineRule="auto"/>
              <w:jc w:val="both"/>
              <w:rPr>
                <w:rFonts w:ascii="XDPrime" w:hAnsi="XDPrime" w:cs="Consolas"/>
                <w:sz w:val="16"/>
                <w:szCs w:val="16"/>
              </w:rPr>
            </w:pPr>
            <w:proofErr w:type="spellStart"/>
            <w:r>
              <w:rPr>
                <w:rFonts w:ascii="XDPrime" w:hAnsi="XDPrime" w:cs="Consolas"/>
                <w:sz w:val="16"/>
                <w:szCs w:val="16"/>
              </w:rPr>
              <w:t>Menerapkan</w:t>
            </w:r>
            <w:proofErr w:type="spellEnd"/>
            <w:r>
              <w:rPr>
                <w:rFonts w:ascii="XDPrime" w:hAnsi="XDPrime" w:cs="Consolas"/>
                <w:sz w:val="16"/>
                <w:szCs w:val="16"/>
              </w:rPr>
              <w:t xml:space="preserve"> </w:t>
            </w:r>
            <w:proofErr w:type="spellStart"/>
            <w:r>
              <w:rPr>
                <w:rFonts w:ascii="XDPrime" w:hAnsi="XDPrime" w:cs="Consolas"/>
                <w:sz w:val="16"/>
                <w:szCs w:val="16"/>
              </w:rPr>
              <w:t>pengembangan</w:t>
            </w:r>
            <w:proofErr w:type="spellEnd"/>
            <w:r>
              <w:rPr>
                <w:rFonts w:ascii="XDPrime" w:hAnsi="XDPrime" w:cs="Consolas"/>
                <w:sz w:val="16"/>
                <w:szCs w:val="16"/>
              </w:rPr>
              <w:t xml:space="preserve"> E – Library </w:t>
            </w:r>
            <w:proofErr w:type="spellStart"/>
            <w:r>
              <w:rPr>
                <w:rFonts w:ascii="XDPrime" w:hAnsi="XDPrime" w:cs="Consolas"/>
                <w:sz w:val="16"/>
                <w:szCs w:val="16"/>
              </w:rPr>
              <w:t>menggunakan</w:t>
            </w:r>
            <w:proofErr w:type="spellEnd"/>
            <w:r>
              <w:rPr>
                <w:rFonts w:ascii="XDPrime" w:hAnsi="XDPrime" w:cs="Consolas"/>
                <w:sz w:val="16"/>
                <w:szCs w:val="16"/>
              </w:rPr>
              <w:t xml:space="preserve"> </w:t>
            </w:r>
            <w:proofErr w:type="spellStart"/>
            <w:r>
              <w:rPr>
                <w:rFonts w:ascii="XDPrime" w:hAnsi="XDPrime" w:cs="Consolas"/>
                <w:sz w:val="16"/>
                <w:szCs w:val="16"/>
              </w:rPr>
              <w:t>bahasa</w:t>
            </w:r>
            <w:proofErr w:type="spellEnd"/>
            <w:r>
              <w:rPr>
                <w:rFonts w:ascii="XDPrime" w:hAnsi="XDPrime" w:cs="Consolas"/>
                <w:sz w:val="16"/>
                <w:szCs w:val="16"/>
              </w:rPr>
              <w:t xml:space="preserve"> </w:t>
            </w:r>
            <w:proofErr w:type="spellStart"/>
            <w:r>
              <w:rPr>
                <w:rFonts w:ascii="XDPrime" w:hAnsi="XDPrime" w:cs="Consolas"/>
                <w:sz w:val="16"/>
                <w:szCs w:val="16"/>
              </w:rPr>
              <w:t>pemrograman</w:t>
            </w:r>
            <w:proofErr w:type="spellEnd"/>
            <w:r>
              <w:rPr>
                <w:rFonts w:ascii="XDPrime" w:hAnsi="XDPrime" w:cs="Consolas"/>
                <w:sz w:val="16"/>
                <w:szCs w:val="16"/>
              </w:rPr>
              <w:t xml:space="preserve"> PHP </w:t>
            </w:r>
            <w:proofErr w:type="spellStart"/>
            <w:r>
              <w:rPr>
                <w:rFonts w:ascii="XDPrime" w:hAnsi="XDPrime" w:cs="Consolas"/>
                <w:sz w:val="16"/>
                <w:szCs w:val="16"/>
              </w:rPr>
              <w:t>Codeigniter</w:t>
            </w:r>
            <w:proofErr w:type="spellEnd"/>
            <w:r>
              <w:rPr>
                <w:rFonts w:ascii="XDPrime" w:hAnsi="XDPrime" w:cs="Consolas"/>
                <w:sz w:val="16"/>
                <w:szCs w:val="16"/>
              </w:rPr>
              <w:t xml:space="preserve"> </w:t>
            </w:r>
            <w:proofErr w:type="gramStart"/>
            <w:r>
              <w:rPr>
                <w:rFonts w:ascii="XDPrime" w:hAnsi="XDPrime" w:cs="Consolas"/>
                <w:sz w:val="16"/>
                <w:szCs w:val="16"/>
              </w:rPr>
              <w:t>dan  Database</w:t>
            </w:r>
            <w:proofErr w:type="gramEnd"/>
            <w:r>
              <w:rPr>
                <w:rFonts w:ascii="XDPrime" w:hAnsi="XDPrime" w:cs="Consolas"/>
                <w:sz w:val="16"/>
                <w:szCs w:val="16"/>
              </w:rPr>
              <w:t xml:space="preserve"> MySQL</w:t>
            </w:r>
          </w:p>
        </w:tc>
        <w:tc>
          <w:tcPr>
            <w:tcW w:w="1134" w:type="dxa"/>
          </w:tcPr>
          <w:p w14:paraId="0E486521" w14:textId="03B11F21" w:rsidR="005D7B39" w:rsidRPr="00231C2A" w:rsidRDefault="00474F59" w:rsidP="003228A1">
            <w:pPr>
              <w:spacing w:line="360" w:lineRule="auto"/>
              <w:jc w:val="both"/>
              <w:rPr>
                <w:rFonts w:ascii="XDPrime" w:hAnsi="XDPrime" w:cs="Consolas"/>
                <w:sz w:val="16"/>
                <w:szCs w:val="16"/>
              </w:rPr>
            </w:pPr>
            <w:proofErr w:type="spellStart"/>
            <w:r>
              <w:rPr>
                <w:rFonts w:ascii="XDPrime" w:hAnsi="XDPrime" w:cs="Consolas"/>
                <w:sz w:val="16"/>
                <w:szCs w:val="16"/>
              </w:rPr>
              <w:t>Menerapkan</w:t>
            </w:r>
            <w:proofErr w:type="spellEnd"/>
            <w:r>
              <w:rPr>
                <w:rFonts w:ascii="XDPrime" w:hAnsi="XDPrime" w:cs="Consolas"/>
                <w:sz w:val="16"/>
                <w:szCs w:val="16"/>
              </w:rPr>
              <w:t xml:space="preserve"> </w:t>
            </w:r>
            <w:proofErr w:type="spellStart"/>
            <w:r>
              <w:rPr>
                <w:rFonts w:ascii="XDPrime" w:hAnsi="XDPrime" w:cs="Consolas"/>
                <w:sz w:val="16"/>
                <w:szCs w:val="16"/>
              </w:rPr>
              <w:t>pengembangan</w:t>
            </w:r>
            <w:proofErr w:type="spellEnd"/>
            <w:r>
              <w:rPr>
                <w:rFonts w:ascii="XDPrime" w:hAnsi="XDPrime" w:cs="Consolas"/>
                <w:sz w:val="16"/>
                <w:szCs w:val="16"/>
              </w:rPr>
              <w:t xml:space="preserve"> E – Library </w:t>
            </w:r>
            <w:proofErr w:type="spellStart"/>
            <w:r>
              <w:rPr>
                <w:rFonts w:ascii="XDPrime" w:hAnsi="XDPrime" w:cs="Consolas"/>
                <w:sz w:val="16"/>
                <w:szCs w:val="16"/>
              </w:rPr>
              <w:t>menggunakan</w:t>
            </w:r>
            <w:proofErr w:type="spellEnd"/>
            <w:r>
              <w:rPr>
                <w:rFonts w:ascii="XDPrime" w:hAnsi="XDPrime" w:cs="Consolas"/>
                <w:sz w:val="16"/>
                <w:szCs w:val="16"/>
              </w:rPr>
              <w:t xml:space="preserve"> Database MySQL</w:t>
            </w:r>
            <w:r>
              <w:rPr>
                <w:rFonts w:ascii="XDPrime" w:hAnsi="XDPrime" w:cs="Consolas"/>
                <w:sz w:val="16"/>
                <w:szCs w:val="16"/>
              </w:rPr>
              <w:t xml:space="preserve"> </w:t>
            </w:r>
          </w:p>
        </w:tc>
      </w:tr>
      <w:tr w:rsidR="005D7B39" w14:paraId="2EB1F478" w14:textId="0A5C532C" w:rsidTr="00474F59">
        <w:tc>
          <w:tcPr>
            <w:tcW w:w="562" w:type="dxa"/>
            <w:vAlign w:val="center"/>
          </w:tcPr>
          <w:p w14:paraId="3150A9A0" w14:textId="3D03F979" w:rsidR="005D7B39" w:rsidRPr="00231C2A" w:rsidRDefault="00474F59" w:rsidP="00474F59">
            <w:pPr>
              <w:spacing w:line="360" w:lineRule="auto"/>
              <w:rPr>
                <w:rFonts w:ascii="XDPrime" w:hAnsi="XDPrime" w:cs="Consolas"/>
                <w:sz w:val="16"/>
                <w:szCs w:val="16"/>
              </w:rPr>
            </w:pPr>
            <w:r>
              <w:rPr>
                <w:rFonts w:ascii="XDPrime" w:hAnsi="XDPrime" w:cs="Consolas"/>
                <w:sz w:val="16"/>
                <w:szCs w:val="16"/>
              </w:rPr>
              <w:t>5</w:t>
            </w:r>
          </w:p>
        </w:tc>
        <w:tc>
          <w:tcPr>
            <w:tcW w:w="1134" w:type="dxa"/>
            <w:vAlign w:val="center"/>
          </w:tcPr>
          <w:p w14:paraId="7E8837B0" w14:textId="0FA13477" w:rsidR="005D7B39" w:rsidRPr="00231C2A" w:rsidRDefault="00474F59" w:rsidP="00474F59">
            <w:pPr>
              <w:spacing w:line="360" w:lineRule="auto"/>
              <w:rPr>
                <w:rFonts w:ascii="XDPrime" w:hAnsi="XDPrime" w:cs="Consolas"/>
                <w:sz w:val="16"/>
                <w:szCs w:val="16"/>
              </w:rPr>
            </w:pPr>
            <w:r w:rsidRPr="00474F59">
              <w:rPr>
                <w:rFonts w:ascii="XDPrime" w:hAnsi="XDPrime" w:cs="Consolas"/>
                <w:sz w:val="16"/>
                <w:szCs w:val="16"/>
              </w:rPr>
              <w:t xml:space="preserve">Emi Sita </w:t>
            </w:r>
            <w:proofErr w:type="spellStart"/>
            <w:r w:rsidRPr="00474F59">
              <w:rPr>
                <w:rFonts w:ascii="XDPrime" w:hAnsi="XDPrime" w:cs="Consolas"/>
                <w:sz w:val="16"/>
                <w:szCs w:val="16"/>
              </w:rPr>
              <w:t>Eriana</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Afrizal</w:t>
            </w:r>
            <w:proofErr w:type="spellEnd"/>
            <w:r w:rsidRPr="00474F59">
              <w:rPr>
                <w:rFonts w:ascii="XDPrime" w:hAnsi="XDPrime" w:cs="Consolas"/>
                <w:sz w:val="16"/>
                <w:szCs w:val="16"/>
              </w:rPr>
              <w:t xml:space="preserve"> Zein</w:t>
            </w:r>
          </w:p>
        </w:tc>
        <w:tc>
          <w:tcPr>
            <w:tcW w:w="1134" w:type="dxa"/>
            <w:vAlign w:val="center"/>
          </w:tcPr>
          <w:p w14:paraId="3B233294" w14:textId="77777777" w:rsidR="00504C26" w:rsidRDefault="00504C26" w:rsidP="00474F59">
            <w:pPr>
              <w:spacing w:line="360" w:lineRule="auto"/>
              <w:rPr>
                <w:rFonts w:ascii="XDPrime" w:hAnsi="XDPrime" w:cs="Consolas"/>
                <w:sz w:val="16"/>
                <w:szCs w:val="16"/>
              </w:rPr>
            </w:pPr>
            <w:proofErr w:type="spellStart"/>
            <w:r w:rsidRPr="00474F59">
              <w:rPr>
                <w:rFonts w:ascii="XDPrime" w:hAnsi="XDPrime" w:cs="Consolas"/>
                <w:sz w:val="16"/>
                <w:szCs w:val="16"/>
              </w:rPr>
              <w:t>Penerapan</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Metode</w:t>
            </w:r>
            <w:proofErr w:type="spellEnd"/>
            <w:r w:rsidRPr="00474F59">
              <w:rPr>
                <w:rFonts w:ascii="XDPrime" w:hAnsi="XDPrime" w:cs="Consolas"/>
                <w:sz w:val="16"/>
                <w:szCs w:val="16"/>
              </w:rPr>
              <w:t xml:space="preserve"> Personal Extreme Programming </w:t>
            </w:r>
            <w:proofErr w:type="spellStart"/>
            <w:r w:rsidRPr="00474F59">
              <w:rPr>
                <w:rFonts w:ascii="XDPrime" w:hAnsi="XDPrime" w:cs="Consolas"/>
                <w:sz w:val="16"/>
                <w:szCs w:val="16"/>
              </w:rPr>
              <w:t>Dalam</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Perancangan</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Aplikasi</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Pemilihan</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Ketua</w:t>
            </w:r>
            <w:proofErr w:type="spellEnd"/>
            <w:r w:rsidRPr="00474F59">
              <w:rPr>
                <w:rFonts w:ascii="XDPrime" w:hAnsi="XDPrime" w:cs="Consolas"/>
                <w:sz w:val="16"/>
                <w:szCs w:val="16"/>
              </w:rPr>
              <w:t xml:space="preserve"> H</w:t>
            </w:r>
            <w:r>
              <w:rPr>
                <w:rFonts w:ascii="XDPrime" w:hAnsi="XDPrime" w:cs="Consolas"/>
                <w:sz w:val="16"/>
                <w:szCs w:val="16"/>
              </w:rPr>
              <w:t>MSI</w:t>
            </w:r>
          </w:p>
          <w:p w14:paraId="4ACD4F9A" w14:textId="0DD07479" w:rsidR="005D7B39" w:rsidRPr="00231C2A" w:rsidRDefault="00504C26" w:rsidP="00474F59">
            <w:pPr>
              <w:spacing w:line="360" w:lineRule="auto"/>
              <w:rPr>
                <w:rFonts w:ascii="XDPrime" w:hAnsi="XDPrime" w:cs="Consolas"/>
                <w:sz w:val="16"/>
                <w:szCs w:val="16"/>
              </w:rPr>
            </w:pPr>
            <w:proofErr w:type="spellStart"/>
            <w:r w:rsidRPr="00474F59">
              <w:rPr>
                <w:rFonts w:ascii="XDPrime" w:hAnsi="XDPrime" w:cs="Consolas"/>
                <w:sz w:val="16"/>
                <w:szCs w:val="16"/>
              </w:rPr>
              <w:t>Dengan</w:t>
            </w:r>
            <w:proofErr w:type="spellEnd"/>
            <w:r w:rsidRPr="00474F59">
              <w:rPr>
                <w:rFonts w:ascii="XDPrime" w:hAnsi="XDPrime" w:cs="Consolas"/>
                <w:sz w:val="16"/>
                <w:szCs w:val="16"/>
              </w:rPr>
              <w:t xml:space="preserve"> Weighted Product</w:t>
            </w:r>
            <w:r w:rsidR="00472738">
              <w:rPr>
                <w:rFonts w:ascii="XDPrime" w:hAnsi="XDPrime" w:cs="Consolas"/>
                <w:sz w:val="16"/>
                <w:szCs w:val="16"/>
              </w:rPr>
              <w:fldChar w:fldCharType="begin" w:fldLock="1"/>
            </w:r>
            <w:r w:rsidR="00472738">
              <w:rPr>
                <w:rFonts w:ascii="XDPrime" w:hAnsi="XDPrime" w:cs="Consolas"/>
                <w:sz w:val="16"/>
                <w:szCs w:val="16"/>
              </w:rPr>
              <w:instrText>ADDIN CSL_CITATION {"citationItems":[{"id":"ITEM-1","itemData":{"ISSN":"2746-7163","abstract":"Kemajuan informasi berbagai bidang, terutama pendidikan sangat berperan utama memajukan teknologi sehingga butuh sumberdaya manusia yang mumpuni dan sistem yang memadahi dalam menunjang keputusan. HMSI merupakan merupakan organanisasi kemahsiswaan yang Program Studi Sistem informasi yang berperan sebagai SDM mutu Prodi dalam melaksanakan kegiatan penunjang mutu pendidikan. Dalam sistem pemilihan ketua HMSI melewati 3 prosedur dengan kandidat memenuhi kriteria 5 terpilih alternatif dari 5. Metode PXP dan WP terpilih karena metode ini cepat dalam proses pengbangunan aplikasi dan perhitungan dalam menunjang keputusan. Pada tahap PXP dilakukan requirement, planning dari dasar permasalahan yang diperoleh user stories sehingga dapat di simpulkan kebutuhan sistem yang dirancang estimasi waktu 30 hari untuk merancang aplikasi, tahap ke-3 design pada alikasi yang akan dibuat dengan berbasis Web dan MySQL, selanjutnya adalah implementasi sistem dengan refaktor, pengkodingan dan pengujian unit. Selanjutnya pengujian sistem yang sudah dibuat beroperasi dengan baik dan programmer melakukan retrospective yakni evaluasi waktu yang ditetapkan. Perancangan PXP ini memiliki pengaruh dari pengalaman, pemahaman dan skill dalam durasi dari waktu penyelesaian. Tahapan WP dimulai pembobotan kriteria, Penentuan vektor S dan V untuk penentuan perinkingan. Hasil metode WP diperoleh bahwa Mahasiswa kandidat ke-4 adalah alternative yang tertinggi, sehingga terpilih sebagai kandidat ketua HMSI Universitas Pamulang. Hal ini menunjukkan bahwa kedua metode yang diimplementasikan berhasil dengan memadukan metode PXP dan WP dalam aplikasi pemilihan Ketua HMSI. Dari kedua metode tersebut disimpulkan bahwa keduanya dapat mensupport dan sama-sama menghasilkan sistem penyelesaian proyek 16 hari lebih cepat dari 30 hari estimasi dan WP metode cepat, efisien dibanding metode lain dalam penunjang keputusan yang dipakai untuk memilih ketua HMSI Universitas Pamulang.","author":[{"dropping-particle":"","family":"Eriana","given":"Sita Emi","non-dropping-particle":"","parse-names":false,"suffix":""},{"dropping-particle":"","family":"Zein","given":"Afrizal","non-dropping-particle":"","parse-names":false,"suffix":""}],"container-title":"Jurnal Ilmu Komputer JIK Vol. IV No.02 Desember 2021","id":"ITEM-1","issue":"02","issued":{"date-parts":[["2021"]]},"page":"26-32","title":"Penerapan Metode Personal Extreme Programming dalam Perancangan Aplikasi Pemilihan Ketua HMSI denga Weighted Product","type":"article-journal","volume":"2"},"uris":["http://www.mendeley.com/documents/?uuid=78304eba-c8ef-4b1a-8465-b789629bae43"]}],"mendeley":{"formattedCitation":"[12]","plainTextFormattedCitation":"[12]"},"properties":{"noteIndex":0},"schema":"https://github.com/citation-style-language/schema/raw/master/csl-citation.json"}</w:instrText>
            </w:r>
            <w:r w:rsidR="00472738">
              <w:rPr>
                <w:rFonts w:ascii="XDPrime" w:hAnsi="XDPrime" w:cs="Consolas"/>
                <w:sz w:val="16"/>
                <w:szCs w:val="16"/>
              </w:rPr>
              <w:fldChar w:fldCharType="separate"/>
            </w:r>
            <w:r w:rsidR="00472738" w:rsidRPr="00472738">
              <w:rPr>
                <w:rFonts w:ascii="XDPrime" w:hAnsi="XDPrime" w:cs="Consolas"/>
                <w:noProof/>
                <w:sz w:val="16"/>
                <w:szCs w:val="16"/>
              </w:rPr>
              <w:t>[12]</w:t>
            </w:r>
            <w:r w:rsidR="00472738">
              <w:rPr>
                <w:rFonts w:ascii="XDPrime" w:hAnsi="XDPrime" w:cs="Consolas"/>
                <w:sz w:val="16"/>
                <w:szCs w:val="16"/>
              </w:rPr>
              <w:fldChar w:fldCharType="end"/>
            </w:r>
          </w:p>
        </w:tc>
        <w:tc>
          <w:tcPr>
            <w:tcW w:w="709" w:type="dxa"/>
            <w:vAlign w:val="center"/>
          </w:tcPr>
          <w:p w14:paraId="7C6E4DF7" w14:textId="015EFA4B" w:rsidR="005D7B39" w:rsidRPr="00231C2A" w:rsidRDefault="00474F59" w:rsidP="00474F59">
            <w:pPr>
              <w:spacing w:line="360" w:lineRule="auto"/>
              <w:rPr>
                <w:rFonts w:ascii="XDPrime" w:hAnsi="XDPrime" w:cs="Consolas"/>
                <w:sz w:val="16"/>
                <w:szCs w:val="16"/>
              </w:rPr>
            </w:pPr>
            <w:r>
              <w:rPr>
                <w:rFonts w:ascii="XDPrime" w:hAnsi="XDPrime" w:cs="Consolas"/>
                <w:sz w:val="16"/>
                <w:szCs w:val="16"/>
              </w:rPr>
              <w:t>2021</w:t>
            </w:r>
          </w:p>
        </w:tc>
        <w:tc>
          <w:tcPr>
            <w:tcW w:w="1276" w:type="dxa"/>
            <w:vAlign w:val="center"/>
          </w:tcPr>
          <w:p w14:paraId="38FF78F8" w14:textId="460CEBF2" w:rsidR="005D7B39" w:rsidRPr="00231C2A" w:rsidRDefault="00474F59" w:rsidP="00474F59">
            <w:pPr>
              <w:spacing w:line="360" w:lineRule="auto"/>
              <w:rPr>
                <w:rFonts w:ascii="XDPrime" w:hAnsi="XDPrime" w:cs="Consolas"/>
                <w:sz w:val="16"/>
                <w:szCs w:val="16"/>
              </w:rPr>
            </w:pPr>
            <w:proofErr w:type="spellStart"/>
            <w:r>
              <w:rPr>
                <w:rFonts w:ascii="XDPrime" w:hAnsi="XDPrime" w:cs="Consolas"/>
                <w:sz w:val="16"/>
                <w:szCs w:val="16"/>
              </w:rPr>
              <w:t>Menjelaskan</w:t>
            </w:r>
            <w:proofErr w:type="spellEnd"/>
            <w:r>
              <w:rPr>
                <w:rFonts w:ascii="XDPrime" w:hAnsi="XDPrime" w:cs="Consolas"/>
                <w:sz w:val="16"/>
                <w:szCs w:val="16"/>
              </w:rPr>
              <w:t xml:space="preserve"> </w:t>
            </w:r>
            <w:proofErr w:type="spellStart"/>
            <w:r>
              <w:rPr>
                <w:rFonts w:ascii="XDPrime" w:hAnsi="XDPrime" w:cs="Consolas"/>
                <w:sz w:val="16"/>
                <w:szCs w:val="16"/>
              </w:rPr>
              <w:t>pengembangan</w:t>
            </w:r>
            <w:proofErr w:type="spellEnd"/>
            <w:r>
              <w:rPr>
                <w:rFonts w:ascii="XDPrime" w:hAnsi="XDPrime" w:cs="Consolas"/>
                <w:sz w:val="16"/>
                <w:szCs w:val="16"/>
              </w:rPr>
              <w:t xml:space="preserve"> </w:t>
            </w:r>
            <w:proofErr w:type="spellStart"/>
            <w:r>
              <w:rPr>
                <w:rFonts w:ascii="XDPrime" w:hAnsi="XDPrime" w:cs="Consolas"/>
                <w:sz w:val="16"/>
                <w:szCs w:val="16"/>
              </w:rPr>
              <w:t>aplikasi</w:t>
            </w:r>
            <w:proofErr w:type="spellEnd"/>
            <w:r>
              <w:rPr>
                <w:rFonts w:ascii="XDPrime" w:hAnsi="XDPrime" w:cs="Consolas"/>
                <w:sz w:val="16"/>
                <w:szCs w:val="16"/>
              </w:rPr>
              <w:t xml:space="preserve"> </w:t>
            </w:r>
            <w:proofErr w:type="spellStart"/>
            <w:r>
              <w:rPr>
                <w:rFonts w:ascii="XDPrime" w:hAnsi="XDPrime" w:cs="Consolas"/>
                <w:sz w:val="16"/>
                <w:szCs w:val="16"/>
              </w:rPr>
              <w:t>pemilihan</w:t>
            </w:r>
            <w:proofErr w:type="spellEnd"/>
            <w:r>
              <w:rPr>
                <w:rFonts w:ascii="XDPrime" w:hAnsi="XDPrime" w:cs="Consolas"/>
                <w:sz w:val="16"/>
                <w:szCs w:val="16"/>
              </w:rPr>
              <w:t xml:space="preserve"> </w:t>
            </w:r>
            <w:proofErr w:type="spellStart"/>
            <w:r>
              <w:rPr>
                <w:rFonts w:ascii="XDPrime" w:hAnsi="XDPrime" w:cs="Consolas"/>
                <w:sz w:val="16"/>
                <w:szCs w:val="16"/>
              </w:rPr>
              <w:t>ketua</w:t>
            </w:r>
            <w:proofErr w:type="spellEnd"/>
            <w:r>
              <w:rPr>
                <w:rFonts w:ascii="XDPrime" w:hAnsi="XDPrime" w:cs="Consolas"/>
                <w:sz w:val="16"/>
                <w:szCs w:val="16"/>
              </w:rPr>
              <w:t xml:space="preserve"> HMSI </w:t>
            </w:r>
            <w:proofErr w:type="spellStart"/>
            <w:r>
              <w:rPr>
                <w:rFonts w:ascii="XDPrime" w:hAnsi="XDPrime" w:cs="Consolas"/>
                <w:sz w:val="16"/>
                <w:szCs w:val="16"/>
              </w:rPr>
              <w:t>dengan</w:t>
            </w:r>
            <w:proofErr w:type="spellEnd"/>
            <w:r>
              <w:rPr>
                <w:rFonts w:ascii="XDPrime" w:hAnsi="XDPrime" w:cs="Consolas"/>
                <w:sz w:val="16"/>
                <w:szCs w:val="16"/>
              </w:rPr>
              <w:t xml:space="preserve"> </w:t>
            </w:r>
            <w:proofErr w:type="spellStart"/>
            <w:r>
              <w:rPr>
                <w:rFonts w:ascii="XDPrime" w:hAnsi="XDPrime" w:cs="Consolas"/>
                <w:sz w:val="16"/>
                <w:szCs w:val="16"/>
              </w:rPr>
              <w:t>metode</w:t>
            </w:r>
            <w:proofErr w:type="spellEnd"/>
            <w:r>
              <w:rPr>
                <w:rFonts w:ascii="XDPrime" w:hAnsi="XDPrime" w:cs="Consolas"/>
                <w:sz w:val="16"/>
                <w:szCs w:val="16"/>
              </w:rPr>
              <w:t xml:space="preserve"> PXP</w:t>
            </w:r>
          </w:p>
        </w:tc>
        <w:tc>
          <w:tcPr>
            <w:tcW w:w="1134" w:type="dxa"/>
            <w:vAlign w:val="center"/>
          </w:tcPr>
          <w:p w14:paraId="12EF6A99" w14:textId="0B89847B" w:rsidR="005D7B39" w:rsidRPr="00231C2A" w:rsidRDefault="00474F59" w:rsidP="00474F59">
            <w:pPr>
              <w:spacing w:line="360" w:lineRule="auto"/>
              <w:rPr>
                <w:rFonts w:ascii="XDPrime" w:hAnsi="XDPrime" w:cs="Consolas"/>
                <w:sz w:val="16"/>
                <w:szCs w:val="16"/>
              </w:rPr>
            </w:pPr>
            <w:proofErr w:type="spellStart"/>
            <w:r>
              <w:rPr>
                <w:rFonts w:ascii="XDPrime" w:hAnsi="XDPrime" w:cs="Consolas"/>
                <w:sz w:val="16"/>
                <w:szCs w:val="16"/>
              </w:rPr>
              <w:t>Menerapkan</w:t>
            </w:r>
            <w:proofErr w:type="spellEnd"/>
            <w:r>
              <w:rPr>
                <w:rFonts w:ascii="XDPrime" w:hAnsi="XDPrime" w:cs="Consolas"/>
                <w:sz w:val="16"/>
                <w:szCs w:val="16"/>
              </w:rPr>
              <w:t xml:space="preserve"> </w:t>
            </w:r>
            <w:proofErr w:type="spellStart"/>
            <w:r>
              <w:rPr>
                <w:rFonts w:ascii="XDPrime" w:hAnsi="XDPrime" w:cs="Consolas"/>
                <w:sz w:val="16"/>
                <w:szCs w:val="16"/>
              </w:rPr>
              <w:t>metode</w:t>
            </w:r>
            <w:proofErr w:type="spellEnd"/>
            <w:r>
              <w:rPr>
                <w:rFonts w:ascii="XDPrime" w:hAnsi="XDPrime" w:cs="Consolas"/>
                <w:sz w:val="16"/>
                <w:szCs w:val="16"/>
              </w:rPr>
              <w:t xml:space="preserve"> PXP </w:t>
            </w:r>
            <w:proofErr w:type="spellStart"/>
            <w:r>
              <w:rPr>
                <w:rFonts w:ascii="XDPrime" w:hAnsi="XDPrime" w:cs="Consolas"/>
                <w:sz w:val="16"/>
                <w:szCs w:val="16"/>
              </w:rPr>
              <w:t>dalam</w:t>
            </w:r>
            <w:proofErr w:type="spellEnd"/>
            <w:r>
              <w:rPr>
                <w:rFonts w:ascii="XDPrime" w:hAnsi="XDPrime" w:cs="Consolas"/>
                <w:sz w:val="16"/>
                <w:szCs w:val="16"/>
              </w:rPr>
              <w:t xml:space="preserve"> </w:t>
            </w:r>
            <w:proofErr w:type="spellStart"/>
            <w:r>
              <w:rPr>
                <w:rFonts w:ascii="XDPrime" w:hAnsi="XDPrime" w:cs="Consolas"/>
                <w:sz w:val="16"/>
                <w:szCs w:val="16"/>
              </w:rPr>
              <w:t>pengembangan</w:t>
            </w:r>
            <w:proofErr w:type="spellEnd"/>
            <w:r>
              <w:rPr>
                <w:rFonts w:ascii="XDPrime" w:hAnsi="XDPrime" w:cs="Consolas"/>
                <w:sz w:val="16"/>
                <w:szCs w:val="16"/>
              </w:rPr>
              <w:t xml:space="preserve"> </w:t>
            </w:r>
            <w:proofErr w:type="spellStart"/>
            <w:r>
              <w:rPr>
                <w:rFonts w:ascii="XDPrime" w:hAnsi="XDPrime" w:cs="Consolas"/>
                <w:sz w:val="16"/>
                <w:szCs w:val="16"/>
              </w:rPr>
              <w:t>sistem</w:t>
            </w:r>
            <w:proofErr w:type="spellEnd"/>
          </w:p>
        </w:tc>
      </w:tr>
    </w:tbl>
    <w:p w14:paraId="629EF333" w14:textId="77777777" w:rsidR="00D86484" w:rsidRPr="00CA50E2" w:rsidRDefault="00D86484" w:rsidP="003228A1">
      <w:pPr>
        <w:spacing w:after="0" w:line="360" w:lineRule="auto"/>
        <w:jc w:val="both"/>
        <w:rPr>
          <w:rFonts w:ascii="XDPrime" w:hAnsi="XDPrime" w:cs="Consolas"/>
          <w:sz w:val="22"/>
        </w:rPr>
      </w:pPr>
    </w:p>
    <w:p w14:paraId="4FB9A4F0" w14:textId="77777777" w:rsidR="00BD4DE7" w:rsidRDefault="00BD4DE7" w:rsidP="002F1DF7">
      <w:pPr>
        <w:spacing w:after="0" w:line="360" w:lineRule="auto"/>
        <w:ind w:firstLine="567"/>
        <w:jc w:val="center"/>
        <w:rPr>
          <w:rFonts w:ascii="XDPrime" w:eastAsia="Times New Roman" w:hAnsi="XDPrime" w:cs="Consolas"/>
          <w:b/>
          <w:sz w:val="24"/>
          <w:szCs w:val="22"/>
        </w:rPr>
        <w:sectPr w:rsidR="00BD4DE7" w:rsidSect="00736D44">
          <w:headerReference w:type="default" r:id="rId15"/>
          <w:footerReference w:type="first" r:id="rId16"/>
          <w:pgSz w:w="8391" w:h="11907" w:code="11"/>
          <w:pgMar w:top="1134" w:right="1134" w:bottom="1134" w:left="1418" w:header="0" w:footer="283" w:gutter="0"/>
          <w:pgNumType w:start="3"/>
          <w:cols w:space="720"/>
          <w:titlePg/>
          <w:docGrid w:linePitch="326"/>
        </w:sectPr>
      </w:pPr>
    </w:p>
    <w:p w14:paraId="7465FC9E" w14:textId="03903E7B" w:rsidR="00990911" w:rsidRPr="00CA50E2" w:rsidRDefault="00990911" w:rsidP="00B7355C">
      <w:pPr>
        <w:spacing w:after="0" w:line="360" w:lineRule="auto"/>
        <w:jc w:val="center"/>
        <w:rPr>
          <w:rFonts w:ascii="XDPrime" w:eastAsia="Times New Roman" w:hAnsi="XDPrime" w:cs="Consolas"/>
          <w:b/>
          <w:sz w:val="24"/>
          <w:szCs w:val="22"/>
        </w:rPr>
      </w:pPr>
      <w:r w:rsidRPr="00CA50E2">
        <w:rPr>
          <w:rFonts w:ascii="XDPrime" w:eastAsia="Times New Roman" w:hAnsi="XDPrime" w:cs="Consolas"/>
          <w:b/>
          <w:sz w:val="24"/>
          <w:szCs w:val="22"/>
        </w:rPr>
        <w:lastRenderedPageBreak/>
        <w:t>BAB III</w:t>
      </w:r>
    </w:p>
    <w:p w14:paraId="07991E8E" w14:textId="77777777" w:rsidR="00990911" w:rsidRPr="00CA50E2" w:rsidRDefault="00990911" w:rsidP="002F1DF7">
      <w:pPr>
        <w:spacing w:after="0" w:line="240" w:lineRule="auto"/>
        <w:ind w:left="426" w:hanging="426"/>
        <w:jc w:val="center"/>
        <w:rPr>
          <w:rFonts w:ascii="XDPrime" w:eastAsia="Times New Roman" w:hAnsi="XDPrime" w:cs="Consolas"/>
          <w:b/>
          <w:sz w:val="24"/>
          <w:szCs w:val="22"/>
        </w:rPr>
      </w:pPr>
      <w:r w:rsidRPr="00CA50E2">
        <w:rPr>
          <w:rFonts w:ascii="XDPrime" w:eastAsia="Times New Roman" w:hAnsi="XDPrime" w:cs="Consolas"/>
          <w:b/>
          <w:sz w:val="24"/>
          <w:szCs w:val="22"/>
        </w:rPr>
        <w:t>METODOLOGI PENELITIAN</w:t>
      </w:r>
    </w:p>
    <w:p w14:paraId="1835E975" w14:textId="77777777" w:rsidR="00990911" w:rsidRPr="00CA50E2" w:rsidRDefault="00990911" w:rsidP="00990911">
      <w:pPr>
        <w:spacing w:after="0" w:line="240" w:lineRule="auto"/>
        <w:ind w:left="426" w:hanging="426"/>
        <w:jc w:val="center"/>
        <w:rPr>
          <w:rFonts w:ascii="XDPrime" w:eastAsia="Times New Roman" w:hAnsi="XDPrime" w:cs="Consolas"/>
          <w:b/>
          <w:sz w:val="22"/>
          <w:szCs w:val="22"/>
        </w:rPr>
      </w:pPr>
    </w:p>
    <w:p w14:paraId="6749E5FF" w14:textId="5B070887" w:rsidR="00990911" w:rsidRPr="00CA50E2" w:rsidRDefault="00990911" w:rsidP="00990911">
      <w:pPr>
        <w:spacing w:after="0" w:line="240" w:lineRule="auto"/>
        <w:ind w:left="426" w:hanging="426"/>
        <w:jc w:val="both"/>
        <w:rPr>
          <w:rFonts w:ascii="XDPrime" w:eastAsia="Times New Roman" w:hAnsi="XDPrime" w:cs="Consolas"/>
          <w:b/>
          <w:sz w:val="22"/>
          <w:szCs w:val="22"/>
        </w:rPr>
      </w:pPr>
      <w:r w:rsidRPr="00CA50E2">
        <w:rPr>
          <w:rFonts w:ascii="XDPrime" w:eastAsia="Times New Roman" w:hAnsi="XDPrime" w:cs="Consolas"/>
          <w:b/>
          <w:sz w:val="22"/>
          <w:szCs w:val="22"/>
        </w:rPr>
        <w:t>3.1</w:t>
      </w:r>
      <w:r w:rsidRPr="00CA50E2">
        <w:rPr>
          <w:rFonts w:ascii="XDPrime" w:eastAsia="Times New Roman" w:hAnsi="XDPrime" w:cs="Consolas"/>
          <w:b/>
          <w:sz w:val="22"/>
          <w:szCs w:val="22"/>
        </w:rPr>
        <w:tab/>
      </w:r>
      <w:proofErr w:type="spellStart"/>
      <w:r w:rsidRPr="00CA50E2">
        <w:rPr>
          <w:rFonts w:ascii="XDPrime" w:eastAsia="Times New Roman" w:hAnsi="XDPrime" w:cs="Consolas"/>
          <w:b/>
          <w:sz w:val="22"/>
          <w:szCs w:val="22"/>
        </w:rPr>
        <w:t>Metode</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Penelitian</w:t>
      </w:r>
      <w:proofErr w:type="spellEnd"/>
    </w:p>
    <w:p w14:paraId="19096631" w14:textId="37DF07CE" w:rsidR="00990911" w:rsidRDefault="00990911" w:rsidP="00990911">
      <w:pPr>
        <w:spacing w:after="0" w:line="240" w:lineRule="auto"/>
        <w:ind w:left="426" w:hanging="426"/>
        <w:jc w:val="both"/>
        <w:rPr>
          <w:rFonts w:ascii="XDPrime" w:eastAsia="Times New Roman" w:hAnsi="XDPrime" w:cs="Consolas"/>
          <w:b/>
          <w:sz w:val="22"/>
          <w:szCs w:val="22"/>
        </w:rPr>
      </w:pPr>
    </w:p>
    <w:p w14:paraId="023B30F2" w14:textId="77DDA99B" w:rsidR="001D0F1A" w:rsidRDefault="001D0F1A" w:rsidP="001D0F1A">
      <w:pPr>
        <w:pStyle w:val="ListParagraph"/>
        <w:numPr>
          <w:ilvl w:val="2"/>
          <w:numId w:val="5"/>
        </w:numPr>
        <w:spacing w:after="0" w:line="240" w:lineRule="auto"/>
        <w:jc w:val="both"/>
        <w:rPr>
          <w:rFonts w:ascii="XDPrime" w:eastAsia="Times New Roman" w:hAnsi="XDPrime" w:cs="Consolas"/>
          <w:b/>
          <w:sz w:val="22"/>
          <w:szCs w:val="22"/>
        </w:rPr>
      </w:pPr>
      <w:r w:rsidRPr="001D0F1A">
        <w:rPr>
          <w:rFonts w:ascii="XDPrime" w:eastAsia="Times New Roman" w:hAnsi="XDPrime" w:cs="Consolas"/>
          <w:b/>
          <w:sz w:val="22"/>
          <w:szCs w:val="22"/>
        </w:rPr>
        <w:t xml:space="preserve">Alat dan </w:t>
      </w:r>
      <w:proofErr w:type="spellStart"/>
      <w:r w:rsidRPr="001D0F1A">
        <w:rPr>
          <w:rFonts w:ascii="XDPrime" w:eastAsia="Times New Roman" w:hAnsi="XDPrime" w:cs="Consolas"/>
          <w:b/>
          <w:sz w:val="22"/>
          <w:szCs w:val="22"/>
        </w:rPr>
        <w:t>Bahan</w:t>
      </w:r>
      <w:proofErr w:type="spellEnd"/>
    </w:p>
    <w:p w14:paraId="3240A120" w14:textId="2A0A60B5" w:rsidR="00813428" w:rsidRDefault="00813428" w:rsidP="00813428">
      <w:pPr>
        <w:spacing w:after="0" w:line="240" w:lineRule="auto"/>
        <w:ind w:left="1287"/>
        <w:jc w:val="both"/>
        <w:rPr>
          <w:rFonts w:ascii="XDPrime" w:eastAsia="Times New Roman" w:hAnsi="XDPrime" w:cs="Consolas"/>
          <w:bCs/>
          <w:sz w:val="22"/>
          <w:szCs w:val="22"/>
        </w:rPr>
      </w:pPr>
    </w:p>
    <w:p w14:paraId="6B2CB699" w14:textId="24B87FFE" w:rsidR="00813428" w:rsidRDefault="00813428" w:rsidP="00813428">
      <w:pPr>
        <w:spacing w:after="0" w:line="240" w:lineRule="auto"/>
        <w:ind w:left="1287" w:firstLine="153"/>
        <w:jc w:val="both"/>
        <w:rPr>
          <w:rFonts w:ascii="XDPrime" w:eastAsia="Times New Roman" w:hAnsi="XDPrime" w:cs="Consolas"/>
          <w:bCs/>
          <w:sz w:val="22"/>
          <w:szCs w:val="22"/>
        </w:rPr>
      </w:pPr>
      <w:proofErr w:type="spellStart"/>
      <w:r>
        <w:rPr>
          <w:rFonts w:ascii="XDPrime" w:eastAsia="Times New Roman" w:hAnsi="XDPrime" w:cs="Consolas"/>
          <w:bCs/>
          <w:sz w:val="22"/>
          <w:szCs w:val="22"/>
        </w:rPr>
        <w:t>Untuk</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alat</w:t>
      </w:r>
      <w:proofErr w:type="spellEnd"/>
      <w:r>
        <w:rPr>
          <w:rFonts w:ascii="XDPrime" w:eastAsia="Times New Roman" w:hAnsi="XDPrime" w:cs="Consolas"/>
          <w:bCs/>
          <w:sz w:val="22"/>
          <w:szCs w:val="22"/>
        </w:rPr>
        <w:t xml:space="preserve"> dan </w:t>
      </w:r>
      <w:proofErr w:type="spellStart"/>
      <w:r>
        <w:rPr>
          <w:rFonts w:ascii="XDPrime" w:eastAsia="Times New Roman" w:hAnsi="XDPrime" w:cs="Consolas"/>
          <w:bCs/>
          <w:sz w:val="22"/>
          <w:szCs w:val="22"/>
        </w:rPr>
        <w:t>bahan</w:t>
      </w:r>
      <w:proofErr w:type="spellEnd"/>
      <w:r>
        <w:rPr>
          <w:rFonts w:ascii="XDPrime" w:eastAsia="Times New Roman" w:hAnsi="XDPrime" w:cs="Consolas"/>
          <w:bCs/>
          <w:sz w:val="22"/>
          <w:szCs w:val="22"/>
        </w:rPr>
        <w:t xml:space="preserve"> yang </w:t>
      </w:r>
      <w:proofErr w:type="spellStart"/>
      <w:r>
        <w:rPr>
          <w:rFonts w:ascii="XDPrime" w:eastAsia="Times New Roman" w:hAnsi="XDPrime" w:cs="Consolas"/>
          <w:bCs/>
          <w:sz w:val="22"/>
          <w:szCs w:val="22"/>
        </w:rPr>
        <w:t>digunak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dalam</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peneliti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ini</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peneliti</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membutuhk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berupa</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alat</w:t>
      </w:r>
      <w:proofErr w:type="spellEnd"/>
      <w:r>
        <w:rPr>
          <w:rFonts w:ascii="XDPrime" w:eastAsia="Times New Roman" w:hAnsi="XDPrime" w:cs="Consolas"/>
          <w:bCs/>
          <w:sz w:val="22"/>
          <w:szCs w:val="22"/>
        </w:rPr>
        <w:t xml:space="preserve"> dan </w:t>
      </w:r>
      <w:proofErr w:type="spellStart"/>
      <w:r>
        <w:rPr>
          <w:rFonts w:ascii="XDPrime" w:eastAsia="Times New Roman" w:hAnsi="XDPrime" w:cs="Consolas"/>
          <w:bCs/>
          <w:sz w:val="22"/>
          <w:szCs w:val="22"/>
        </w:rPr>
        <w:t>bah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sebagai</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pendukung</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untuk</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melancark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peneliti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ini</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berikut</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alat</w:t>
      </w:r>
      <w:proofErr w:type="spellEnd"/>
      <w:r>
        <w:rPr>
          <w:rFonts w:ascii="XDPrime" w:eastAsia="Times New Roman" w:hAnsi="XDPrime" w:cs="Consolas"/>
          <w:bCs/>
          <w:sz w:val="22"/>
          <w:szCs w:val="22"/>
        </w:rPr>
        <w:t xml:space="preserve"> dan </w:t>
      </w:r>
      <w:proofErr w:type="spellStart"/>
      <w:r>
        <w:rPr>
          <w:rFonts w:ascii="XDPrime" w:eastAsia="Times New Roman" w:hAnsi="XDPrime" w:cs="Consolas"/>
          <w:bCs/>
          <w:sz w:val="22"/>
          <w:szCs w:val="22"/>
        </w:rPr>
        <w:t>bahan</w:t>
      </w:r>
      <w:proofErr w:type="spellEnd"/>
      <w:r>
        <w:rPr>
          <w:rFonts w:ascii="XDPrime" w:eastAsia="Times New Roman" w:hAnsi="XDPrime" w:cs="Consolas"/>
          <w:bCs/>
          <w:sz w:val="22"/>
          <w:szCs w:val="22"/>
        </w:rPr>
        <w:t xml:space="preserve"> yang </w:t>
      </w:r>
      <w:proofErr w:type="spellStart"/>
      <w:r>
        <w:rPr>
          <w:rFonts w:ascii="XDPrime" w:eastAsia="Times New Roman" w:hAnsi="XDPrime" w:cs="Consolas"/>
          <w:bCs/>
          <w:sz w:val="22"/>
          <w:szCs w:val="22"/>
        </w:rPr>
        <w:t>digunakan</w:t>
      </w:r>
      <w:proofErr w:type="spellEnd"/>
      <w:r>
        <w:rPr>
          <w:rFonts w:ascii="XDPrime" w:eastAsia="Times New Roman" w:hAnsi="XDPrime" w:cs="Consolas"/>
          <w:bCs/>
          <w:sz w:val="22"/>
          <w:szCs w:val="22"/>
        </w:rPr>
        <w:t xml:space="preserve"> pada </w:t>
      </w:r>
      <w:proofErr w:type="spellStart"/>
      <w:r>
        <w:rPr>
          <w:rFonts w:ascii="XDPrime" w:eastAsia="Times New Roman" w:hAnsi="XDPrime" w:cs="Consolas"/>
          <w:bCs/>
          <w:sz w:val="22"/>
          <w:szCs w:val="22"/>
        </w:rPr>
        <w:t>saat</w:t>
      </w:r>
      <w:proofErr w:type="spellEnd"/>
      <w:r>
        <w:rPr>
          <w:rFonts w:ascii="XDPrime" w:eastAsia="Times New Roman" w:hAnsi="XDPrime" w:cs="Consolas"/>
          <w:bCs/>
          <w:sz w:val="22"/>
          <w:szCs w:val="22"/>
        </w:rPr>
        <w:t xml:space="preserve"> </w:t>
      </w:r>
      <w:proofErr w:type="spellStart"/>
      <w:proofErr w:type="gramStart"/>
      <w:r>
        <w:rPr>
          <w:rFonts w:ascii="XDPrime" w:eastAsia="Times New Roman" w:hAnsi="XDPrime" w:cs="Consolas"/>
          <w:bCs/>
          <w:sz w:val="22"/>
          <w:szCs w:val="22"/>
        </w:rPr>
        <w:t>penelitian</w:t>
      </w:r>
      <w:proofErr w:type="spellEnd"/>
      <w:r>
        <w:rPr>
          <w:rFonts w:ascii="XDPrime" w:eastAsia="Times New Roman" w:hAnsi="XDPrime" w:cs="Consolas"/>
          <w:bCs/>
          <w:sz w:val="22"/>
          <w:szCs w:val="22"/>
        </w:rPr>
        <w:t xml:space="preserve"> :</w:t>
      </w:r>
      <w:proofErr w:type="gramEnd"/>
      <w:r>
        <w:rPr>
          <w:rFonts w:ascii="XDPrime" w:eastAsia="Times New Roman" w:hAnsi="XDPrime" w:cs="Consolas"/>
          <w:bCs/>
          <w:sz w:val="22"/>
          <w:szCs w:val="22"/>
        </w:rPr>
        <w:t xml:space="preserve"> </w:t>
      </w:r>
    </w:p>
    <w:p w14:paraId="5512E95F" w14:textId="1A58ABF1" w:rsidR="00813428" w:rsidRDefault="00813428" w:rsidP="00813428">
      <w:pPr>
        <w:spacing w:after="0" w:line="240" w:lineRule="auto"/>
        <w:ind w:left="1287" w:firstLine="153"/>
        <w:jc w:val="both"/>
        <w:rPr>
          <w:rFonts w:ascii="XDPrime" w:eastAsia="Times New Roman" w:hAnsi="XDPrime" w:cs="Consolas"/>
          <w:bCs/>
          <w:sz w:val="22"/>
          <w:szCs w:val="22"/>
        </w:rPr>
      </w:pPr>
      <w:r>
        <w:rPr>
          <w:rFonts w:ascii="XDPrime" w:eastAsia="Times New Roman" w:hAnsi="XDPrime" w:cs="Consolas"/>
          <w:bCs/>
          <w:sz w:val="22"/>
          <w:szCs w:val="22"/>
        </w:rPr>
        <w:t>• Web Browser</w:t>
      </w:r>
    </w:p>
    <w:p w14:paraId="56C902C2" w14:textId="59C3B714" w:rsidR="00813428" w:rsidRDefault="00813428" w:rsidP="00813428">
      <w:pPr>
        <w:spacing w:after="0" w:line="240" w:lineRule="auto"/>
        <w:ind w:left="1287" w:firstLine="153"/>
        <w:jc w:val="both"/>
        <w:rPr>
          <w:rFonts w:ascii="XDPrime" w:eastAsia="Times New Roman" w:hAnsi="XDPrime" w:cs="Consolas"/>
          <w:bCs/>
          <w:sz w:val="22"/>
          <w:szCs w:val="22"/>
        </w:rPr>
      </w:pPr>
      <w:r>
        <w:rPr>
          <w:rFonts w:ascii="XDPrime" w:eastAsia="Times New Roman" w:hAnsi="XDPrime" w:cs="Consolas"/>
          <w:bCs/>
          <w:sz w:val="22"/>
          <w:szCs w:val="22"/>
        </w:rPr>
        <w:t>• XAMPP</w:t>
      </w:r>
    </w:p>
    <w:p w14:paraId="44536F61" w14:textId="37999C9B" w:rsidR="00813428" w:rsidRDefault="00813428" w:rsidP="00813428">
      <w:pPr>
        <w:spacing w:after="0" w:line="240" w:lineRule="auto"/>
        <w:ind w:left="1287" w:firstLine="153"/>
        <w:jc w:val="both"/>
        <w:rPr>
          <w:rFonts w:ascii="XDPrime" w:eastAsia="Times New Roman" w:hAnsi="XDPrime" w:cs="Consolas"/>
          <w:bCs/>
          <w:sz w:val="22"/>
          <w:szCs w:val="22"/>
        </w:rPr>
      </w:pPr>
      <w:r>
        <w:rPr>
          <w:rFonts w:ascii="XDPrime" w:eastAsia="Times New Roman" w:hAnsi="XDPrime" w:cs="Consolas"/>
          <w:bCs/>
          <w:sz w:val="22"/>
          <w:szCs w:val="22"/>
        </w:rPr>
        <w:t>• Composer</w:t>
      </w:r>
    </w:p>
    <w:p w14:paraId="1B19AFD1" w14:textId="436D7B7E" w:rsidR="00813428" w:rsidRDefault="00813428" w:rsidP="00813428">
      <w:pPr>
        <w:spacing w:after="0" w:line="240" w:lineRule="auto"/>
        <w:ind w:left="1287" w:firstLine="153"/>
        <w:jc w:val="both"/>
        <w:rPr>
          <w:rFonts w:ascii="XDPrime" w:eastAsia="Times New Roman" w:hAnsi="XDPrime" w:cs="Consolas"/>
          <w:bCs/>
          <w:sz w:val="22"/>
          <w:szCs w:val="22"/>
        </w:rPr>
      </w:pPr>
      <w:r>
        <w:rPr>
          <w:rFonts w:ascii="XDPrime" w:eastAsia="Times New Roman" w:hAnsi="XDPrime" w:cs="Consolas"/>
          <w:bCs/>
          <w:sz w:val="22"/>
          <w:szCs w:val="22"/>
        </w:rPr>
        <w:t>• Visual Studio Code</w:t>
      </w:r>
    </w:p>
    <w:p w14:paraId="5A275F12" w14:textId="4DC8A24A" w:rsidR="00813428" w:rsidRDefault="00813428" w:rsidP="00813428">
      <w:pPr>
        <w:spacing w:after="0" w:line="240" w:lineRule="auto"/>
        <w:ind w:left="1287" w:firstLine="153"/>
        <w:jc w:val="both"/>
        <w:rPr>
          <w:rFonts w:ascii="XDPrime" w:eastAsia="Times New Roman" w:hAnsi="XDPrime" w:cs="Consolas"/>
          <w:bCs/>
          <w:sz w:val="22"/>
          <w:szCs w:val="22"/>
        </w:rPr>
      </w:pPr>
      <w:r>
        <w:rPr>
          <w:rFonts w:ascii="XDPrime" w:eastAsia="Times New Roman" w:hAnsi="XDPrime" w:cs="Consolas"/>
          <w:bCs/>
          <w:sz w:val="22"/>
          <w:szCs w:val="22"/>
        </w:rPr>
        <w:t xml:space="preserve">• Laptop </w:t>
      </w:r>
      <w:proofErr w:type="spellStart"/>
      <w:r>
        <w:rPr>
          <w:rFonts w:ascii="XDPrime" w:eastAsia="Times New Roman" w:hAnsi="XDPrime" w:cs="Consolas"/>
          <w:bCs/>
          <w:sz w:val="22"/>
          <w:szCs w:val="22"/>
        </w:rPr>
        <w:t>deng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spesifikasi</w:t>
      </w:r>
      <w:proofErr w:type="spellEnd"/>
      <w:r w:rsidR="00BD74EE">
        <w:rPr>
          <w:rFonts w:ascii="XDPrime" w:eastAsia="Times New Roman" w:hAnsi="XDPrime" w:cs="Consolas"/>
          <w:bCs/>
          <w:sz w:val="22"/>
          <w:szCs w:val="22"/>
        </w:rPr>
        <w:t xml:space="preserve"> </w:t>
      </w:r>
      <w:proofErr w:type="spellStart"/>
      <w:r w:rsidR="00BD74EE">
        <w:rPr>
          <w:rFonts w:ascii="XDPrime" w:eastAsia="Times New Roman" w:hAnsi="XDPrime" w:cs="Consolas"/>
          <w:bCs/>
          <w:sz w:val="22"/>
          <w:szCs w:val="22"/>
        </w:rPr>
        <w:t>sebagai</w:t>
      </w:r>
      <w:proofErr w:type="spellEnd"/>
      <w:r w:rsidR="00BD74EE">
        <w:rPr>
          <w:rFonts w:ascii="XDPrime" w:eastAsia="Times New Roman" w:hAnsi="XDPrime" w:cs="Consolas"/>
          <w:bCs/>
          <w:sz w:val="22"/>
          <w:szCs w:val="22"/>
        </w:rPr>
        <w:t xml:space="preserve"> </w:t>
      </w:r>
      <w:proofErr w:type="spellStart"/>
      <w:proofErr w:type="gramStart"/>
      <w:r w:rsidR="00BD74EE">
        <w:rPr>
          <w:rFonts w:ascii="XDPrime" w:eastAsia="Times New Roman" w:hAnsi="XDPrime" w:cs="Consolas"/>
          <w:bCs/>
          <w:sz w:val="22"/>
          <w:szCs w:val="22"/>
        </w:rPr>
        <w:t>berikut</w:t>
      </w:r>
      <w:proofErr w:type="spellEnd"/>
      <w:r w:rsidR="00BD74EE">
        <w:rPr>
          <w:rFonts w:ascii="XDPrime" w:eastAsia="Times New Roman" w:hAnsi="XDPrime" w:cs="Consolas"/>
          <w:bCs/>
          <w:sz w:val="22"/>
          <w:szCs w:val="22"/>
        </w:rPr>
        <w:t xml:space="preserve"> :</w:t>
      </w:r>
      <w:proofErr w:type="gramEnd"/>
    </w:p>
    <w:p w14:paraId="2506E1BA" w14:textId="40524947" w:rsidR="00BD74EE" w:rsidRDefault="00BD74EE" w:rsidP="00BD74EE">
      <w:pPr>
        <w:spacing w:after="0" w:line="240" w:lineRule="auto"/>
        <w:ind w:left="2160"/>
        <w:jc w:val="both"/>
        <w:rPr>
          <w:rFonts w:ascii="XDPrime" w:eastAsia="Times New Roman" w:hAnsi="XDPrime" w:cs="Consolas"/>
          <w:bCs/>
          <w:sz w:val="22"/>
          <w:szCs w:val="22"/>
        </w:rPr>
      </w:pPr>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Prosesor</w:t>
      </w:r>
      <w:proofErr w:type="spellEnd"/>
      <w:r>
        <w:rPr>
          <w:rFonts w:ascii="XDPrime" w:eastAsia="Times New Roman" w:hAnsi="XDPrime" w:cs="Consolas"/>
          <w:bCs/>
          <w:sz w:val="22"/>
          <w:szCs w:val="22"/>
        </w:rPr>
        <w:t xml:space="preserve"> AMD A10-9620P R5 2.50 GHz</w:t>
      </w:r>
    </w:p>
    <w:p w14:paraId="443A07C7" w14:textId="2FD20B06" w:rsidR="00BD74EE" w:rsidRDefault="00BD74EE" w:rsidP="00BD74EE">
      <w:pPr>
        <w:spacing w:after="0" w:line="240" w:lineRule="auto"/>
        <w:ind w:left="2160"/>
        <w:jc w:val="both"/>
        <w:rPr>
          <w:rFonts w:ascii="XDPrime" w:eastAsia="Times New Roman" w:hAnsi="XDPrime" w:cs="Consolas"/>
          <w:bCs/>
          <w:sz w:val="22"/>
          <w:szCs w:val="22"/>
        </w:rPr>
      </w:pPr>
      <w:r>
        <w:rPr>
          <w:rFonts w:ascii="XDPrime" w:eastAsia="Times New Roman" w:hAnsi="XDPrime" w:cs="Consolas"/>
          <w:bCs/>
          <w:sz w:val="22"/>
          <w:szCs w:val="22"/>
        </w:rPr>
        <w:t>• RAM 8 GB</w:t>
      </w:r>
    </w:p>
    <w:p w14:paraId="27FDC40A" w14:textId="20CD115C" w:rsidR="00BD74EE" w:rsidRDefault="00BD74EE" w:rsidP="00BD74EE">
      <w:pPr>
        <w:spacing w:after="0" w:line="240" w:lineRule="auto"/>
        <w:ind w:left="2160"/>
        <w:jc w:val="both"/>
        <w:rPr>
          <w:rFonts w:ascii="XDPrime" w:eastAsia="Times New Roman" w:hAnsi="XDPrime" w:cs="Consolas"/>
          <w:bCs/>
          <w:sz w:val="22"/>
          <w:szCs w:val="22"/>
        </w:rPr>
      </w:pPr>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Sistem</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Operasi</w:t>
      </w:r>
      <w:proofErr w:type="spellEnd"/>
      <w:r>
        <w:rPr>
          <w:rFonts w:ascii="XDPrime" w:eastAsia="Times New Roman" w:hAnsi="XDPrime" w:cs="Consolas"/>
          <w:bCs/>
          <w:sz w:val="22"/>
          <w:szCs w:val="22"/>
        </w:rPr>
        <w:t xml:space="preserve"> Windows 10</w:t>
      </w:r>
    </w:p>
    <w:p w14:paraId="761FAB65" w14:textId="77777777" w:rsidR="00BD74EE" w:rsidRPr="00813428" w:rsidRDefault="00BD74EE" w:rsidP="00BD74EE">
      <w:pPr>
        <w:spacing w:after="0" w:line="240" w:lineRule="auto"/>
        <w:ind w:left="2160"/>
        <w:jc w:val="both"/>
        <w:rPr>
          <w:rFonts w:ascii="XDPrime" w:eastAsia="Times New Roman" w:hAnsi="XDPrime" w:cs="Consolas"/>
          <w:bCs/>
          <w:sz w:val="22"/>
          <w:szCs w:val="22"/>
        </w:rPr>
      </w:pPr>
    </w:p>
    <w:p w14:paraId="3933B5C0" w14:textId="15B2D1C0" w:rsidR="001D0F1A" w:rsidRDefault="001D0F1A" w:rsidP="001D0F1A">
      <w:pPr>
        <w:pStyle w:val="ListParagraph"/>
        <w:numPr>
          <w:ilvl w:val="2"/>
          <w:numId w:val="5"/>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Instrumen</w:t>
      </w:r>
      <w:proofErr w:type="spellEnd"/>
      <w:r>
        <w:rPr>
          <w:rFonts w:ascii="XDPrime" w:eastAsia="Times New Roman" w:hAnsi="XDPrime" w:cs="Consolas"/>
          <w:b/>
          <w:sz w:val="22"/>
          <w:szCs w:val="22"/>
        </w:rPr>
        <w:t xml:space="preserve"> </w:t>
      </w:r>
      <w:proofErr w:type="spellStart"/>
      <w:r>
        <w:rPr>
          <w:rFonts w:ascii="XDPrime" w:eastAsia="Times New Roman" w:hAnsi="XDPrime" w:cs="Consolas"/>
          <w:b/>
          <w:sz w:val="22"/>
          <w:szCs w:val="22"/>
        </w:rPr>
        <w:t>Penelitian</w:t>
      </w:r>
      <w:proofErr w:type="spellEnd"/>
    </w:p>
    <w:p w14:paraId="082564F5" w14:textId="1D9EB2F1" w:rsidR="00BD74EE" w:rsidRDefault="00BD74EE" w:rsidP="00BD74EE">
      <w:pPr>
        <w:pStyle w:val="ListParagraph"/>
        <w:spacing w:after="0" w:line="240" w:lineRule="auto"/>
        <w:ind w:left="1287"/>
        <w:jc w:val="both"/>
        <w:rPr>
          <w:rFonts w:ascii="XDPrime" w:eastAsia="Times New Roman" w:hAnsi="XDPrime" w:cs="Consolas"/>
          <w:b/>
          <w:sz w:val="22"/>
          <w:szCs w:val="22"/>
        </w:rPr>
      </w:pPr>
    </w:p>
    <w:p w14:paraId="6C439A45" w14:textId="2ABB47AA" w:rsidR="00BD74EE" w:rsidRDefault="00BD74EE" w:rsidP="00CA3ACF">
      <w:pPr>
        <w:pStyle w:val="ListParagraph"/>
        <w:spacing w:after="0" w:line="240" w:lineRule="auto"/>
        <w:ind w:left="1287" w:firstLine="153"/>
        <w:jc w:val="both"/>
        <w:rPr>
          <w:rFonts w:ascii="XDPrime" w:eastAsia="Times New Roman" w:hAnsi="XDPrime" w:cs="Consolas"/>
          <w:bCs/>
          <w:sz w:val="22"/>
          <w:szCs w:val="22"/>
        </w:rPr>
      </w:pPr>
      <w:proofErr w:type="spellStart"/>
      <w:r w:rsidRPr="00BD74EE">
        <w:rPr>
          <w:rFonts w:ascii="XDPrime" w:eastAsia="Times New Roman" w:hAnsi="XDPrime" w:cs="Consolas"/>
          <w:bCs/>
          <w:sz w:val="22"/>
          <w:szCs w:val="22"/>
        </w:rPr>
        <w:t>Untuk</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instrumen</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penelitian</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disini</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akan</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lebih</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ke</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arah</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wawancara</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langsung</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dengan</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kepala</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perpustakaan</w:t>
      </w:r>
      <w:proofErr w:type="spellEnd"/>
      <w:r w:rsidRPr="00BD74EE">
        <w:rPr>
          <w:rFonts w:ascii="XDPrime" w:eastAsia="Times New Roman" w:hAnsi="XDPrime" w:cs="Consolas"/>
          <w:bCs/>
          <w:sz w:val="22"/>
          <w:szCs w:val="22"/>
        </w:rPr>
        <w:t xml:space="preserve"> dan </w:t>
      </w:r>
      <w:proofErr w:type="spellStart"/>
      <w:r w:rsidRPr="00BD74EE">
        <w:rPr>
          <w:rFonts w:ascii="XDPrime" w:eastAsia="Times New Roman" w:hAnsi="XDPrime" w:cs="Consolas"/>
          <w:bCs/>
          <w:sz w:val="22"/>
          <w:szCs w:val="22"/>
        </w:rPr>
        <w:t>staf</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perpustakaan</w:t>
      </w:r>
      <w:proofErr w:type="spellEnd"/>
      <w:r w:rsidRPr="00BD74EE">
        <w:rPr>
          <w:rFonts w:ascii="XDPrime" w:eastAsia="Times New Roman" w:hAnsi="XDPrime" w:cs="Consolas"/>
          <w:bCs/>
          <w:sz w:val="22"/>
          <w:szCs w:val="22"/>
        </w:rPr>
        <w:t xml:space="preserve"> di SMA Negeri 1 Kuta Selatan </w:t>
      </w:r>
      <w:proofErr w:type="spellStart"/>
      <w:r w:rsidRPr="00BD74EE">
        <w:rPr>
          <w:rFonts w:ascii="XDPrime" w:eastAsia="Times New Roman" w:hAnsi="XDPrime" w:cs="Consolas"/>
          <w:bCs/>
          <w:sz w:val="22"/>
          <w:szCs w:val="22"/>
        </w:rPr>
        <w:t>untuk</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mendapatkan</w:t>
      </w:r>
      <w:proofErr w:type="spellEnd"/>
      <w:r w:rsidRPr="00BD74EE">
        <w:rPr>
          <w:rFonts w:ascii="XDPrime" w:eastAsia="Times New Roman" w:hAnsi="XDPrime" w:cs="Consolas"/>
          <w:bCs/>
          <w:sz w:val="22"/>
          <w:szCs w:val="22"/>
        </w:rPr>
        <w:t xml:space="preserve"> data.</w:t>
      </w:r>
    </w:p>
    <w:p w14:paraId="6106B255" w14:textId="77777777" w:rsidR="00BD74EE" w:rsidRPr="00BD74EE" w:rsidRDefault="00BD74EE" w:rsidP="00BD74EE">
      <w:pPr>
        <w:spacing w:after="0" w:line="240" w:lineRule="auto"/>
        <w:jc w:val="both"/>
        <w:rPr>
          <w:rFonts w:ascii="XDPrime" w:eastAsia="Times New Roman" w:hAnsi="XDPrime" w:cs="Consolas"/>
          <w:bCs/>
          <w:sz w:val="22"/>
          <w:szCs w:val="22"/>
        </w:rPr>
      </w:pPr>
    </w:p>
    <w:p w14:paraId="18CAF612" w14:textId="6D205B91" w:rsidR="001D0F1A" w:rsidRDefault="001D0F1A" w:rsidP="001D0F1A">
      <w:pPr>
        <w:pStyle w:val="ListParagraph"/>
        <w:numPr>
          <w:ilvl w:val="2"/>
          <w:numId w:val="5"/>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Jenis</w:t>
      </w:r>
      <w:proofErr w:type="spellEnd"/>
      <w:r>
        <w:rPr>
          <w:rFonts w:ascii="XDPrime" w:eastAsia="Times New Roman" w:hAnsi="XDPrime" w:cs="Consolas"/>
          <w:b/>
          <w:sz w:val="22"/>
          <w:szCs w:val="22"/>
        </w:rPr>
        <w:t xml:space="preserve"> Data</w:t>
      </w:r>
    </w:p>
    <w:p w14:paraId="0D65CE14" w14:textId="159F873F" w:rsidR="00BD74EE" w:rsidRDefault="00BD74EE" w:rsidP="00BD74EE">
      <w:pPr>
        <w:pStyle w:val="ListParagraph"/>
        <w:spacing w:after="0" w:line="240" w:lineRule="auto"/>
        <w:ind w:left="1287"/>
        <w:jc w:val="both"/>
        <w:rPr>
          <w:rFonts w:ascii="XDPrime" w:eastAsia="Times New Roman" w:hAnsi="XDPrime" w:cs="Consolas"/>
          <w:b/>
          <w:sz w:val="22"/>
          <w:szCs w:val="22"/>
        </w:rPr>
      </w:pPr>
    </w:p>
    <w:p w14:paraId="4AFF8488" w14:textId="58F46428" w:rsidR="00BD74EE" w:rsidRDefault="00BD74EE" w:rsidP="00CA3ACF">
      <w:pPr>
        <w:pStyle w:val="ListParagraph"/>
        <w:spacing w:after="0" w:line="240" w:lineRule="auto"/>
        <w:ind w:left="1287" w:firstLine="153"/>
        <w:jc w:val="both"/>
        <w:rPr>
          <w:rFonts w:ascii="XDPrime" w:eastAsia="Times New Roman" w:hAnsi="XDPrime" w:cs="Consolas"/>
          <w:bCs/>
          <w:sz w:val="22"/>
          <w:szCs w:val="22"/>
        </w:rPr>
      </w:pPr>
      <w:proofErr w:type="spellStart"/>
      <w:r w:rsidRPr="00BD74EE">
        <w:rPr>
          <w:rFonts w:ascii="XDPrime" w:eastAsia="Times New Roman" w:hAnsi="XDPrime" w:cs="Consolas"/>
          <w:bCs/>
          <w:sz w:val="22"/>
          <w:szCs w:val="22"/>
        </w:rPr>
        <w:t>Untuk</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jenis</w:t>
      </w:r>
      <w:proofErr w:type="spellEnd"/>
      <w:r w:rsidRPr="00BD74EE">
        <w:rPr>
          <w:rFonts w:ascii="XDPrime" w:eastAsia="Times New Roman" w:hAnsi="XDPrime" w:cs="Consolas"/>
          <w:bCs/>
          <w:sz w:val="22"/>
          <w:szCs w:val="22"/>
        </w:rPr>
        <w:t xml:space="preserve"> data </w:t>
      </w:r>
      <w:proofErr w:type="spellStart"/>
      <w:r w:rsidRPr="00BD74EE">
        <w:rPr>
          <w:rFonts w:ascii="XDPrime" w:eastAsia="Times New Roman" w:hAnsi="XDPrime" w:cs="Consolas"/>
          <w:bCs/>
          <w:sz w:val="22"/>
          <w:szCs w:val="22"/>
        </w:rPr>
        <w:t>disini</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akan</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lebih</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kearah</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kategori</w:t>
      </w:r>
      <w:proofErr w:type="spellEnd"/>
      <w:r w:rsidRPr="00BD74EE">
        <w:rPr>
          <w:rFonts w:ascii="XDPrime" w:eastAsia="Times New Roman" w:hAnsi="XDPrime" w:cs="Consolas"/>
          <w:bCs/>
          <w:sz w:val="22"/>
          <w:szCs w:val="22"/>
        </w:rPr>
        <w:t xml:space="preserve"> mixed. Jadi </w:t>
      </w:r>
      <w:proofErr w:type="spellStart"/>
      <w:r w:rsidRPr="00BD74EE">
        <w:rPr>
          <w:rFonts w:ascii="XDPrime" w:eastAsia="Times New Roman" w:hAnsi="XDPrime" w:cs="Consolas"/>
          <w:bCs/>
          <w:sz w:val="22"/>
          <w:szCs w:val="22"/>
        </w:rPr>
        <w:t>dalam</w:t>
      </w:r>
      <w:proofErr w:type="spellEnd"/>
      <w:r w:rsidRPr="00BD74EE">
        <w:rPr>
          <w:rFonts w:ascii="XDPrime" w:eastAsia="Times New Roman" w:hAnsi="XDPrime" w:cs="Consolas"/>
          <w:bCs/>
          <w:sz w:val="22"/>
          <w:szCs w:val="22"/>
        </w:rPr>
        <w:t xml:space="preserve"> data </w:t>
      </w:r>
      <w:proofErr w:type="spellStart"/>
      <w:r w:rsidRPr="00BD74EE">
        <w:rPr>
          <w:rFonts w:ascii="XDPrime" w:eastAsia="Times New Roman" w:hAnsi="XDPrime" w:cs="Consolas"/>
          <w:bCs/>
          <w:sz w:val="22"/>
          <w:szCs w:val="22"/>
        </w:rPr>
        <w:t>tersebut</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terdapat</w:t>
      </w:r>
      <w:proofErr w:type="spellEnd"/>
      <w:r w:rsidRPr="00BD74EE">
        <w:rPr>
          <w:rFonts w:ascii="XDPrime" w:eastAsia="Times New Roman" w:hAnsi="XDPrime" w:cs="Consolas"/>
          <w:bCs/>
          <w:sz w:val="22"/>
          <w:szCs w:val="22"/>
        </w:rPr>
        <w:t xml:space="preserve"> data </w:t>
      </w:r>
      <w:proofErr w:type="spellStart"/>
      <w:r w:rsidRPr="00BD74EE">
        <w:rPr>
          <w:rFonts w:ascii="XDPrime" w:eastAsia="Times New Roman" w:hAnsi="XDPrime" w:cs="Consolas"/>
          <w:bCs/>
          <w:sz w:val="22"/>
          <w:szCs w:val="22"/>
        </w:rPr>
        <w:t>kualitatif</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berupa</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hasil</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wawancara</w:t>
      </w:r>
      <w:proofErr w:type="spellEnd"/>
      <w:r w:rsidRPr="00BD74EE">
        <w:rPr>
          <w:rFonts w:ascii="XDPrime" w:eastAsia="Times New Roman" w:hAnsi="XDPrime" w:cs="Consolas"/>
          <w:bCs/>
          <w:sz w:val="22"/>
          <w:szCs w:val="22"/>
        </w:rPr>
        <w:t xml:space="preserve"> dan juga data </w:t>
      </w:r>
      <w:proofErr w:type="spellStart"/>
      <w:r w:rsidRPr="00BD74EE">
        <w:rPr>
          <w:rFonts w:ascii="XDPrime" w:eastAsia="Times New Roman" w:hAnsi="XDPrime" w:cs="Consolas"/>
          <w:bCs/>
          <w:sz w:val="22"/>
          <w:szCs w:val="22"/>
        </w:rPr>
        <w:t>kuantitatif</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berupa</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hasil</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perhitungan</w:t>
      </w:r>
      <w:proofErr w:type="spellEnd"/>
      <w:r w:rsidRPr="00BD74EE">
        <w:rPr>
          <w:rFonts w:ascii="XDPrime" w:eastAsia="Times New Roman" w:hAnsi="XDPrime" w:cs="Consolas"/>
          <w:bCs/>
          <w:sz w:val="22"/>
          <w:szCs w:val="22"/>
        </w:rPr>
        <w:t xml:space="preserve"> data.</w:t>
      </w:r>
    </w:p>
    <w:p w14:paraId="32B34758" w14:textId="77777777" w:rsidR="00BD74EE" w:rsidRPr="00BD74EE" w:rsidRDefault="00BD74EE" w:rsidP="00BD74EE">
      <w:pPr>
        <w:pStyle w:val="ListParagraph"/>
        <w:spacing w:after="0" w:line="240" w:lineRule="auto"/>
        <w:ind w:left="1287"/>
        <w:jc w:val="both"/>
        <w:rPr>
          <w:rFonts w:ascii="XDPrime" w:eastAsia="Times New Roman" w:hAnsi="XDPrime" w:cs="Consolas"/>
          <w:bCs/>
          <w:sz w:val="22"/>
          <w:szCs w:val="22"/>
        </w:rPr>
      </w:pPr>
    </w:p>
    <w:p w14:paraId="2695CC46" w14:textId="09EBA500" w:rsidR="001D0F1A" w:rsidRDefault="001D0F1A" w:rsidP="001D0F1A">
      <w:pPr>
        <w:pStyle w:val="ListParagraph"/>
        <w:numPr>
          <w:ilvl w:val="2"/>
          <w:numId w:val="5"/>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Sumber</w:t>
      </w:r>
      <w:proofErr w:type="spellEnd"/>
      <w:r>
        <w:rPr>
          <w:rFonts w:ascii="XDPrime" w:eastAsia="Times New Roman" w:hAnsi="XDPrime" w:cs="Consolas"/>
          <w:b/>
          <w:sz w:val="22"/>
          <w:szCs w:val="22"/>
        </w:rPr>
        <w:t xml:space="preserve"> Data</w:t>
      </w:r>
    </w:p>
    <w:p w14:paraId="3025B88F" w14:textId="32260B56" w:rsidR="00BD74EE" w:rsidRDefault="00BD74EE" w:rsidP="00BD74EE">
      <w:pPr>
        <w:pStyle w:val="ListParagraph"/>
        <w:spacing w:after="0" w:line="240" w:lineRule="auto"/>
        <w:ind w:left="1287"/>
        <w:jc w:val="both"/>
        <w:rPr>
          <w:rFonts w:ascii="XDPrime" w:eastAsia="Times New Roman" w:hAnsi="XDPrime" w:cs="Consolas"/>
          <w:b/>
          <w:sz w:val="22"/>
          <w:szCs w:val="22"/>
        </w:rPr>
      </w:pPr>
    </w:p>
    <w:p w14:paraId="788D9D5C" w14:textId="3876C1A2" w:rsidR="00BD74EE" w:rsidRDefault="00CA3ACF" w:rsidP="00CA3ACF">
      <w:pPr>
        <w:pStyle w:val="ListParagraph"/>
        <w:spacing w:after="0" w:line="240" w:lineRule="auto"/>
        <w:ind w:left="1287" w:firstLine="153"/>
        <w:jc w:val="both"/>
        <w:rPr>
          <w:rFonts w:ascii="XDPrime" w:eastAsia="Times New Roman" w:hAnsi="XDPrime" w:cs="Consolas"/>
          <w:bCs/>
          <w:sz w:val="22"/>
          <w:szCs w:val="22"/>
        </w:rPr>
      </w:pPr>
      <w:proofErr w:type="spellStart"/>
      <w:r w:rsidRPr="00CA3ACF">
        <w:rPr>
          <w:rFonts w:ascii="XDPrime" w:eastAsia="Times New Roman" w:hAnsi="XDPrime" w:cs="Consolas"/>
          <w:bCs/>
          <w:sz w:val="22"/>
          <w:szCs w:val="22"/>
        </w:rPr>
        <w:t>Sumber</w:t>
      </w:r>
      <w:proofErr w:type="spellEnd"/>
      <w:r w:rsidRPr="00CA3ACF">
        <w:rPr>
          <w:rFonts w:ascii="XDPrime" w:eastAsia="Times New Roman" w:hAnsi="XDPrime" w:cs="Consolas"/>
          <w:bCs/>
          <w:sz w:val="22"/>
          <w:szCs w:val="22"/>
        </w:rPr>
        <w:t xml:space="preserve"> data di </w:t>
      </w:r>
      <w:proofErr w:type="spellStart"/>
      <w:r w:rsidRPr="00CA3ACF">
        <w:rPr>
          <w:rFonts w:ascii="XDPrime" w:eastAsia="Times New Roman" w:hAnsi="XDPrime" w:cs="Consolas"/>
          <w:bCs/>
          <w:sz w:val="22"/>
          <w:szCs w:val="22"/>
        </w:rPr>
        <w:t>dalam</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sebuah</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eneliti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terdiri</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dari</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dua</w:t>
      </w:r>
      <w:proofErr w:type="spellEnd"/>
      <w:r w:rsidRPr="00CA3ACF">
        <w:rPr>
          <w:rFonts w:ascii="XDPrime" w:eastAsia="Times New Roman" w:hAnsi="XDPrime" w:cs="Consolas"/>
          <w:bCs/>
          <w:sz w:val="22"/>
          <w:szCs w:val="22"/>
        </w:rPr>
        <w:t xml:space="preserve"> data, </w:t>
      </w:r>
      <w:proofErr w:type="spellStart"/>
      <w:r w:rsidRPr="00CA3ACF">
        <w:rPr>
          <w:rFonts w:ascii="XDPrime" w:eastAsia="Times New Roman" w:hAnsi="XDPrime" w:cs="Consolas"/>
          <w:bCs/>
          <w:sz w:val="22"/>
          <w:szCs w:val="22"/>
        </w:rPr>
        <w:t>yaitu</w:t>
      </w:r>
      <w:proofErr w:type="spellEnd"/>
      <w:r w:rsidRPr="00CA3ACF">
        <w:rPr>
          <w:rFonts w:ascii="XDPrime" w:eastAsia="Times New Roman" w:hAnsi="XDPrime" w:cs="Consolas"/>
          <w:bCs/>
          <w:sz w:val="22"/>
          <w:szCs w:val="22"/>
        </w:rPr>
        <w:t xml:space="preserve"> data primer dan data </w:t>
      </w:r>
      <w:proofErr w:type="spellStart"/>
      <w:r w:rsidRPr="00CA3ACF">
        <w:rPr>
          <w:rFonts w:ascii="XDPrime" w:eastAsia="Times New Roman" w:hAnsi="XDPrime" w:cs="Consolas"/>
          <w:bCs/>
          <w:sz w:val="22"/>
          <w:szCs w:val="22"/>
        </w:rPr>
        <w:t>sekunder</w:t>
      </w:r>
      <w:proofErr w:type="spellEnd"/>
      <w:r w:rsidRPr="00CA3ACF">
        <w:rPr>
          <w:rFonts w:ascii="XDPrime" w:eastAsia="Times New Roman" w:hAnsi="XDPrime" w:cs="Consolas"/>
          <w:bCs/>
          <w:sz w:val="22"/>
          <w:szCs w:val="22"/>
        </w:rPr>
        <w:t xml:space="preserve">. Data primer </w:t>
      </w:r>
      <w:proofErr w:type="spellStart"/>
      <w:r w:rsidRPr="00CA3ACF">
        <w:rPr>
          <w:rFonts w:ascii="XDPrime" w:eastAsia="Times New Roman" w:hAnsi="XDPrime" w:cs="Consolas"/>
          <w:bCs/>
          <w:sz w:val="22"/>
          <w:szCs w:val="22"/>
        </w:rPr>
        <w:t>adalah</w:t>
      </w:r>
      <w:proofErr w:type="spellEnd"/>
      <w:r w:rsidRPr="00CA3ACF">
        <w:rPr>
          <w:rFonts w:ascii="XDPrime" w:eastAsia="Times New Roman" w:hAnsi="XDPrime" w:cs="Consolas"/>
          <w:bCs/>
          <w:sz w:val="22"/>
          <w:szCs w:val="22"/>
        </w:rPr>
        <w:t xml:space="preserve"> data yang </w:t>
      </w:r>
      <w:proofErr w:type="spellStart"/>
      <w:r w:rsidRPr="00CA3ACF">
        <w:rPr>
          <w:rFonts w:ascii="XDPrime" w:eastAsia="Times New Roman" w:hAnsi="XDPrime" w:cs="Consolas"/>
          <w:bCs/>
          <w:sz w:val="22"/>
          <w:szCs w:val="22"/>
        </w:rPr>
        <w:t>didapatk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secara</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langsung</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dari</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narasumber</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sedangkan</w:t>
      </w:r>
      <w:proofErr w:type="spellEnd"/>
      <w:r w:rsidRPr="00CA3ACF">
        <w:rPr>
          <w:rFonts w:ascii="XDPrime" w:eastAsia="Times New Roman" w:hAnsi="XDPrime" w:cs="Consolas"/>
          <w:bCs/>
          <w:sz w:val="22"/>
          <w:szCs w:val="22"/>
        </w:rPr>
        <w:t xml:space="preserve"> data </w:t>
      </w:r>
      <w:proofErr w:type="spellStart"/>
      <w:r w:rsidRPr="00CA3ACF">
        <w:rPr>
          <w:rFonts w:ascii="XDPrime" w:eastAsia="Times New Roman" w:hAnsi="XDPrime" w:cs="Consolas"/>
          <w:bCs/>
          <w:sz w:val="22"/>
          <w:szCs w:val="22"/>
        </w:rPr>
        <w:t>sekunder</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merupakan</w:t>
      </w:r>
      <w:proofErr w:type="spellEnd"/>
      <w:r w:rsidRPr="00CA3ACF">
        <w:rPr>
          <w:rFonts w:ascii="XDPrime" w:eastAsia="Times New Roman" w:hAnsi="XDPrime" w:cs="Consolas"/>
          <w:bCs/>
          <w:sz w:val="22"/>
          <w:szCs w:val="22"/>
        </w:rPr>
        <w:t xml:space="preserve"> data yang </w:t>
      </w:r>
      <w:proofErr w:type="spellStart"/>
      <w:r w:rsidRPr="00CA3ACF">
        <w:rPr>
          <w:rFonts w:ascii="XDPrime" w:eastAsia="Times New Roman" w:hAnsi="XDPrime" w:cs="Consolas"/>
          <w:bCs/>
          <w:sz w:val="22"/>
          <w:szCs w:val="22"/>
        </w:rPr>
        <w:t>dapatk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melalui</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erantara</w:t>
      </w:r>
      <w:proofErr w:type="spellEnd"/>
      <w:r w:rsidRPr="00CA3ACF">
        <w:rPr>
          <w:rFonts w:ascii="XDPrime" w:eastAsia="Times New Roman" w:hAnsi="XDPrime" w:cs="Consolas"/>
          <w:bCs/>
          <w:sz w:val="22"/>
          <w:szCs w:val="22"/>
        </w:rPr>
        <w:t xml:space="preserve">. Data primer </w:t>
      </w:r>
      <w:proofErr w:type="spellStart"/>
      <w:r w:rsidRPr="00CA3ACF">
        <w:rPr>
          <w:rFonts w:ascii="XDPrime" w:eastAsia="Times New Roman" w:hAnsi="XDPrime" w:cs="Consolas"/>
          <w:bCs/>
          <w:sz w:val="22"/>
          <w:szCs w:val="22"/>
        </w:rPr>
        <w:t>didapatkan</w:t>
      </w:r>
      <w:proofErr w:type="spellEnd"/>
      <w:r w:rsidRPr="00CA3ACF">
        <w:rPr>
          <w:rFonts w:ascii="XDPrime" w:eastAsia="Times New Roman" w:hAnsi="XDPrime" w:cs="Consolas"/>
          <w:bCs/>
          <w:sz w:val="22"/>
          <w:szCs w:val="22"/>
        </w:rPr>
        <w:t xml:space="preserve"> di </w:t>
      </w:r>
      <w:proofErr w:type="spellStart"/>
      <w:r w:rsidRPr="00CA3ACF">
        <w:rPr>
          <w:rFonts w:ascii="XDPrime" w:eastAsia="Times New Roman" w:hAnsi="XDPrime" w:cs="Consolas"/>
          <w:bCs/>
          <w:sz w:val="22"/>
          <w:szCs w:val="22"/>
        </w:rPr>
        <w:t>Perpustakaan</w:t>
      </w:r>
      <w:proofErr w:type="spellEnd"/>
      <w:r w:rsidRPr="00CA3ACF">
        <w:rPr>
          <w:rFonts w:ascii="XDPrime" w:eastAsia="Times New Roman" w:hAnsi="XDPrime" w:cs="Consolas"/>
          <w:bCs/>
          <w:sz w:val="22"/>
          <w:szCs w:val="22"/>
        </w:rPr>
        <w:t xml:space="preserve"> SMA Negeri 1 Kuta Selatan </w:t>
      </w:r>
      <w:proofErr w:type="spellStart"/>
      <w:r w:rsidRPr="00CA3ACF">
        <w:rPr>
          <w:rFonts w:ascii="XDPrime" w:eastAsia="Times New Roman" w:hAnsi="XDPrime" w:cs="Consolas"/>
          <w:bCs/>
          <w:sz w:val="22"/>
          <w:szCs w:val="22"/>
        </w:rPr>
        <w:t>adalah</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mengenai</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rofil</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erpustaka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sedangkan</w:t>
      </w:r>
      <w:proofErr w:type="spellEnd"/>
      <w:r w:rsidRPr="00CA3ACF">
        <w:rPr>
          <w:rFonts w:ascii="XDPrime" w:eastAsia="Times New Roman" w:hAnsi="XDPrime" w:cs="Consolas"/>
          <w:bCs/>
          <w:sz w:val="22"/>
          <w:szCs w:val="22"/>
        </w:rPr>
        <w:t xml:space="preserve"> data </w:t>
      </w:r>
      <w:proofErr w:type="spellStart"/>
      <w:r w:rsidRPr="00CA3ACF">
        <w:rPr>
          <w:rFonts w:ascii="XDPrime" w:eastAsia="Times New Roman" w:hAnsi="XDPrime" w:cs="Consolas"/>
          <w:bCs/>
          <w:sz w:val="22"/>
          <w:szCs w:val="22"/>
        </w:rPr>
        <w:t>sekundernya</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adalah</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dokume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endukung</w:t>
      </w:r>
      <w:proofErr w:type="spellEnd"/>
      <w:r w:rsidRPr="00CA3ACF">
        <w:rPr>
          <w:rFonts w:ascii="XDPrime" w:eastAsia="Times New Roman" w:hAnsi="XDPrime" w:cs="Consolas"/>
          <w:bCs/>
          <w:sz w:val="22"/>
          <w:szCs w:val="22"/>
        </w:rPr>
        <w:t xml:space="preserve"> yang </w:t>
      </w:r>
      <w:proofErr w:type="spellStart"/>
      <w:r w:rsidRPr="00CA3ACF">
        <w:rPr>
          <w:rFonts w:ascii="XDPrime" w:eastAsia="Times New Roman" w:hAnsi="XDPrime" w:cs="Consolas"/>
          <w:bCs/>
          <w:sz w:val="22"/>
          <w:szCs w:val="22"/>
        </w:rPr>
        <w:t>dapat</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membantu</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berjalanannya</w:t>
      </w:r>
      <w:proofErr w:type="spellEnd"/>
      <w:r w:rsidRPr="00CA3ACF">
        <w:rPr>
          <w:rFonts w:ascii="XDPrime" w:eastAsia="Times New Roman" w:hAnsi="XDPrime" w:cs="Consolas"/>
          <w:bCs/>
          <w:sz w:val="22"/>
          <w:szCs w:val="22"/>
        </w:rPr>
        <w:t xml:space="preserve"> proses </w:t>
      </w:r>
      <w:proofErr w:type="spellStart"/>
      <w:r w:rsidRPr="00CA3ACF">
        <w:rPr>
          <w:rFonts w:ascii="XDPrime" w:eastAsia="Times New Roman" w:hAnsi="XDPrime" w:cs="Consolas"/>
          <w:bCs/>
          <w:sz w:val="22"/>
          <w:szCs w:val="22"/>
        </w:rPr>
        <w:t>peneliti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ini</w:t>
      </w:r>
      <w:proofErr w:type="spellEnd"/>
      <w:r w:rsidRPr="00CA3ACF">
        <w:rPr>
          <w:rFonts w:ascii="XDPrime" w:eastAsia="Times New Roman" w:hAnsi="XDPrime" w:cs="Consolas"/>
          <w:bCs/>
          <w:sz w:val="22"/>
          <w:szCs w:val="22"/>
        </w:rPr>
        <w:t>.</w:t>
      </w:r>
    </w:p>
    <w:p w14:paraId="3EEF4482" w14:textId="77777777" w:rsidR="00CA3ACF" w:rsidRPr="00CA3ACF" w:rsidRDefault="00CA3ACF" w:rsidP="00CA3ACF">
      <w:pPr>
        <w:pStyle w:val="ListParagraph"/>
        <w:spacing w:after="0" w:line="240" w:lineRule="auto"/>
        <w:ind w:left="1287" w:firstLine="153"/>
        <w:jc w:val="both"/>
        <w:rPr>
          <w:rFonts w:ascii="XDPrime" w:eastAsia="Times New Roman" w:hAnsi="XDPrime" w:cs="Consolas"/>
          <w:bCs/>
          <w:sz w:val="22"/>
          <w:szCs w:val="22"/>
        </w:rPr>
      </w:pPr>
    </w:p>
    <w:p w14:paraId="40DB0EBE" w14:textId="454471C8" w:rsidR="001D0F1A" w:rsidRDefault="001D0F1A" w:rsidP="001D0F1A">
      <w:pPr>
        <w:pStyle w:val="ListParagraph"/>
        <w:numPr>
          <w:ilvl w:val="2"/>
          <w:numId w:val="5"/>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Tempat</w:t>
      </w:r>
      <w:proofErr w:type="spellEnd"/>
      <w:r>
        <w:rPr>
          <w:rFonts w:ascii="XDPrime" w:eastAsia="Times New Roman" w:hAnsi="XDPrime" w:cs="Consolas"/>
          <w:b/>
          <w:sz w:val="22"/>
          <w:szCs w:val="22"/>
        </w:rPr>
        <w:t xml:space="preserve"> dan Waktu </w:t>
      </w:r>
      <w:proofErr w:type="spellStart"/>
      <w:r>
        <w:rPr>
          <w:rFonts w:ascii="XDPrime" w:eastAsia="Times New Roman" w:hAnsi="XDPrime" w:cs="Consolas"/>
          <w:b/>
          <w:sz w:val="22"/>
          <w:szCs w:val="22"/>
        </w:rPr>
        <w:t>Penelitian</w:t>
      </w:r>
      <w:proofErr w:type="spellEnd"/>
    </w:p>
    <w:p w14:paraId="6DCDD65A" w14:textId="0CA52C97" w:rsidR="00CA3ACF" w:rsidRDefault="00CA3ACF" w:rsidP="00CA3ACF">
      <w:pPr>
        <w:pStyle w:val="ListParagraph"/>
        <w:spacing w:after="0" w:line="240" w:lineRule="auto"/>
        <w:ind w:left="1287"/>
        <w:jc w:val="both"/>
        <w:rPr>
          <w:rFonts w:ascii="XDPrime" w:eastAsia="Times New Roman" w:hAnsi="XDPrime" w:cs="Consolas"/>
          <w:b/>
          <w:sz w:val="22"/>
          <w:szCs w:val="22"/>
        </w:rPr>
      </w:pPr>
    </w:p>
    <w:p w14:paraId="37AC53EE" w14:textId="34D34B35" w:rsidR="00CA3ACF" w:rsidRDefault="00CA3ACF" w:rsidP="00CA3ACF">
      <w:pPr>
        <w:pStyle w:val="ListParagraph"/>
        <w:spacing w:after="0" w:line="240" w:lineRule="auto"/>
        <w:ind w:left="1287" w:firstLine="153"/>
        <w:jc w:val="both"/>
        <w:rPr>
          <w:rFonts w:ascii="XDPrime" w:eastAsia="Times New Roman" w:hAnsi="XDPrime" w:cs="Consolas"/>
          <w:bCs/>
          <w:sz w:val="22"/>
          <w:szCs w:val="22"/>
        </w:rPr>
      </w:pPr>
      <w:proofErr w:type="spellStart"/>
      <w:r w:rsidRPr="00CA3ACF">
        <w:rPr>
          <w:rFonts w:ascii="XDPrime" w:eastAsia="Times New Roman" w:hAnsi="XDPrime" w:cs="Consolas"/>
          <w:bCs/>
          <w:sz w:val="22"/>
          <w:szCs w:val="22"/>
        </w:rPr>
        <w:t>Untuk</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tempat</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eneliti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ak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saya</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lakukan</w:t>
      </w:r>
      <w:proofErr w:type="spellEnd"/>
      <w:r w:rsidRPr="00CA3ACF">
        <w:rPr>
          <w:rFonts w:ascii="XDPrime" w:eastAsia="Times New Roman" w:hAnsi="XDPrime" w:cs="Consolas"/>
          <w:bCs/>
          <w:sz w:val="22"/>
          <w:szCs w:val="22"/>
        </w:rPr>
        <w:t xml:space="preserve"> di SMA Negeri 1 Kuta Selatan yang </w:t>
      </w:r>
      <w:proofErr w:type="spellStart"/>
      <w:r w:rsidRPr="00CA3ACF">
        <w:rPr>
          <w:rFonts w:ascii="XDPrime" w:eastAsia="Times New Roman" w:hAnsi="XDPrime" w:cs="Consolas"/>
          <w:bCs/>
          <w:sz w:val="22"/>
          <w:szCs w:val="22"/>
        </w:rPr>
        <w:t>berlokasi</w:t>
      </w:r>
      <w:proofErr w:type="spellEnd"/>
      <w:r w:rsidRPr="00CA3ACF">
        <w:rPr>
          <w:rFonts w:ascii="XDPrime" w:eastAsia="Times New Roman" w:hAnsi="XDPrime" w:cs="Consolas"/>
          <w:bCs/>
          <w:sz w:val="22"/>
          <w:szCs w:val="22"/>
        </w:rPr>
        <w:t xml:space="preserve"> di Jalan </w:t>
      </w:r>
      <w:proofErr w:type="spellStart"/>
      <w:r w:rsidRPr="00CA3ACF">
        <w:rPr>
          <w:rFonts w:ascii="XDPrime" w:eastAsia="Times New Roman" w:hAnsi="XDPrime" w:cs="Consolas"/>
          <w:bCs/>
          <w:sz w:val="22"/>
          <w:szCs w:val="22"/>
        </w:rPr>
        <w:t>Ketut</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Jetung</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Kutuh</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Kecamatan</w:t>
      </w:r>
      <w:proofErr w:type="spellEnd"/>
      <w:r w:rsidRPr="00CA3ACF">
        <w:rPr>
          <w:rFonts w:ascii="XDPrime" w:eastAsia="Times New Roman" w:hAnsi="XDPrime" w:cs="Consolas"/>
          <w:bCs/>
          <w:sz w:val="22"/>
          <w:szCs w:val="22"/>
        </w:rPr>
        <w:t xml:space="preserve"> Kuta Selatan, </w:t>
      </w:r>
      <w:proofErr w:type="spellStart"/>
      <w:r w:rsidRPr="00CA3ACF">
        <w:rPr>
          <w:rFonts w:ascii="XDPrime" w:eastAsia="Times New Roman" w:hAnsi="XDPrime" w:cs="Consolas"/>
          <w:bCs/>
          <w:sz w:val="22"/>
          <w:szCs w:val="22"/>
        </w:rPr>
        <w:t>Kabupate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Badung</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Untuk</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waktu</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eneliti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ak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maksimal</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menghabisk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hingga</w:t>
      </w:r>
      <w:proofErr w:type="spellEnd"/>
      <w:r w:rsidRPr="00CA3ACF">
        <w:rPr>
          <w:rFonts w:ascii="XDPrime" w:eastAsia="Times New Roman" w:hAnsi="XDPrime" w:cs="Consolas"/>
          <w:bCs/>
          <w:sz w:val="22"/>
          <w:szCs w:val="22"/>
        </w:rPr>
        <w:t xml:space="preserve"> 6 </w:t>
      </w:r>
      <w:proofErr w:type="spellStart"/>
      <w:r w:rsidRPr="00CA3ACF">
        <w:rPr>
          <w:rFonts w:ascii="XDPrime" w:eastAsia="Times New Roman" w:hAnsi="XDPrime" w:cs="Consolas"/>
          <w:bCs/>
          <w:sz w:val="22"/>
          <w:szCs w:val="22"/>
        </w:rPr>
        <w:t>bulan</w:t>
      </w:r>
      <w:proofErr w:type="spellEnd"/>
      <w:r w:rsidRPr="00CA3ACF">
        <w:rPr>
          <w:rFonts w:ascii="XDPrime" w:eastAsia="Times New Roman" w:hAnsi="XDPrime" w:cs="Consolas"/>
          <w:bCs/>
          <w:sz w:val="22"/>
          <w:szCs w:val="22"/>
        </w:rPr>
        <w:t>.</w:t>
      </w:r>
    </w:p>
    <w:p w14:paraId="28F8F7F6" w14:textId="77777777" w:rsidR="00CA3ACF" w:rsidRPr="00CA3ACF" w:rsidRDefault="00CA3ACF" w:rsidP="00CA3ACF">
      <w:pPr>
        <w:pStyle w:val="ListParagraph"/>
        <w:spacing w:after="0" w:line="240" w:lineRule="auto"/>
        <w:ind w:left="1287" w:firstLine="153"/>
        <w:jc w:val="both"/>
        <w:rPr>
          <w:rFonts w:ascii="XDPrime" w:eastAsia="Times New Roman" w:hAnsi="XDPrime" w:cs="Consolas"/>
          <w:bCs/>
          <w:sz w:val="22"/>
          <w:szCs w:val="22"/>
        </w:rPr>
      </w:pPr>
    </w:p>
    <w:p w14:paraId="223CB617" w14:textId="675EFEBA" w:rsidR="002F1DF7" w:rsidRDefault="001D0F1A" w:rsidP="00CA3ACF">
      <w:pPr>
        <w:pStyle w:val="ListParagraph"/>
        <w:numPr>
          <w:ilvl w:val="2"/>
          <w:numId w:val="5"/>
        </w:numPr>
        <w:spacing w:after="0" w:line="240" w:lineRule="auto"/>
        <w:jc w:val="both"/>
        <w:rPr>
          <w:rFonts w:ascii="XDPrime" w:eastAsia="Times New Roman" w:hAnsi="XDPrime" w:cs="Consolas"/>
          <w:b/>
          <w:sz w:val="22"/>
          <w:szCs w:val="22"/>
        </w:rPr>
      </w:pPr>
      <w:r>
        <w:rPr>
          <w:rFonts w:ascii="XDPrime" w:eastAsia="Times New Roman" w:hAnsi="XDPrime" w:cs="Consolas"/>
          <w:b/>
          <w:sz w:val="22"/>
          <w:szCs w:val="22"/>
        </w:rPr>
        <w:t xml:space="preserve">Teknik </w:t>
      </w:r>
      <w:proofErr w:type="spellStart"/>
      <w:r>
        <w:rPr>
          <w:rFonts w:ascii="XDPrime" w:eastAsia="Times New Roman" w:hAnsi="XDPrime" w:cs="Consolas"/>
          <w:b/>
          <w:sz w:val="22"/>
          <w:szCs w:val="22"/>
        </w:rPr>
        <w:t>Pengumpulan</w:t>
      </w:r>
      <w:proofErr w:type="spellEnd"/>
      <w:r>
        <w:rPr>
          <w:rFonts w:ascii="XDPrime" w:eastAsia="Times New Roman" w:hAnsi="XDPrime" w:cs="Consolas"/>
          <w:b/>
          <w:sz w:val="22"/>
          <w:szCs w:val="22"/>
        </w:rPr>
        <w:t xml:space="preserve"> Data</w:t>
      </w:r>
    </w:p>
    <w:p w14:paraId="4A0F3A82" w14:textId="7E1B6559" w:rsidR="00CA3ACF" w:rsidRDefault="00CA3ACF" w:rsidP="00CA3ACF">
      <w:pPr>
        <w:pStyle w:val="ListParagraph"/>
        <w:spacing w:after="0" w:line="240" w:lineRule="auto"/>
        <w:ind w:left="1287"/>
        <w:jc w:val="both"/>
        <w:rPr>
          <w:rFonts w:ascii="XDPrime" w:eastAsia="Times New Roman" w:hAnsi="XDPrime" w:cs="Consolas"/>
          <w:b/>
          <w:sz w:val="22"/>
          <w:szCs w:val="22"/>
        </w:rPr>
      </w:pPr>
    </w:p>
    <w:p w14:paraId="7C0BF77F" w14:textId="7EA85631" w:rsidR="00CA3ACF" w:rsidRDefault="00CA3ACF" w:rsidP="00CA3ACF">
      <w:pPr>
        <w:pStyle w:val="ListParagraph"/>
        <w:numPr>
          <w:ilvl w:val="0"/>
          <w:numId w:val="6"/>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Wawancara</w:t>
      </w:r>
      <w:proofErr w:type="spellEnd"/>
    </w:p>
    <w:p w14:paraId="1AFF9C73" w14:textId="5B21AAFD" w:rsidR="00CA3ACF" w:rsidRDefault="00CA3ACF" w:rsidP="00CA3ACF">
      <w:pPr>
        <w:pStyle w:val="ListParagraph"/>
        <w:spacing w:after="0" w:line="240" w:lineRule="auto"/>
        <w:ind w:left="1647"/>
        <w:jc w:val="both"/>
        <w:rPr>
          <w:rFonts w:ascii="XDPrime" w:eastAsia="Times New Roman" w:hAnsi="XDPrime" w:cs="Consolas"/>
          <w:b/>
          <w:sz w:val="22"/>
          <w:szCs w:val="22"/>
        </w:rPr>
      </w:pPr>
    </w:p>
    <w:p w14:paraId="35A98321" w14:textId="10ACA1EB" w:rsidR="00CA3ACF" w:rsidRDefault="00A3472A" w:rsidP="00A3472A">
      <w:pPr>
        <w:pStyle w:val="ListParagraph"/>
        <w:spacing w:after="0" w:line="240" w:lineRule="auto"/>
        <w:ind w:left="1647" w:firstLine="513"/>
        <w:jc w:val="both"/>
        <w:rPr>
          <w:rFonts w:ascii="XDPrime" w:eastAsia="Times New Roman" w:hAnsi="XDPrime" w:cs="Consolas"/>
          <w:bCs/>
          <w:sz w:val="22"/>
          <w:szCs w:val="22"/>
        </w:rPr>
      </w:pPr>
      <w:proofErr w:type="spellStart"/>
      <w:r w:rsidRPr="00A3472A">
        <w:rPr>
          <w:rFonts w:ascii="XDPrime" w:eastAsia="Times New Roman" w:hAnsi="XDPrime" w:cs="Consolas"/>
          <w:bCs/>
          <w:sz w:val="22"/>
          <w:szCs w:val="22"/>
        </w:rPr>
        <w:t>Wawancara</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dilakuk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karena</w:t>
      </w:r>
      <w:proofErr w:type="spellEnd"/>
      <w:r w:rsidRPr="00A3472A">
        <w:rPr>
          <w:rFonts w:ascii="XDPrime" w:eastAsia="Times New Roman" w:hAnsi="XDPrime" w:cs="Consolas"/>
          <w:bCs/>
          <w:sz w:val="22"/>
          <w:szCs w:val="22"/>
        </w:rPr>
        <w:t xml:space="preserve"> agar </w:t>
      </w:r>
      <w:proofErr w:type="spellStart"/>
      <w:r w:rsidRPr="00A3472A">
        <w:rPr>
          <w:rFonts w:ascii="XDPrime" w:eastAsia="Times New Roman" w:hAnsi="XDPrime" w:cs="Consolas"/>
          <w:bCs/>
          <w:sz w:val="22"/>
          <w:szCs w:val="22"/>
        </w:rPr>
        <w:t>mendapatkan</w:t>
      </w:r>
      <w:proofErr w:type="spellEnd"/>
      <w:r w:rsidRPr="00A3472A">
        <w:rPr>
          <w:rFonts w:ascii="XDPrime" w:eastAsia="Times New Roman" w:hAnsi="XDPrime" w:cs="Consolas"/>
          <w:bCs/>
          <w:sz w:val="22"/>
          <w:szCs w:val="22"/>
        </w:rPr>
        <w:t xml:space="preserve"> data dan </w:t>
      </w:r>
      <w:proofErr w:type="spellStart"/>
      <w:r w:rsidRPr="00A3472A">
        <w:rPr>
          <w:rFonts w:ascii="XDPrime" w:eastAsia="Times New Roman" w:hAnsi="XDPrime" w:cs="Consolas"/>
          <w:bCs/>
          <w:sz w:val="22"/>
          <w:szCs w:val="22"/>
        </w:rPr>
        <w:t>informasi</w:t>
      </w:r>
      <w:proofErr w:type="spellEnd"/>
      <w:r w:rsidRPr="00A3472A">
        <w:rPr>
          <w:rFonts w:ascii="XDPrime" w:eastAsia="Times New Roman" w:hAnsi="XDPrime" w:cs="Consolas"/>
          <w:bCs/>
          <w:sz w:val="22"/>
          <w:szCs w:val="22"/>
        </w:rPr>
        <w:t xml:space="preserve"> proses </w:t>
      </w:r>
      <w:proofErr w:type="spellStart"/>
      <w:r w:rsidRPr="00A3472A">
        <w:rPr>
          <w:rFonts w:ascii="XDPrime" w:eastAsia="Times New Roman" w:hAnsi="XDPrime" w:cs="Consolas"/>
          <w:bCs/>
          <w:sz w:val="22"/>
          <w:szCs w:val="22"/>
        </w:rPr>
        <w:t>peminjam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buku</w:t>
      </w:r>
      <w:proofErr w:type="spellEnd"/>
      <w:r w:rsidRPr="00A3472A">
        <w:rPr>
          <w:rFonts w:ascii="XDPrime" w:eastAsia="Times New Roman" w:hAnsi="XDPrime" w:cs="Consolas"/>
          <w:bCs/>
          <w:sz w:val="22"/>
          <w:szCs w:val="22"/>
        </w:rPr>
        <w:t xml:space="preserve"> pada </w:t>
      </w:r>
      <w:proofErr w:type="spellStart"/>
      <w:r w:rsidRPr="00A3472A">
        <w:rPr>
          <w:rFonts w:ascii="XDPrime" w:eastAsia="Times New Roman" w:hAnsi="XDPrime" w:cs="Consolas"/>
          <w:bCs/>
          <w:sz w:val="22"/>
          <w:szCs w:val="22"/>
        </w:rPr>
        <w:t>perpustakaan</w:t>
      </w:r>
      <w:proofErr w:type="spellEnd"/>
      <w:r w:rsidRPr="00A3472A">
        <w:rPr>
          <w:rFonts w:ascii="XDPrime" w:eastAsia="Times New Roman" w:hAnsi="XDPrime" w:cs="Consolas"/>
          <w:bCs/>
          <w:sz w:val="22"/>
          <w:szCs w:val="22"/>
        </w:rPr>
        <w:t xml:space="preserve"> SMA Negeri 1 Kuta Selatan. </w:t>
      </w:r>
      <w:proofErr w:type="spellStart"/>
      <w:r w:rsidRPr="00A3472A">
        <w:rPr>
          <w:rFonts w:ascii="XDPrime" w:eastAsia="Times New Roman" w:hAnsi="XDPrime" w:cs="Consolas"/>
          <w:bCs/>
          <w:sz w:val="22"/>
          <w:szCs w:val="22"/>
        </w:rPr>
        <w:t>Untuk</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memverifikas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informas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atau</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fakta</w:t>
      </w:r>
      <w:proofErr w:type="spellEnd"/>
      <w:r w:rsidRPr="00A3472A">
        <w:rPr>
          <w:rFonts w:ascii="XDPrime" w:eastAsia="Times New Roman" w:hAnsi="XDPrime" w:cs="Consolas"/>
          <w:bCs/>
          <w:sz w:val="22"/>
          <w:szCs w:val="22"/>
        </w:rPr>
        <w:t xml:space="preserve"> yang </w:t>
      </w:r>
      <w:proofErr w:type="spellStart"/>
      <w:r w:rsidRPr="00A3472A">
        <w:rPr>
          <w:rFonts w:ascii="XDPrime" w:eastAsia="Times New Roman" w:hAnsi="XDPrime" w:cs="Consolas"/>
          <w:bCs/>
          <w:sz w:val="22"/>
          <w:szCs w:val="22"/>
        </w:rPr>
        <w:t>dikumpulk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selama</w:t>
      </w:r>
      <w:proofErr w:type="spellEnd"/>
      <w:r w:rsidRPr="00A3472A">
        <w:rPr>
          <w:rFonts w:ascii="XDPrime" w:eastAsia="Times New Roman" w:hAnsi="XDPrime" w:cs="Consolas"/>
          <w:bCs/>
          <w:sz w:val="22"/>
          <w:szCs w:val="22"/>
        </w:rPr>
        <w:t xml:space="preserve"> proses </w:t>
      </w:r>
      <w:proofErr w:type="spellStart"/>
      <w:r w:rsidRPr="00A3472A">
        <w:rPr>
          <w:rFonts w:ascii="XDPrime" w:eastAsia="Times New Roman" w:hAnsi="XDPrime" w:cs="Consolas"/>
          <w:bCs/>
          <w:sz w:val="22"/>
          <w:szCs w:val="22"/>
        </w:rPr>
        <w:t>observasi</w:t>
      </w:r>
      <w:proofErr w:type="spellEnd"/>
      <w:r w:rsidRPr="00A3472A">
        <w:rPr>
          <w:rFonts w:ascii="XDPrime" w:eastAsia="Times New Roman" w:hAnsi="XDPrime" w:cs="Consolas"/>
          <w:bCs/>
          <w:sz w:val="22"/>
          <w:szCs w:val="22"/>
        </w:rPr>
        <w:t xml:space="preserve"> dan </w:t>
      </w:r>
      <w:proofErr w:type="spellStart"/>
      <w:r w:rsidRPr="00A3472A">
        <w:rPr>
          <w:rFonts w:ascii="XDPrime" w:eastAsia="Times New Roman" w:hAnsi="XDPrime" w:cs="Consolas"/>
          <w:bCs/>
          <w:sz w:val="22"/>
          <w:szCs w:val="22"/>
        </w:rPr>
        <w:t>untuk</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lebih</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memaham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kebutuh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perangkat</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lunak</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pengguna</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wawancara</w:t>
      </w:r>
      <w:proofErr w:type="spellEnd"/>
      <w:r w:rsidRPr="00A3472A">
        <w:rPr>
          <w:rFonts w:ascii="XDPrime" w:eastAsia="Times New Roman" w:hAnsi="XDPrime" w:cs="Consolas"/>
          <w:bCs/>
          <w:sz w:val="22"/>
          <w:szCs w:val="22"/>
        </w:rPr>
        <w:t xml:space="preserve"> juga </w:t>
      </w:r>
      <w:proofErr w:type="spellStart"/>
      <w:r w:rsidRPr="00A3472A">
        <w:rPr>
          <w:rFonts w:ascii="XDPrime" w:eastAsia="Times New Roman" w:hAnsi="XDPrime" w:cs="Consolas"/>
          <w:bCs/>
          <w:sz w:val="22"/>
          <w:szCs w:val="22"/>
        </w:rPr>
        <w:t>dilakukan</w:t>
      </w:r>
      <w:proofErr w:type="spellEnd"/>
      <w:r w:rsidRPr="00A3472A">
        <w:rPr>
          <w:rFonts w:ascii="XDPrime" w:eastAsia="Times New Roman" w:hAnsi="XDPrime" w:cs="Consolas"/>
          <w:bCs/>
          <w:sz w:val="22"/>
          <w:szCs w:val="22"/>
        </w:rPr>
        <w:t>.</w:t>
      </w:r>
    </w:p>
    <w:p w14:paraId="49CC65AD" w14:textId="77777777" w:rsidR="00A3472A" w:rsidRPr="00CA3ACF" w:rsidRDefault="00A3472A" w:rsidP="00CA3ACF">
      <w:pPr>
        <w:pStyle w:val="ListParagraph"/>
        <w:spacing w:after="0" w:line="240" w:lineRule="auto"/>
        <w:ind w:left="1647"/>
        <w:jc w:val="both"/>
        <w:rPr>
          <w:rFonts w:ascii="XDPrime" w:eastAsia="Times New Roman" w:hAnsi="XDPrime" w:cs="Consolas"/>
          <w:bCs/>
          <w:sz w:val="22"/>
          <w:szCs w:val="22"/>
        </w:rPr>
      </w:pPr>
    </w:p>
    <w:p w14:paraId="40C8A464" w14:textId="416570C2" w:rsidR="00CA3ACF" w:rsidRDefault="00CA3ACF" w:rsidP="00CA3ACF">
      <w:pPr>
        <w:pStyle w:val="ListParagraph"/>
        <w:numPr>
          <w:ilvl w:val="0"/>
          <w:numId w:val="6"/>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Observasi</w:t>
      </w:r>
      <w:proofErr w:type="spellEnd"/>
    </w:p>
    <w:p w14:paraId="6BA3889B" w14:textId="7BBCA31B" w:rsidR="00A3472A" w:rsidRDefault="00A3472A" w:rsidP="00A3472A">
      <w:pPr>
        <w:pStyle w:val="ListParagraph"/>
        <w:spacing w:after="0" w:line="240" w:lineRule="auto"/>
        <w:ind w:left="1647"/>
        <w:jc w:val="both"/>
        <w:rPr>
          <w:rFonts w:ascii="XDPrime" w:eastAsia="Times New Roman" w:hAnsi="XDPrime" w:cs="Consolas"/>
          <w:b/>
          <w:sz w:val="22"/>
          <w:szCs w:val="22"/>
        </w:rPr>
      </w:pPr>
    </w:p>
    <w:p w14:paraId="0ECA4C4E" w14:textId="3664D397" w:rsidR="00A3472A" w:rsidRDefault="00A3472A" w:rsidP="00A3472A">
      <w:pPr>
        <w:pStyle w:val="ListParagraph"/>
        <w:spacing w:after="0" w:line="240" w:lineRule="auto"/>
        <w:ind w:left="1647" w:firstLine="513"/>
        <w:jc w:val="both"/>
        <w:rPr>
          <w:rFonts w:ascii="XDPrime" w:eastAsia="Times New Roman" w:hAnsi="XDPrime" w:cs="Consolas"/>
          <w:bCs/>
          <w:sz w:val="22"/>
          <w:szCs w:val="22"/>
        </w:rPr>
      </w:pPr>
      <w:proofErr w:type="spellStart"/>
      <w:r w:rsidRPr="00A3472A">
        <w:rPr>
          <w:rFonts w:ascii="XDPrime" w:eastAsia="Times New Roman" w:hAnsi="XDPrime" w:cs="Consolas"/>
          <w:bCs/>
          <w:sz w:val="22"/>
          <w:szCs w:val="22"/>
        </w:rPr>
        <w:t>Observas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dilakukan</w:t>
      </w:r>
      <w:proofErr w:type="spellEnd"/>
      <w:r w:rsidRPr="00A3472A">
        <w:rPr>
          <w:rFonts w:ascii="XDPrime" w:eastAsia="Times New Roman" w:hAnsi="XDPrime" w:cs="Consolas"/>
          <w:bCs/>
          <w:sz w:val="22"/>
          <w:szCs w:val="22"/>
        </w:rPr>
        <w:t xml:space="preserve"> pada </w:t>
      </w:r>
      <w:proofErr w:type="spellStart"/>
      <w:r w:rsidRPr="00A3472A">
        <w:rPr>
          <w:rFonts w:ascii="XDPrime" w:eastAsia="Times New Roman" w:hAnsi="XDPrime" w:cs="Consolas"/>
          <w:bCs/>
          <w:sz w:val="22"/>
          <w:szCs w:val="22"/>
        </w:rPr>
        <w:t>perpustakaan</w:t>
      </w:r>
      <w:proofErr w:type="spellEnd"/>
      <w:r w:rsidRPr="00A3472A">
        <w:rPr>
          <w:rFonts w:ascii="XDPrime" w:eastAsia="Times New Roman" w:hAnsi="XDPrime" w:cs="Consolas"/>
          <w:bCs/>
          <w:sz w:val="22"/>
          <w:szCs w:val="22"/>
        </w:rPr>
        <w:t xml:space="preserve"> SMA Negeri 1 Kuta Selatan </w:t>
      </w:r>
      <w:proofErr w:type="spellStart"/>
      <w:r w:rsidRPr="00A3472A">
        <w:rPr>
          <w:rFonts w:ascii="XDPrime" w:eastAsia="Times New Roman" w:hAnsi="XDPrime" w:cs="Consolas"/>
          <w:bCs/>
          <w:sz w:val="22"/>
          <w:szCs w:val="22"/>
        </w:rPr>
        <w:t>tujuannya</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adalah</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untuk</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mengamati</w:t>
      </w:r>
      <w:proofErr w:type="spellEnd"/>
      <w:r w:rsidRPr="00A3472A">
        <w:rPr>
          <w:rFonts w:ascii="XDPrime" w:eastAsia="Times New Roman" w:hAnsi="XDPrime" w:cs="Consolas"/>
          <w:bCs/>
          <w:sz w:val="22"/>
          <w:szCs w:val="22"/>
        </w:rPr>
        <w:t xml:space="preserve"> proses </w:t>
      </w:r>
      <w:proofErr w:type="spellStart"/>
      <w:r w:rsidRPr="00A3472A">
        <w:rPr>
          <w:rFonts w:ascii="XDPrime" w:eastAsia="Times New Roman" w:hAnsi="XDPrime" w:cs="Consolas"/>
          <w:bCs/>
          <w:sz w:val="22"/>
          <w:szCs w:val="22"/>
        </w:rPr>
        <w:t>peminjam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buku</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pengembali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buku</w:t>
      </w:r>
      <w:proofErr w:type="spellEnd"/>
      <w:r w:rsidRPr="00A3472A">
        <w:rPr>
          <w:rFonts w:ascii="XDPrime" w:eastAsia="Times New Roman" w:hAnsi="XDPrime" w:cs="Consolas"/>
          <w:bCs/>
          <w:sz w:val="22"/>
          <w:szCs w:val="22"/>
        </w:rPr>
        <w:t xml:space="preserve">, data </w:t>
      </w:r>
      <w:proofErr w:type="spellStart"/>
      <w:r w:rsidRPr="00A3472A">
        <w:rPr>
          <w:rFonts w:ascii="XDPrime" w:eastAsia="Times New Roman" w:hAnsi="XDPrime" w:cs="Consolas"/>
          <w:bCs/>
          <w:sz w:val="22"/>
          <w:szCs w:val="22"/>
        </w:rPr>
        <w:t>hadir</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pengunjung</w:t>
      </w:r>
      <w:proofErr w:type="spellEnd"/>
      <w:r w:rsidRPr="00A3472A">
        <w:rPr>
          <w:rFonts w:ascii="XDPrime" w:eastAsia="Times New Roman" w:hAnsi="XDPrime" w:cs="Consolas"/>
          <w:bCs/>
          <w:sz w:val="22"/>
          <w:szCs w:val="22"/>
        </w:rPr>
        <w:t xml:space="preserve">, dan juga </w:t>
      </w:r>
      <w:proofErr w:type="spellStart"/>
      <w:r w:rsidRPr="00A3472A">
        <w:rPr>
          <w:rFonts w:ascii="XDPrime" w:eastAsia="Times New Roman" w:hAnsi="XDPrime" w:cs="Consolas"/>
          <w:bCs/>
          <w:sz w:val="22"/>
          <w:szCs w:val="22"/>
        </w:rPr>
        <w:t>laporan</w:t>
      </w:r>
      <w:proofErr w:type="spellEnd"/>
      <w:r w:rsidRPr="00A3472A">
        <w:rPr>
          <w:rFonts w:ascii="XDPrime" w:eastAsia="Times New Roman" w:hAnsi="XDPrime" w:cs="Consolas"/>
          <w:bCs/>
          <w:sz w:val="22"/>
          <w:szCs w:val="22"/>
        </w:rPr>
        <w:t xml:space="preserve"> data </w:t>
      </w:r>
      <w:proofErr w:type="spellStart"/>
      <w:r w:rsidRPr="00A3472A">
        <w:rPr>
          <w:rFonts w:ascii="XDPrime" w:eastAsia="Times New Roman" w:hAnsi="XDPrime" w:cs="Consolas"/>
          <w:bCs/>
          <w:sz w:val="22"/>
          <w:szCs w:val="22"/>
        </w:rPr>
        <w:t>buku</w:t>
      </w:r>
      <w:proofErr w:type="spellEnd"/>
      <w:r w:rsidRPr="00A3472A">
        <w:rPr>
          <w:rFonts w:ascii="XDPrime" w:eastAsia="Times New Roman" w:hAnsi="XDPrime" w:cs="Consolas"/>
          <w:bCs/>
          <w:sz w:val="22"/>
          <w:szCs w:val="22"/>
        </w:rPr>
        <w:t xml:space="preserve"> di </w:t>
      </w:r>
      <w:proofErr w:type="spellStart"/>
      <w:r w:rsidRPr="00A3472A">
        <w:rPr>
          <w:rFonts w:ascii="XDPrime" w:eastAsia="Times New Roman" w:hAnsi="XDPrime" w:cs="Consolas"/>
          <w:bCs/>
          <w:sz w:val="22"/>
          <w:szCs w:val="22"/>
        </w:rPr>
        <w:t>perpustakaan</w:t>
      </w:r>
      <w:proofErr w:type="spellEnd"/>
      <w:r w:rsidRPr="00A3472A">
        <w:rPr>
          <w:rFonts w:ascii="XDPrime" w:eastAsia="Times New Roman" w:hAnsi="XDPrime" w:cs="Consolas"/>
          <w:bCs/>
          <w:sz w:val="22"/>
          <w:szCs w:val="22"/>
        </w:rPr>
        <w:t xml:space="preserve"> SMA Negeri 1 Kuta Selatan.</w:t>
      </w:r>
    </w:p>
    <w:p w14:paraId="55162AD6" w14:textId="77777777" w:rsidR="00A3472A" w:rsidRPr="00A3472A" w:rsidRDefault="00A3472A" w:rsidP="00A3472A">
      <w:pPr>
        <w:pStyle w:val="ListParagraph"/>
        <w:spacing w:after="0" w:line="240" w:lineRule="auto"/>
        <w:ind w:left="1647" w:firstLine="513"/>
        <w:jc w:val="both"/>
        <w:rPr>
          <w:rFonts w:ascii="XDPrime" w:eastAsia="Times New Roman" w:hAnsi="XDPrime" w:cs="Consolas"/>
          <w:bCs/>
          <w:sz w:val="22"/>
          <w:szCs w:val="22"/>
        </w:rPr>
      </w:pPr>
    </w:p>
    <w:p w14:paraId="372ED074" w14:textId="4E762B8F" w:rsidR="00CA3ACF" w:rsidRDefault="00CA3ACF" w:rsidP="00CA3ACF">
      <w:pPr>
        <w:pStyle w:val="ListParagraph"/>
        <w:numPr>
          <w:ilvl w:val="0"/>
          <w:numId w:val="6"/>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Studi</w:t>
      </w:r>
      <w:proofErr w:type="spellEnd"/>
      <w:r>
        <w:rPr>
          <w:rFonts w:ascii="XDPrime" w:eastAsia="Times New Roman" w:hAnsi="XDPrime" w:cs="Consolas"/>
          <w:b/>
          <w:sz w:val="22"/>
          <w:szCs w:val="22"/>
        </w:rPr>
        <w:t xml:space="preserve"> Pustaka</w:t>
      </w:r>
    </w:p>
    <w:p w14:paraId="2671E24B" w14:textId="7D4FC173" w:rsidR="00A3472A" w:rsidRDefault="00A3472A" w:rsidP="00A3472A">
      <w:pPr>
        <w:pStyle w:val="ListParagraph"/>
        <w:spacing w:after="0" w:line="240" w:lineRule="auto"/>
        <w:ind w:left="1647"/>
        <w:jc w:val="both"/>
        <w:rPr>
          <w:rFonts w:ascii="XDPrime" w:eastAsia="Times New Roman" w:hAnsi="XDPrime" w:cs="Consolas"/>
          <w:b/>
          <w:sz w:val="22"/>
          <w:szCs w:val="22"/>
        </w:rPr>
      </w:pPr>
    </w:p>
    <w:p w14:paraId="77BD6557" w14:textId="0D8958F1" w:rsidR="00A3472A" w:rsidRDefault="00A3472A" w:rsidP="00A3472A">
      <w:pPr>
        <w:pStyle w:val="ListParagraph"/>
        <w:spacing w:after="0" w:line="240" w:lineRule="auto"/>
        <w:ind w:left="1647" w:firstLine="513"/>
        <w:jc w:val="both"/>
        <w:rPr>
          <w:rFonts w:ascii="XDPrime" w:eastAsia="Times New Roman" w:hAnsi="XDPrime" w:cs="Consolas"/>
          <w:bCs/>
          <w:sz w:val="22"/>
          <w:szCs w:val="22"/>
        </w:rPr>
      </w:pPr>
      <w:proofErr w:type="spellStart"/>
      <w:r w:rsidRPr="00A3472A">
        <w:rPr>
          <w:rFonts w:ascii="XDPrime" w:eastAsia="Times New Roman" w:hAnsi="XDPrime" w:cs="Consolas"/>
          <w:bCs/>
          <w:sz w:val="22"/>
          <w:szCs w:val="22"/>
        </w:rPr>
        <w:t>Studi</w:t>
      </w:r>
      <w:proofErr w:type="spellEnd"/>
      <w:r w:rsidRPr="00A3472A">
        <w:rPr>
          <w:rFonts w:ascii="XDPrime" w:eastAsia="Times New Roman" w:hAnsi="XDPrime" w:cs="Consolas"/>
          <w:bCs/>
          <w:sz w:val="22"/>
          <w:szCs w:val="22"/>
        </w:rPr>
        <w:t xml:space="preserve"> Pustaka </w:t>
      </w:r>
      <w:proofErr w:type="spellStart"/>
      <w:r w:rsidRPr="00A3472A">
        <w:rPr>
          <w:rFonts w:ascii="XDPrime" w:eastAsia="Times New Roman" w:hAnsi="XDPrime" w:cs="Consolas"/>
          <w:bCs/>
          <w:sz w:val="22"/>
          <w:szCs w:val="22"/>
        </w:rPr>
        <w:t>adalah</w:t>
      </w:r>
      <w:proofErr w:type="spellEnd"/>
      <w:r w:rsidRPr="00A3472A">
        <w:rPr>
          <w:rFonts w:ascii="XDPrime" w:eastAsia="Times New Roman" w:hAnsi="XDPrime" w:cs="Consolas"/>
          <w:bCs/>
          <w:sz w:val="22"/>
          <w:szCs w:val="22"/>
        </w:rPr>
        <w:t xml:space="preserve"> proses </w:t>
      </w:r>
      <w:proofErr w:type="spellStart"/>
      <w:r w:rsidRPr="00A3472A">
        <w:rPr>
          <w:rFonts w:ascii="XDPrime" w:eastAsia="Times New Roman" w:hAnsi="XDPrime" w:cs="Consolas"/>
          <w:bCs/>
          <w:sz w:val="22"/>
          <w:szCs w:val="22"/>
        </w:rPr>
        <w:t>pengumpulan</w:t>
      </w:r>
      <w:proofErr w:type="spellEnd"/>
      <w:r w:rsidRPr="00A3472A">
        <w:rPr>
          <w:rFonts w:ascii="XDPrime" w:eastAsia="Times New Roman" w:hAnsi="XDPrime" w:cs="Consolas"/>
          <w:bCs/>
          <w:sz w:val="22"/>
          <w:szCs w:val="22"/>
        </w:rPr>
        <w:t xml:space="preserve"> data dan </w:t>
      </w:r>
      <w:proofErr w:type="spellStart"/>
      <w:r w:rsidRPr="00A3472A">
        <w:rPr>
          <w:rFonts w:ascii="XDPrime" w:eastAsia="Times New Roman" w:hAnsi="XDPrime" w:cs="Consolas"/>
          <w:bCs/>
          <w:sz w:val="22"/>
          <w:szCs w:val="22"/>
        </w:rPr>
        <w:t>informas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dar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sumber</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terpercaya</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sepert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buku</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jurnal</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prosiding</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laporan</w:t>
      </w:r>
      <w:proofErr w:type="spellEnd"/>
      <w:r w:rsidRPr="00A3472A">
        <w:rPr>
          <w:rFonts w:ascii="XDPrime" w:eastAsia="Times New Roman" w:hAnsi="XDPrime" w:cs="Consolas"/>
          <w:bCs/>
          <w:sz w:val="22"/>
          <w:szCs w:val="22"/>
        </w:rPr>
        <w:t xml:space="preserve">, dan </w:t>
      </w:r>
      <w:proofErr w:type="spellStart"/>
      <w:r w:rsidRPr="00A3472A">
        <w:rPr>
          <w:rFonts w:ascii="XDPrime" w:eastAsia="Times New Roman" w:hAnsi="XDPrime" w:cs="Consolas"/>
          <w:bCs/>
          <w:sz w:val="22"/>
          <w:szCs w:val="22"/>
        </w:rPr>
        <w:t>dokume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cetak</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atau</w:t>
      </w:r>
      <w:proofErr w:type="spellEnd"/>
      <w:r w:rsidRPr="00A3472A">
        <w:rPr>
          <w:rFonts w:ascii="XDPrime" w:eastAsia="Times New Roman" w:hAnsi="XDPrime" w:cs="Consolas"/>
          <w:bCs/>
          <w:sz w:val="22"/>
          <w:szCs w:val="22"/>
        </w:rPr>
        <w:t xml:space="preserve"> digital </w:t>
      </w:r>
      <w:proofErr w:type="spellStart"/>
      <w:r w:rsidRPr="00A3472A">
        <w:rPr>
          <w:rFonts w:ascii="XDPrime" w:eastAsia="Times New Roman" w:hAnsi="XDPrime" w:cs="Consolas"/>
          <w:bCs/>
          <w:sz w:val="22"/>
          <w:szCs w:val="22"/>
        </w:rPr>
        <w:t>lainnya</w:t>
      </w:r>
      <w:proofErr w:type="spellEnd"/>
      <w:r w:rsidRPr="00A3472A">
        <w:rPr>
          <w:rFonts w:ascii="XDPrime" w:eastAsia="Times New Roman" w:hAnsi="XDPrime" w:cs="Consolas"/>
          <w:bCs/>
          <w:sz w:val="22"/>
          <w:szCs w:val="22"/>
        </w:rPr>
        <w:t xml:space="preserve">. Jika </w:t>
      </w:r>
      <w:proofErr w:type="spellStart"/>
      <w:r w:rsidRPr="00A3472A">
        <w:rPr>
          <w:rFonts w:ascii="XDPrime" w:eastAsia="Times New Roman" w:hAnsi="XDPrime" w:cs="Consolas"/>
          <w:bCs/>
          <w:sz w:val="22"/>
          <w:szCs w:val="22"/>
        </w:rPr>
        <w:t>didukung</w:t>
      </w:r>
      <w:proofErr w:type="spellEnd"/>
      <w:r w:rsidRPr="00A3472A">
        <w:rPr>
          <w:rFonts w:ascii="XDPrime" w:eastAsia="Times New Roman" w:hAnsi="XDPrime" w:cs="Consolas"/>
          <w:bCs/>
          <w:sz w:val="22"/>
          <w:szCs w:val="22"/>
        </w:rPr>
        <w:t xml:space="preserve"> oleh </w:t>
      </w:r>
      <w:proofErr w:type="spellStart"/>
      <w:r w:rsidRPr="00A3472A">
        <w:rPr>
          <w:rFonts w:ascii="XDPrime" w:eastAsia="Times New Roman" w:hAnsi="XDPrime" w:cs="Consolas"/>
          <w:bCs/>
          <w:sz w:val="22"/>
          <w:szCs w:val="22"/>
        </w:rPr>
        <w:t>foto</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atau</w:t>
      </w:r>
      <w:proofErr w:type="spellEnd"/>
      <w:r w:rsidRPr="00A3472A">
        <w:rPr>
          <w:rFonts w:ascii="XDPrime" w:eastAsia="Times New Roman" w:hAnsi="XDPrime" w:cs="Consolas"/>
          <w:bCs/>
          <w:sz w:val="22"/>
          <w:szCs w:val="22"/>
        </w:rPr>
        <w:t xml:space="preserve"> tulisan </w:t>
      </w:r>
      <w:proofErr w:type="spellStart"/>
      <w:r w:rsidRPr="00A3472A">
        <w:rPr>
          <w:rFonts w:ascii="XDPrime" w:eastAsia="Times New Roman" w:hAnsi="XDPrime" w:cs="Consolas"/>
          <w:bCs/>
          <w:sz w:val="22"/>
          <w:szCs w:val="22"/>
        </w:rPr>
        <w:t>akademis</w:t>
      </w:r>
      <w:proofErr w:type="spellEnd"/>
      <w:r w:rsidRPr="00A3472A">
        <w:rPr>
          <w:rFonts w:ascii="XDPrime" w:eastAsia="Times New Roman" w:hAnsi="XDPrime" w:cs="Consolas"/>
          <w:bCs/>
          <w:sz w:val="22"/>
          <w:szCs w:val="22"/>
        </w:rPr>
        <w:t xml:space="preserve"> dan </w:t>
      </w:r>
      <w:proofErr w:type="spellStart"/>
      <w:r w:rsidRPr="00A3472A">
        <w:rPr>
          <w:rFonts w:ascii="XDPrime" w:eastAsia="Times New Roman" w:hAnsi="XDPrime" w:cs="Consolas"/>
          <w:bCs/>
          <w:sz w:val="22"/>
          <w:szCs w:val="22"/>
        </w:rPr>
        <w:t>artistik</w:t>
      </w:r>
      <w:proofErr w:type="spellEnd"/>
      <w:r w:rsidRPr="00A3472A">
        <w:rPr>
          <w:rFonts w:ascii="XDPrime" w:eastAsia="Times New Roman" w:hAnsi="XDPrime" w:cs="Consolas"/>
          <w:bCs/>
          <w:sz w:val="22"/>
          <w:szCs w:val="22"/>
        </w:rPr>
        <w:t xml:space="preserve"> yang </w:t>
      </w:r>
      <w:proofErr w:type="spellStart"/>
      <w:r w:rsidRPr="00A3472A">
        <w:rPr>
          <w:rFonts w:ascii="XDPrime" w:eastAsia="Times New Roman" w:hAnsi="XDPrime" w:cs="Consolas"/>
          <w:bCs/>
          <w:sz w:val="22"/>
          <w:szCs w:val="22"/>
        </w:rPr>
        <w:t>ada</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studi</w:t>
      </w:r>
      <w:proofErr w:type="spellEnd"/>
      <w:r w:rsidRPr="00A3472A">
        <w:rPr>
          <w:rFonts w:ascii="XDPrime" w:eastAsia="Times New Roman" w:hAnsi="XDPrime" w:cs="Consolas"/>
          <w:bCs/>
          <w:sz w:val="22"/>
          <w:szCs w:val="22"/>
        </w:rPr>
        <w:t xml:space="preserve"> sastra </w:t>
      </w:r>
      <w:proofErr w:type="spellStart"/>
      <w:r w:rsidRPr="00A3472A">
        <w:rPr>
          <w:rFonts w:ascii="XDPrime" w:eastAsia="Times New Roman" w:hAnsi="XDPrime" w:cs="Consolas"/>
          <w:bCs/>
          <w:sz w:val="22"/>
          <w:szCs w:val="22"/>
        </w:rPr>
        <w:t>ak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lebih</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kredibel</w:t>
      </w:r>
      <w:proofErr w:type="spellEnd"/>
      <w:r w:rsidRPr="00A3472A">
        <w:rPr>
          <w:rFonts w:ascii="XDPrime" w:eastAsia="Times New Roman" w:hAnsi="XDPrime" w:cs="Consolas"/>
          <w:bCs/>
          <w:sz w:val="22"/>
          <w:szCs w:val="22"/>
        </w:rPr>
        <w:t>.</w:t>
      </w:r>
    </w:p>
    <w:p w14:paraId="6925E0C7" w14:textId="6D2D1A37" w:rsidR="00F525ED" w:rsidRDefault="00F525ED" w:rsidP="00A3472A">
      <w:pPr>
        <w:pStyle w:val="ListParagraph"/>
        <w:spacing w:after="0" w:line="240" w:lineRule="auto"/>
        <w:ind w:left="1647" w:firstLine="513"/>
        <w:jc w:val="both"/>
        <w:rPr>
          <w:rFonts w:ascii="XDPrime" w:eastAsia="Times New Roman" w:hAnsi="XDPrime" w:cs="Consolas"/>
          <w:bCs/>
          <w:sz w:val="22"/>
          <w:szCs w:val="22"/>
        </w:rPr>
      </w:pPr>
    </w:p>
    <w:p w14:paraId="033BF12B" w14:textId="06BAC944" w:rsidR="00F525ED" w:rsidRDefault="00F525ED" w:rsidP="00F525ED">
      <w:pPr>
        <w:pStyle w:val="ListParagraph"/>
        <w:numPr>
          <w:ilvl w:val="2"/>
          <w:numId w:val="5"/>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Variabel</w:t>
      </w:r>
      <w:proofErr w:type="spellEnd"/>
      <w:r>
        <w:rPr>
          <w:rFonts w:ascii="XDPrime" w:eastAsia="Times New Roman" w:hAnsi="XDPrime" w:cs="Consolas"/>
          <w:b/>
          <w:sz w:val="22"/>
          <w:szCs w:val="22"/>
        </w:rPr>
        <w:t xml:space="preserve"> </w:t>
      </w:r>
      <w:proofErr w:type="spellStart"/>
      <w:r>
        <w:rPr>
          <w:rFonts w:ascii="XDPrime" w:eastAsia="Times New Roman" w:hAnsi="XDPrime" w:cs="Consolas"/>
          <w:b/>
          <w:sz w:val="22"/>
          <w:szCs w:val="22"/>
        </w:rPr>
        <w:t>Penelitian</w:t>
      </w:r>
      <w:proofErr w:type="spellEnd"/>
    </w:p>
    <w:p w14:paraId="46C7FAF0" w14:textId="77777777" w:rsidR="00F525ED" w:rsidRDefault="00F525ED" w:rsidP="00F525ED">
      <w:pPr>
        <w:pStyle w:val="ListParagraph"/>
        <w:spacing w:after="0" w:line="240" w:lineRule="auto"/>
        <w:ind w:left="1287"/>
        <w:jc w:val="both"/>
        <w:rPr>
          <w:rFonts w:ascii="XDPrime" w:eastAsia="Times New Roman" w:hAnsi="XDPrime" w:cs="Consolas"/>
          <w:b/>
          <w:sz w:val="22"/>
          <w:szCs w:val="22"/>
        </w:rPr>
      </w:pPr>
    </w:p>
    <w:p w14:paraId="61EAC17B" w14:textId="2DC2015B" w:rsidR="00F525ED" w:rsidRPr="00F525ED" w:rsidRDefault="00F525ED" w:rsidP="00F525ED">
      <w:pPr>
        <w:pStyle w:val="ListParagraph"/>
        <w:spacing w:after="0" w:line="240" w:lineRule="auto"/>
        <w:ind w:left="1287" w:firstLine="153"/>
        <w:jc w:val="both"/>
        <w:rPr>
          <w:rFonts w:ascii="XDPrime" w:eastAsia="Times New Roman" w:hAnsi="XDPrime" w:cs="Consolas"/>
          <w:bCs/>
          <w:sz w:val="22"/>
          <w:szCs w:val="22"/>
        </w:rPr>
      </w:pPr>
      <w:proofErr w:type="spellStart"/>
      <w:r w:rsidRPr="00F525ED">
        <w:rPr>
          <w:rFonts w:ascii="XDPrime" w:eastAsia="Times New Roman" w:hAnsi="XDPrime" w:cs="Consolas"/>
          <w:bCs/>
          <w:sz w:val="22"/>
          <w:szCs w:val="22"/>
        </w:rPr>
        <w:t>Untuk</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variabel</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penelitian</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akan</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lebih</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kepada</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siswa</w:t>
      </w:r>
      <w:proofErr w:type="spellEnd"/>
      <w:r w:rsidRPr="00F525ED">
        <w:rPr>
          <w:rFonts w:ascii="XDPrime" w:eastAsia="Times New Roman" w:hAnsi="XDPrime" w:cs="Consolas"/>
          <w:bCs/>
          <w:sz w:val="22"/>
          <w:szCs w:val="22"/>
        </w:rPr>
        <w:t xml:space="preserve"> SMA Negeri 1 Kuta Selatan dan </w:t>
      </w:r>
      <w:proofErr w:type="spellStart"/>
      <w:r w:rsidRPr="00F525ED">
        <w:rPr>
          <w:rFonts w:ascii="XDPrime" w:eastAsia="Times New Roman" w:hAnsi="XDPrime" w:cs="Consolas"/>
          <w:bCs/>
          <w:sz w:val="22"/>
          <w:szCs w:val="22"/>
        </w:rPr>
        <w:t>masyarakat</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umum</w:t>
      </w:r>
      <w:proofErr w:type="spellEnd"/>
      <w:r w:rsidRPr="00F525ED">
        <w:rPr>
          <w:rFonts w:ascii="XDPrime" w:eastAsia="Times New Roman" w:hAnsi="XDPrime" w:cs="Consolas"/>
          <w:bCs/>
          <w:sz w:val="22"/>
          <w:szCs w:val="22"/>
        </w:rPr>
        <w:t xml:space="preserve"> yang </w:t>
      </w:r>
      <w:proofErr w:type="spellStart"/>
      <w:r w:rsidRPr="00F525ED">
        <w:rPr>
          <w:rFonts w:ascii="XDPrime" w:eastAsia="Times New Roman" w:hAnsi="XDPrime" w:cs="Consolas"/>
          <w:bCs/>
          <w:sz w:val="22"/>
          <w:szCs w:val="22"/>
        </w:rPr>
        <w:t>ingin</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meminjam</w:t>
      </w:r>
      <w:proofErr w:type="spellEnd"/>
      <w:r w:rsidRPr="00F525ED">
        <w:rPr>
          <w:rFonts w:ascii="XDPrime" w:eastAsia="Times New Roman" w:hAnsi="XDPrime" w:cs="Consolas"/>
          <w:bCs/>
          <w:sz w:val="22"/>
          <w:szCs w:val="22"/>
        </w:rPr>
        <w:t xml:space="preserve"> dan </w:t>
      </w:r>
      <w:proofErr w:type="spellStart"/>
      <w:r w:rsidRPr="00F525ED">
        <w:rPr>
          <w:rFonts w:ascii="XDPrime" w:eastAsia="Times New Roman" w:hAnsi="XDPrime" w:cs="Consolas"/>
          <w:bCs/>
          <w:sz w:val="22"/>
          <w:szCs w:val="22"/>
        </w:rPr>
        <w:t>mengembalikan</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buku</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lalu</w:t>
      </w:r>
      <w:proofErr w:type="spellEnd"/>
      <w:r w:rsidRPr="00F525ED">
        <w:rPr>
          <w:rFonts w:ascii="XDPrime" w:eastAsia="Times New Roman" w:hAnsi="XDPrime" w:cs="Consolas"/>
          <w:bCs/>
          <w:sz w:val="22"/>
          <w:szCs w:val="22"/>
        </w:rPr>
        <w:t xml:space="preserve"> staff </w:t>
      </w:r>
      <w:proofErr w:type="spellStart"/>
      <w:r w:rsidRPr="00F525ED">
        <w:rPr>
          <w:rFonts w:ascii="XDPrime" w:eastAsia="Times New Roman" w:hAnsi="XDPrime" w:cs="Consolas"/>
          <w:bCs/>
          <w:sz w:val="22"/>
          <w:szCs w:val="22"/>
        </w:rPr>
        <w:t>perpustakaan</w:t>
      </w:r>
      <w:proofErr w:type="spellEnd"/>
      <w:r w:rsidRPr="00F525ED">
        <w:rPr>
          <w:rFonts w:ascii="XDPrime" w:eastAsia="Times New Roman" w:hAnsi="XDPrime" w:cs="Consolas"/>
          <w:bCs/>
          <w:sz w:val="22"/>
          <w:szCs w:val="22"/>
        </w:rPr>
        <w:t xml:space="preserve"> SMA Negeri 1 Kuta Selatan yang </w:t>
      </w:r>
      <w:proofErr w:type="spellStart"/>
      <w:r w:rsidRPr="00F525ED">
        <w:rPr>
          <w:rFonts w:ascii="XDPrime" w:eastAsia="Times New Roman" w:hAnsi="XDPrime" w:cs="Consolas"/>
          <w:bCs/>
          <w:sz w:val="22"/>
          <w:szCs w:val="22"/>
        </w:rPr>
        <w:t>melihat</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laporan</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peminjaman</w:t>
      </w:r>
      <w:proofErr w:type="spellEnd"/>
      <w:r w:rsidRPr="00F525ED">
        <w:rPr>
          <w:rFonts w:ascii="XDPrime" w:eastAsia="Times New Roman" w:hAnsi="XDPrime" w:cs="Consolas"/>
          <w:bCs/>
          <w:sz w:val="22"/>
          <w:szCs w:val="22"/>
        </w:rPr>
        <w:t xml:space="preserve"> dan </w:t>
      </w:r>
      <w:proofErr w:type="spellStart"/>
      <w:r w:rsidRPr="00F525ED">
        <w:rPr>
          <w:rFonts w:ascii="XDPrime" w:eastAsia="Times New Roman" w:hAnsi="XDPrime" w:cs="Consolas"/>
          <w:bCs/>
          <w:sz w:val="22"/>
          <w:szCs w:val="22"/>
        </w:rPr>
        <w:t>pengembalian</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buku</w:t>
      </w:r>
      <w:proofErr w:type="spellEnd"/>
      <w:r w:rsidRPr="00F525ED">
        <w:rPr>
          <w:rFonts w:ascii="XDPrime" w:eastAsia="Times New Roman" w:hAnsi="XDPrime" w:cs="Consolas"/>
          <w:bCs/>
          <w:sz w:val="22"/>
          <w:szCs w:val="22"/>
        </w:rPr>
        <w:t>.</w:t>
      </w:r>
    </w:p>
    <w:p w14:paraId="27CF3025" w14:textId="77777777" w:rsidR="00A3472A" w:rsidRPr="00F525ED" w:rsidRDefault="00A3472A" w:rsidP="00F525ED">
      <w:pPr>
        <w:spacing w:after="0" w:line="240" w:lineRule="auto"/>
        <w:jc w:val="both"/>
        <w:rPr>
          <w:rFonts w:ascii="XDPrime" w:eastAsia="Times New Roman" w:hAnsi="XDPrime" w:cs="Consolas"/>
          <w:bCs/>
          <w:sz w:val="22"/>
          <w:szCs w:val="22"/>
        </w:rPr>
      </w:pPr>
    </w:p>
    <w:p w14:paraId="0E225658" w14:textId="77777777" w:rsidR="00990911" w:rsidRPr="00CA50E2" w:rsidRDefault="00990911" w:rsidP="00990911">
      <w:pPr>
        <w:spacing w:after="0" w:line="240" w:lineRule="auto"/>
        <w:ind w:left="426" w:hanging="426"/>
        <w:jc w:val="both"/>
        <w:rPr>
          <w:rFonts w:ascii="XDPrime" w:eastAsia="Times New Roman" w:hAnsi="XDPrime" w:cs="Consolas"/>
          <w:b/>
          <w:sz w:val="22"/>
          <w:szCs w:val="22"/>
        </w:rPr>
      </w:pPr>
      <w:r w:rsidRPr="00CA50E2">
        <w:rPr>
          <w:rFonts w:ascii="XDPrime" w:eastAsia="Times New Roman" w:hAnsi="XDPrime" w:cs="Consolas"/>
          <w:b/>
          <w:sz w:val="22"/>
          <w:szCs w:val="22"/>
        </w:rPr>
        <w:t>3.2</w:t>
      </w:r>
      <w:r w:rsidRPr="00CA50E2">
        <w:rPr>
          <w:rFonts w:ascii="XDPrime" w:eastAsia="Times New Roman" w:hAnsi="XDPrime" w:cs="Consolas"/>
          <w:b/>
          <w:sz w:val="22"/>
          <w:szCs w:val="22"/>
        </w:rPr>
        <w:tab/>
        <w:t xml:space="preserve">Alur </w:t>
      </w:r>
      <w:proofErr w:type="spellStart"/>
      <w:r w:rsidRPr="00CA50E2">
        <w:rPr>
          <w:rFonts w:ascii="XDPrime" w:eastAsia="Times New Roman" w:hAnsi="XDPrime" w:cs="Consolas"/>
          <w:b/>
          <w:sz w:val="22"/>
          <w:szCs w:val="22"/>
        </w:rPr>
        <w:t>Penelitian</w:t>
      </w:r>
      <w:proofErr w:type="spellEnd"/>
      <w:r w:rsidRPr="00CA50E2">
        <w:rPr>
          <w:rFonts w:ascii="XDPrime" w:eastAsia="Times New Roman" w:hAnsi="XDPrime" w:cs="Consolas"/>
          <w:b/>
          <w:sz w:val="22"/>
          <w:szCs w:val="22"/>
        </w:rPr>
        <w:t xml:space="preserve">  </w:t>
      </w:r>
    </w:p>
    <w:p w14:paraId="5657141B" w14:textId="77777777" w:rsidR="00990911" w:rsidRPr="00CA50E2" w:rsidRDefault="00990911" w:rsidP="00990911">
      <w:pPr>
        <w:spacing w:after="0" w:line="240" w:lineRule="auto"/>
        <w:ind w:left="426" w:hanging="426"/>
        <w:jc w:val="both"/>
        <w:rPr>
          <w:rFonts w:ascii="XDPrime" w:eastAsia="Times New Roman" w:hAnsi="XDPrime" w:cs="Consolas"/>
          <w:b/>
          <w:sz w:val="22"/>
          <w:szCs w:val="22"/>
        </w:rPr>
      </w:pPr>
    </w:p>
    <w:p w14:paraId="505DA64E" w14:textId="31E9A266" w:rsidR="00D2225D" w:rsidRDefault="00D2225D" w:rsidP="00D2225D">
      <w:pPr>
        <w:spacing w:after="0" w:line="276" w:lineRule="auto"/>
        <w:ind w:left="426" w:firstLine="294"/>
        <w:jc w:val="both"/>
        <w:rPr>
          <w:rFonts w:ascii="XDPrime" w:hAnsi="XDPrime" w:cs="Consolas"/>
          <w:sz w:val="22"/>
        </w:rPr>
      </w:pPr>
      <w:proofErr w:type="spellStart"/>
      <w:r w:rsidRPr="00E9509C">
        <w:rPr>
          <w:rFonts w:ascii="XDPrime" w:hAnsi="XDPrime" w:cs="Consolas"/>
          <w:sz w:val="22"/>
        </w:rPr>
        <w:t>Berdasarkan</w:t>
      </w:r>
      <w:proofErr w:type="spellEnd"/>
      <w:r w:rsidRPr="00E9509C">
        <w:rPr>
          <w:rFonts w:ascii="XDPrime" w:hAnsi="XDPrime" w:cs="Consolas"/>
          <w:sz w:val="22"/>
        </w:rPr>
        <w:t xml:space="preserve"> </w:t>
      </w:r>
      <w:proofErr w:type="spellStart"/>
      <w:r w:rsidRPr="00E9509C">
        <w:rPr>
          <w:rFonts w:ascii="XDPrime" w:hAnsi="XDPrime" w:cs="Consolas"/>
          <w:sz w:val="22"/>
        </w:rPr>
        <w:t>dari</w:t>
      </w:r>
      <w:proofErr w:type="spellEnd"/>
      <w:r w:rsidRPr="00E9509C">
        <w:rPr>
          <w:rFonts w:ascii="XDPrime" w:hAnsi="XDPrime" w:cs="Consolas"/>
          <w:sz w:val="22"/>
        </w:rPr>
        <w:t xml:space="preserve"> </w:t>
      </w:r>
      <w:proofErr w:type="spellStart"/>
      <w:r w:rsidRPr="00E9509C">
        <w:rPr>
          <w:rFonts w:ascii="XDPrime" w:hAnsi="XDPrime" w:cs="Consolas"/>
          <w:sz w:val="22"/>
        </w:rPr>
        <w:t>penelitian</w:t>
      </w:r>
      <w:proofErr w:type="spellEnd"/>
      <w:r w:rsidRPr="00E9509C">
        <w:rPr>
          <w:rFonts w:ascii="XDPrime" w:hAnsi="XDPrime" w:cs="Consolas"/>
          <w:sz w:val="22"/>
        </w:rPr>
        <w:t xml:space="preserve"> yang </w:t>
      </w:r>
      <w:proofErr w:type="spellStart"/>
      <w:r w:rsidRPr="00E9509C">
        <w:rPr>
          <w:rFonts w:ascii="XDPrime" w:hAnsi="XDPrime" w:cs="Consolas"/>
          <w:sz w:val="22"/>
        </w:rPr>
        <w:t>akan</w:t>
      </w:r>
      <w:proofErr w:type="spellEnd"/>
      <w:r w:rsidRPr="00E9509C">
        <w:rPr>
          <w:rFonts w:ascii="XDPrime" w:hAnsi="XDPrime" w:cs="Consolas"/>
          <w:sz w:val="22"/>
        </w:rPr>
        <w:t xml:space="preserve"> </w:t>
      </w:r>
      <w:proofErr w:type="spellStart"/>
      <w:r w:rsidRPr="00E9509C">
        <w:rPr>
          <w:rFonts w:ascii="XDPrime" w:hAnsi="XDPrime" w:cs="Consolas"/>
          <w:sz w:val="22"/>
        </w:rPr>
        <w:t>dijalankan</w:t>
      </w:r>
      <w:proofErr w:type="spellEnd"/>
      <w:r w:rsidRPr="00E9509C">
        <w:rPr>
          <w:rFonts w:ascii="XDPrime" w:hAnsi="XDPrime" w:cs="Consolas"/>
          <w:sz w:val="22"/>
        </w:rPr>
        <w:t xml:space="preserve"> </w:t>
      </w:r>
      <w:proofErr w:type="spellStart"/>
      <w:r w:rsidRPr="00E9509C">
        <w:rPr>
          <w:rFonts w:ascii="XDPrime" w:hAnsi="XDPrime" w:cs="Consolas"/>
          <w:sz w:val="22"/>
        </w:rPr>
        <w:t>menggunakan</w:t>
      </w:r>
      <w:proofErr w:type="spellEnd"/>
      <w:r w:rsidRPr="00E9509C">
        <w:rPr>
          <w:rFonts w:ascii="XDPrime" w:hAnsi="XDPrime" w:cs="Consolas"/>
          <w:sz w:val="22"/>
        </w:rPr>
        <w:t xml:space="preserve"> </w:t>
      </w:r>
      <w:proofErr w:type="spellStart"/>
      <w:r w:rsidRPr="00E9509C">
        <w:rPr>
          <w:rFonts w:ascii="XDPrime" w:hAnsi="XDPrime" w:cs="Consolas"/>
          <w:sz w:val="22"/>
        </w:rPr>
        <w:t>metode</w:t>
      </w:r>
      <w:proofErr w:type="spellEnd"/>
      <w:r w:rsidRPr="00E9509C">
        <w:rPr>
          <w:rFonts w:ascii="XDPrime" w:hAnsi="XDPrime" w:cs="Consolas"/>
          <w:sz w:val="22"/>
        </w:rPr>
        <w:t xml:space="preserve"> </w:t>
      </w:r>
      <w:r>
        <w:rPr>
          <w:rFonts w:ascii="XDPrime" w:hAnsi="XDPrime" w:cs="Consolas"/>
          <w:sz w:val="22"/>
        </w:rPr>
        <w:t>PXP (Personal Extreme Programming)</w:t>
      </w:r>
      <w:r w:rsidRPr="00E9509C">
        <w:rPr>
          <w:rFonts w:ascii="XDPrime" w:hAnsi="XDPrime" w:cs="Consolas"/>
          <w:sz w:val="22"/>
        </w:rPr>
        <w:t xml:space="preserve">, </w:t>
      </w:r>
      <w:proofErr w:type="spellStart"/>
      <w:r w:rsidRPr="00E9509C">
        <w:rPr>
          <w:rFonts w:ascii="XDPrime" w:hAnsi="XDPrime" w:cs="Consolas"/>
          <w:sz w:val="22"/>
        </w:rPr>
        <w:t>maka</w:t>
      </w:r>
      <w:proofErr w:type="spellEnd"/>
      <w:r w:rsidRPr="00E9509C">
        <w:rPr>
          <w:rFonts w:ascii="XDPrime" w:hAnsi="XDPrime" w:cs="Consolas"/>
          <w:sz w:val="22"/>
        </w:rPr>
        <w:t xml:space="preserve"> </w:t>
      </w:r>
      <w:proofErr w:type="spellStart"/>
      <w:r w:rsidRPr="00E9509C">
        <w:rPr>
          <w:rFonts w:ascii="XDPrime" w:hAnsi="XDPrime" w:cs="Consolas"/>
          <w:sz w:val="22"/>
        </w:rPr>
        <w:t>ada</w:t>
      </w:r>
      <w:proofErr w:type="spellEnd"/>
      <w:r w:rsidRPr="00E9509C">
        <w:rPr>
          <w:rFonts w:ascii="XDPrime" w:hAnsi="XDPrime" w:cs="Consolas"/>
          <w:sz w:val="22"/>
        </w:rPr>
        <w:t xml:space="preserve"> </w:t>
      </w:r>
      <w:proofErr w:type="spellStart"/>
      <w:r w:rsidRPr="00E9509C">
        <w:rPr>
          <w:rFonts w:ascii="XDPrime" w:hAnsi="XDPrime" w:cs="Consolas"/>
          <w:sz w:val="22"/>
        </w:rPr>
        <w:t>beberapa</w:t>
      </w:r>
      <w:proofErr w:type="spellEnd"/>
      <w:r w:rsidRPr="00E9509C">
        <w:rPr>
          <w:rFonts w:ascii="XDPrime" w:hAnsi="XDPrime" w:cs="Consolas"/>
          <w:sz w:val="22"/>
        </w:rPr>
        <w:t xml:space="preserve"> </w:t>
      </w:r>
      <w:proofErr w:type="spellStart"/>
      <w:r w:rsidRPr="00E9509C">
        <w:rPr>
          <w:rFonts w:ascii="XDPrime" w:hAnsi="XDPrime" w:cs="Consolas"/>
          <w:sz w:val="22"/>
        </w:rPr>
        <w:t>tahapan</w:t>
      </w:r>
      <w:proofErr w:type="spellEnd"/>
      <w:r w:rsidRPr="00E9509C">
        <w:rPr>
          <w:rFonts w:ascii="XDPrime" w:hAnsi="XDPrime" w:cs="Consolas"/>
          <w:sz w:val="22"/>
        </w:rPr>
        <w:t xml:space="preserve"> yang </w:t>
      </w:r>
      <w:proofErr w:type="spellStart"/>
      <w:r w:rsidRPr="00E9509C">
        <w:rPr>
          <w:rFonts w:ascii="XDPrime" w:hAnsi="XDPrime" w:cs="Consolas"/>
          <w:sz w:val="22"/>
        </w:rPr>
        <w:t>harus</w:t>
      </w:r>
      <w:proofErr w:type="spellEnd"/>
      <w:r w:rsidRPr="00E9509C">
        <w:rPr>
          <w:rFonts w:ascii="XDPrime" w:hAnsi="XDPrime" w:cs="Consolas"/>
          <w:sz w:val="22"/>
        </w:rPr>
        <w:t xml:space="preserve"> </w:t>
      </w:r>
      <w:proofErr w:type="spellStart"/>
      <w:r w:rsidRPr="00E9509C">
        <w:rPr>
          <w:rFonts w:ascii="XDPrime" w:hAnsi="XDPrime" w:cs="Consolas"/>
          <w:sz w:val="22"/>
        </w:rPr>
        <w:t>dilakukan</w:t>
      </w:r>
      <w:proofErr w:type="spellEnd"/>
      <w:r w:rsidRPr="00E9509C">
        <w:rPr>
          <w:rFonts w:ascii="XDPrime" w:hAnsi="XDPrime" w:cs="Consolas"/>
          <w:sz w:val="22"/>
        </w:rPr>
        <w:t xml:space="preserve"> </w:t>
      </w:r>
      <w:proofErr w:type="spellStart"/>
      <w:r w:rsidRPr="00E9509C">
        <w:rPr>
          <w:rFonts w:ascii="XDPrime" w:hAnsi="XDPrime" w:cs="Consolas"/>
          <w:sz w:val="22"/>
        </w:rPr>
        <w:t>dalam</w:t>
      </w:r>
      <w:proofErr w:type="spellEnd"/>
      <w:r w:rsidRPr="00E9509C">
        <w:rPr>
          <w:rFonts w:ascii="XDPrime" w:hAnsi="XDPrime" w:cs="Consolas"/>
          <w:sz w:val="22"/>
        </w:rPr>
        <w:t xml:space="preserve"> </w:t>
      </w:r>
      <w:proofErr w:type="spellStart"/>
      <w:r w:rsidRPr="00E9509C">
        <w:rPr>
          <w:rFonts w:ascii="XDPrime" w:hAnsi="XDPrime" w:cs="Consolas"/>
          <w:sz w:val="22"/>
        </w:rPr>
        <w:t>metode</w:t>
      </w:r>
      <w:proofErr w:type="spellEnd"/>
      <w:r w:rsidRPr="00E9509C">
        <w:rPr>
          <w:rFonts w:ascii="XDPrime" w:hAnsi="XDPrime" w:cs="Consolas"/>
          <w:sz w:val="22"/>
        </w:rPr>
        <w:t xml:space="preserve"> </w:t>
      </w:r>
      <w:proofErr w:type="spellStart"/>
      <w:r w:rsidRPr="00E9509C">
        <w:rPr>
          <w:rFonts w:ascii="XDPrime" w:hAnsi="XDPrime" w:cs="Consolas"/>
          <w:sz w:val="22"/>
        </w:rPr>
        <w:t>tersebut</w:t>
      </w:r>
      <w:proofErr w:type="spellEnd"/>
      <w:r w:rsidRPr="00E9509C">
        <w:rPr>
          <w:rFonts w:ascii="XDPrime" w:hAnsi="XDPrime" w:cs="Consolas"/>
          <w:sz w:val="22"/>
        </w:rPr>
        <w:t xml:space="preserve"> </w:t>
      </w:r>
      <w:proofErr w:type="spellStart"/>
      <w:proofErr w:type="gramStart"/>
      <w:r w:rsidRPr="00E9509C">
        <w:rPr>
          <w:rFonts w:ascii="XDPrime" w:hAnsi="XDPrime" w:cs="Consolas"/>
          <w:sz w:val="22"/>
        </w:rPr>
        <w:t>yaitu</w:t>
      </w:r>
      <w:proofErr w:type="spellEnd"/>
      <w:r w:rsidRPr="00E9509C">
        <w:rPr>
          <w:rFonts w:ascii="XDPrime" w:hAnsi="XDPrime" w:cs="Consolas"/>
          <w:sz w:val="22"/>
        </w:rPr>
        <w:t xml:space="preserve"> :</w:t>
      </w:r>
      <w:proofErr w:type="gramEnd"/>
    </w:p>
    <w:p w14:paraId="6B07FB3E" w14:textId="5D4240A1" w:rsidR="00D2225D" w:rsidRDefault="00D2225D" w:rsidP="00D2225D">
      <w:pPr>
        <w:spacing w:after="0" w:line="276" w:lineRule="auto"/>
        <w:ind w:left="426" w:firstLine="294"/>
        <w:jc w:val="both"/>
        <w:rPr>
          <w:rFonts w:ascii="XDPrime" w:hAnsi="XDPrime" w:cs="Consolas"/>
          <w:sz w:val="22"/>
        </w:rPr>
      </w:pPr>
      <w:r w:rsidRPr="00D2225D">
        <w:rPr>
          <w:rFonts w:ascii="XDPrime" w:hAnsi="XDPrime" w:cs="Consolas"/>
          <w:sz w:val="22"/>
        </w:rPr>
        <w:lastRenderedPageBreak/>
        <w:drawing>
          <wp:inline distT="0" distB="0" distL="0" distR="0" wp14:anchorId="31ACBBD9" wp14:editId="3AD7A203">
            <wp:extent cx="3119575" cy="310515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26037" cy="3111582"/>
                    </a:xfrm>
                    <a:prstGeom prst="rect">
                      <a:avLst/>
                    </a:prstGeom>
                  </pic:spPr>
                </pic:pic>
              </a:graphicData>
            </a:graphic>
          </wp:inline>
        </w:drawing>
      </w:r>
    </w:p>
    <w:p w14:paraId="51B64AE3" w14:textId="4AE34ED1" w:rsidR="00D2225D" w:rsidRDefault="00D2225D" w:rsidP="00D2225D">
      <w:pPr>
        <w:spacing w:after="0" w:line="276" w:lineRule="auto"/>
        <w:ind w:left="426" w:firstLine="294"/>
        <w:jc w:val="center"/>
        <w:rPr>
          <w:rFonts w:ascii="XDPrime" w:hAnsi="XDPrime" w:cs="Consolas"/>
          <w:sz w:val="22"/>
        </w:rPr>
      </w:pPr>
      <w:r w:rsidRPr="00D2225D">
        <w:rPr>
          <w:rFonts w:ascii="XDPrime" w:hAnsi="XDPrime" w:cs="Consolas"/>
          <w:b/>
          <w:bCs/>
          <w:sz w:val="22"/>
        </w:rPr>
        <w:t xml:space="preserve">Gambar </w:t>
      </w:r>
      <w:r>
        <w:rPr>
          <w:rFonts w:ascii="XDPrime" w:hAnsi="XDPrime" w:cs="Consolas"/>
          <w:b/>
          <w:bCs/>
          <w:sz w:val="22"/>
        </w:rPr>
        <w:t>3</w:t>
      </w:r>
      <w:r w:rsidRPr="00D2225D">
        <w:rPr>
          <w:rFonts w:ascii="XDPrime" w:hAnsi="XDPrime" w:cs="Consolas"/>
          <w:b/>
          <w:bCs/>
          <w:sz w:val="22"/>
        </w:rPr>
        <w:t>.</w:t>
      </w:r>
      <w:r>
        <w:rPr>
          <w:rFonts w:ascii="XDPrime" w:hAnsi="XDPrime" w:cs="Consolas"/>
          <w:b/>
          <w:bCs/>
          <w:sz w:val="22"/>
        </w:rPr>
        <w:t>2</w:t>
      </w:r>
      <w:r>
        <w:rPr>
          <w:rFonts w:ascii="XDPrime" w:hAnsi="XDPrime" w:cs="Consolas"/>
          <w:sz w:val="22"/>
        </w:rPr>
        <w:t xml:space="preserve"> Alur </w:t>
      </w:r>
      <w:proofErr w:type="spellStart"/>
      <w:r>
        <w:rPr>
          <w:rFonts w:ascii="XDPrime" w:hAnsi="XDPrime" w:cs="Consolas"/>
          <w:sz w:val="22"/>
        </w:rPr>
        <w:t>Penelitian</w:t>
      </w:r>
      <w:proofErr w:type="spellEnd"/>
    </w:p>
    <w:p w14:paraId="2A21820F" w14:textId="77777777" w:rsidR="00D2225D" w:rsidRDefault="00D2225D" w:rsidP="00D2225D">
      <w:pPr>
        <w:spacing w:after="0" w:line="276" w:lineRule="auto"/>
        <w:ind w:left="426" w:firstLine="294"/>
        <w:jc w:val="center"/>
        <w:rPr>
          <w:rFonts w:ascii="XDPrime" w:hAnsi="XDPrime" w:cs="Consolas"/>
          <w:sz w:val="22"/>
        </w:rPr>
      </w:pPr>
    </w:p>
    <w:p w14:paraId="76BC7E1C" w14:textId="36B0BE87" w:rsidR="00D2225D" w:rsidRPr="00D2225D" w:rsidRDefault="00D2225D" w:rsidP="00D2225D">
      <w:pPr>
        <w:pStyle w:val="ListParagraph"/>
        <w:numPr>
          <w:ilvl w:val="0"/>
          <w:numId w:val="7"/>
        </w:numPr>
        <w:spacing w:after="0" w:line="276" w:lineRule="auto"/>
        <w:jc w:val="both"/>
        <w:rPr>
          <w:rFonts w:ascii="XDPrime" w:hAnsi="XDPrime" w:cs="Consolas"/>
          <w:b/>
          <w:bCs/>
          <w:sz w:val="22"/>
        </w:rPr>
      </w:pPr>
      <w:r w:rsidRPr="00D2225D">
        <w:rPr>
          <w:rFonts w:ascii="XDPrime" w:hAnsi="XDPrime" w:cs="Consolas"/>
          <w:b/>
          <w:bCs/>
          <w:sz w:val="22"/>
        </w:rPr>
        <w:t xml:space="preserve">Requirements </w:t>
      </w:r>
    </w:p>
    <w:p w14:paraId="358A0A8C" w14:textId="70525B70" w:rsidR="00D2225D" w:rsidRDefault="00D2225D" w:rsidP="00D2225D">
      <w:pPr>
        <w:pStyle w:val="ListParagraph"/>
        <w:spacing w:after="0" w:line="276" w:lineRule="auto"/>
        <w:ind w:left="1080" w:firstLine="360"/>
        <w:jc w:val="both"/>
        <w:rPr>
          <w:rFonts w:ascii="XDPrime" w:hAnsi="XDPrime" w:cs="Consolas"/>
          <w:sz w:val="22"/>
        </w:rPr>
      </w:pPr>
      <w:r w:rsidRPr="00D2225D">
        <w:rPr>
          <w:rFonts w:ascii="XDPrime" w:hAnsi="XDPrime" w:cs="Consolas"/>
          <w:sz w:val="22"/>
        </w:rPr>
        <w:t xml:space="preserve">Pada </w:t>
      </w:r>
      <w:proofErr w:type="spellStart"/>
      <w:r w:rsidRPr="00D2225D">
        <w:rPr>
          <w:rFonts w:ascii="XDPrime" w:hAnsi="XDPrime" w:cs="Consolas"/>
          <w:sz w:val="22"/>
        </w:rPr>
        <w:t>tahap</w:t>
      </w:r>
      <w:proofErr w:type="spellEnd"/>
      <w:r w:rsidRPr="00D2225D">
        <w:rPr>
          <w:rFonts w:ascii="XDPrime" w:hAnsi="XDPrime" w:cs="Consolas"/>
          <w:sz w:val="22"/>
        </w:rPr>
        <w:t xml:space="preserve"> </w:t>
      </w:r>
      <w:proofErr w:type="spellStart"/>
      <w:r w:rsidRPr="00D2225D">
        <w:rPr>
          <w:rFonts w:ascii="XDPrime" w:hAnsi="XDPrime" w:cs="Consolas"/>
          <w:sz w:val="22"/>
        </w:rPr>
        <w:t>ini</w:t>
      </w:r>
      <w:proofErr w:type="spellEnd"/>
      <w:r>
        <w:rPr>
          <w:rFonts w:ascii="XDPrime" w:hAnsi="XDPrime" w:cs="Consolas"/>
          <w:sz w:val="22"/>
        </w:rPr>
        <w:t>,</w:t>
      </w:r>
      <w:r w:rsidRPr="00D2225D">
        <w:rPr>
          <w:rFonts w:ascii="XDPrime" w:hAnsi="XDPrime" w:cs="Consolas"/>
          <w:sz w:val="22"/>
        </w:rPr>
        <w:t xml:space="preserve"> </w:t>
      </w:r>
      <w:proofErr w:type="spellStart"/>
      <w:r w:rsidRPr="00D2225D">
        <w:rPr>
          <w:rFonts w:ascii="XDPrime" w:hAnsi="XDPrime" w:cs="Consolas"/>
          <w:sz w:val="22"/>
        </w:rPr>
        <w:t>dilakukan</w:t>
      </w:r>
      <w:proofErr w:type="spellEnd"/>
      <w:r w:rsidRPr="00D2225D">
        <w:rPr>
          <w:rFonts w:ascii="XDPrime" w:hAnsi="XDPrime" w:cs="Consolas"/>
          <w:sz w:val="22"/>
        </w:rPr>
        <w:t xml:space="preserve"> </w:t>
      </w:r>
      <w:proofErr w:type="spellStart"/>
      <w:r w:rsidRPr="00D2225D">
        <w:rPr>
          <w:rFonts w:ascii="XDPrime" w:hAnsi="XDPrime" w:cs="Consolas"/>
          <w:sz w:val="22"/>
        </w:rPr>
        <w:t>identifikasi</w:t>
      </w:r>
      <w:proofErr w:type="spellEnd"/>
      <w:r w:rsidRPr="00D2225D">
        <w:rPr>
          <w:rFonts w:ascii="XDPrime" w:hAnsi="XDPrime" w:cs="Consolas"/>
          <w:sz w:val="22"/>
        </w:rPr>
        <w:t xml:space="preserve"> </w:t>
      </w:r>
      <w:proofErr w:type="spellStart"/>
      <w:r w:rsidRPr="00D2225D">
        <w:rPr>
          <w:rFonts w:ascii="XDPrime" w:hAnsi="XDPrime" w:cs="Consolas"/>
          <w:sz w:val="22"/>
        </w:rPr>
        <w:t>kebutuhan</w:t>
      </w:r>
      <w:proofErr w:type="spellEnd"/>
      <w:r w:rsidRPr="00D2225D">
        <w:rPr>
          <w:rFonts w:ascii="XDPrime" w:hAnsi="XDPrime" w:cs="Consolas"/>
          <w:sz w:val="22"/>
        </w:rPr>
        <w:t xml:space="preserve"> </w:t>
      </w:r>
      <w:proofErr w:type="spellStart"/>
      <w:r w:rsidRPr="00D2225D">
        <w:rPr>
          <w:rFonts w:ascii="XDPrime" w:hAnsi="XDPrime" w:cs="Consolas"/>
          <w:sz w:val="22"/>
        </w:rPr>
        <w:t>sistem</w:t>
      </w:r>
      <w:proofErr w:type="spellEnd"/>
      <w:r w:rsidRPr="00D2225D">
        <w:rPr>
          <w:rFonts w:ascii="XDPrime" w:hAnsi="XDPrime" w:cs="Consolas"/>
          <w:sz w:val="22"/>
        </w:rPr>
        <w:t xml:space="preserve">, </w:t>
      </w:r>
      <w:proofErr w:type="spellStart"/>
      <w:r w:rsidRPr="00D2225D">
        <w:rPr>
          <w:rFonts w:ascii="XDPrime" w:hAnsi="XDPrime" w:cs="Consolas"/>
          <w:sz w:val="22"/>
        </w:rPr>
        <w:t>baik</w:t>
      </w:r>
      <w:proofErr w:type="spellEnd"/>
      <w:r w:rsidRPr="00D2225D">
        <w:rPr>
          <w:rFonts w:ascii="XDPrime" w:hAnsi="XDPrime" w:cs="Consolas"/>
          <w:sz w:val="22"/>
        </w:rPr>
        <w:t xml:space="preserve"> </w:t>
      </w:r>
      <w:proofErr w:type="spellStart"/>
      <w:r w:rsidRPr="00D2225D">
        <w:rPr>
          <w:rFonts w:ascii="XDPrime" w:hAnsi="XDPrime" w:cs="Consolas"/>
          <w:sz w:val="22"/>
        </w:rPr>
        <w:t>itu</w:t>
      </w:r>
      <w:proofErr w:type="spellEnd"/>
      <w:r w:rsidRPr="00D2225D">
        <w:rPr>
          <w:rFonts w:ascii="XDPrime" w:hAnsi="XDPrime" w:cs="Consolas"/>
          <w:sz w:val="22"/>
        </w:rPr>
        <w:t xml:space="preserve"> </w:t>
      </w:r>
      <w:proofErr w:type="spellStart"/>
      <w:r w:rsidRPr="00D2225D">
        <w:rPr>
          <w:rFonts w:ascii="XDPrime" w:hAnsi="XDPrime" w:cs="Consolas"/>
          <w:sz w:val="22"/>
        </w:rPr>
        <w:t>kebutuhan</w:t>
      </w:r>
      <w:proofErr w:type="spellEnd"/>
      <w:r w:rsidRPr="00D2225D">
        <w:rPr>
          <w:rFonts w:ascii="XDPrime" w:hAnsi="XDPrime" w:cs="Consolas"/>
          <w:sz w:val="22"/>
        </w:rPr>
        <w:t xml:space="preserve"> </w:t>
      </w:r>
      <w:proofErr w:type="spellStart"/>
      <w:r w:rsidRPr="00D2225D">
        <w:rPr>
          <w:rFonts w:ascii="XDPrime" w:hAnsi="XDPrime" w:cs="Consolas"/>
          <w:sz w:val="22"/>
        </w:rPr>
        <w:t>fungsional</w:t>
      </w:r>
      <w:proofErr w:type="spellEnd"/>
      <w:r w:rsidRPr="00D2225D">
        <w:rPr>
          <w:rFonts w:ascii="XDPrime" w:hAnsi="XDPrime" w:cs="Consolas"/>
          <w:sz w:val="22"/>
        </w:rPr>
        <w:t xml:space="preserve"> </w:t>
      </w:r>
      <w:proofErr w:type="spellStart"/>
      <w:r w:rsidRPr="00D2225D">
        <w:rPr>
          <w:rFonts w:ascii="XDPrime" w:hAnsi="XDPrime" w:cs="Consolas"/>
          <w:sz w:val="22"/>
        </w:rPr>
        <w:t>maupun</w:t>
      </w:r>
      <w:proofErr w:type="spellEnd"/>
      <w:r w:rsidRPr="00D2225D">
        <w:rPr>
          <w:rFonts w:ascii="XDPrime" w:hAnsi="XDPrime" w:cs="Consolas"/>
          <w:sz w:val="22"/>
        </w:rPr>
        <w:t xml:space="preserve"> </w:t>
      </w:r>
      <w:proofErr w:type="spellStart"/>
      <w:r w:rsidRPr="00D2225D">
        <w:rPr>
          <w:rFonts w:ascii="XDPrime" w:hAnsi="XDPrime" w:cs="Consolas"/>
          <w:sz w:val="22"/>
        </w:rPr>
        <w:t>kebutuhan</w:t>
      </w:r>
      <w:proofErr w:type="spellEnd"/>
      <w:r w:rsidRPr="00D2225D">
        <w:rPr>
          <w:rFonts w:ascii="XDPrime" w:hAnsi="XDPrime" w:cs="Consolas"/>
          <w:sz w:val="22"/>
        </w:rPr>
        <w:t xml:space="preserve"> non-</w:t>
      </w:r>
      <w:proofErr w:type="spellStart"/>
      <w:r w:rsidRPr="00D2225D">
        <w:rPr>
          <w:rFonts w:ascii="XDPrime" w:hAnsi="XDPrime" w:cs="Consolas"/>
          <w:sz w:val="22"/>
        </w:rPr>
        <w:t>fungsional</w:t>
      </w:r>
      <w:proofErr w:type="spellEnd"/>
      <w:r w:rsidRPr="00D2225D">
        <w:rPr>
          <w:rFonts w:ascii="XDPrime" w:hAnsi="XDPrime" w:cs="Consolas"/>
          <w:sz w:val="22"/>
        </w:rPr>
        <w:t xml:space="preserve"> dan </w:t>
      </w:r>
      <w:proofErr w:type="spellStart"/>
      <w:r w:rsidRPr="00D2225D">
        <w:rPr>
          <w:rFonts w:ascii="XDPrime" w:hAnsi="XDPrime" w:cs="Consolas"/>
          <w:sz w:val="22"/>
        </w:rPr>
        <w:t>disimpan</w:t>
      </w:r>
      <w:proofErr w:type="spellEnd"/>
      <w:r w:rsidRPr="00D2225D">
        <w:rPr>
          <w:rFonts w:ascii="XDPrime" w:hAnsi="XDPrime" w:cs="Consolas"/>
          <w:sz w:val="22"/>
        </w:rPr>
        <w:t xml:space="preserve"> </w:t>
      </w:r>
      <w:proofErr w:type="spellStart"/>
      <w:r w:rsidRPr="00D2225D">
        <w:rPr>
          <w:rFonts w:ascii="XDPrime" w:hAnsi="XDPrime" w:cs="Consolas"/>
          <w:sz w:val="22"/>
        </w:rPr>
        <w:t>ke</w:t>
      </w:r>
      <w:proofErr w:type="spellEnd"/>
      <w:r w:rsidRPr="00D2225D">
        <w:rPr>
          <w:rFonts w:ascii="XDPrime" w:hAnsi="XDPrime" w:cs="Consolas"/>
          <w:sz w:val="22"/>
        </w:rPr>
        <w:t xml:space="preserve"> </w:t>
      </w:r>
      <w:proofErr w:type="spellStart"/>
      <w:r w:rsidRPr="00D2225D">
        <w:rPr>
          <w:rFonts w:ascii="XDPrime" w:hAnsi="XDPrime" w:cs="Consolas"/>
          <w:sz w:val="22"/>
        </w:rPr>
        <w:t>dalam</w:t>
      </w:r>
      <w:proofErr w:type="spellEnd"/>
      <w:r w:rsidRPr="00D2225D">
        <w:rPr>
          <w:rFonts w:ascii="XDPrime" w:hAnsi="XDPrime" w:cs="Consolas"/>
          <w:sz w:val="22"/>
        </w:rPr>
        <w:t xml:space="preserve"> </w:t>
      </w:r>
      <w:proofErr w:type="spellStart"/>
      <w:r w:rsidRPr="00D2225D">
        <w:rPr>
          <w:rFonts w:ascii="XDPrime" w:hAnsi="XDPrime" w:cs="Consolas"/>
          <w:sz w:val="22"/>
        </w:rPr>
        <w:t>dokumen</w:t>
      </w:r>
      <w:proofErr w:type="spellEnd"/>
      <w:r w:rsidRPr="00D2225D">
        <w:rPr>
          <w:rFonts w:ascii="XDPrime" w:hAnsi="XDPrime" w:cs="Consolas"/>
          <w:sz w:val="22"/>
        </w:rPr>
        <w:t xml:space="preserve"> </w:t>
      </w:r>
      <w:proofErr w:type="spellStart"/>
      <w:r w:rsidRPr="00D2225D">
        <w:rPr>
          <w:rFonts w:ascii="XDPrime" w:hAnsi="XDPrime" w:cs="Consolas"/>
          <w:sz w:val="22"/>
        </w:rPr>
        <w:t>kebutuhan</w:t>
      </w:r>
      <w:proofErr w:type="spellEnd"/>
      <w:r w:rsidRPr="00D2225D">
        <w:rPr>
          <w:rFonts w:ascii="XDPrime" w:hAnsi="XDPrime" w:cs="Consolas"/>
          <w:sz w:val="22"/>
        </w:rPr>
        <w:t>.</w:t>
      </w:r>
    </w:p>
    <w:p w14:paraId="56A63962" w14:textId="77777777" w:rsidR="00D2225D" w:rsidRDefault="00D2225D" w:rsidP="00D2225D">
      <w:pPr>
        <w:pStyle w:val="ListParagraph"/>
        <w:spacing w:after="0" w:line="276" w:lineRule="auto"/>
        <w:ind w:left="1080" w:firstLine="360"/>
        <w:jc w:val="both"/>
        <w:rPr>
          <w:rFonts w:ascii="XDPrime" w:hAnsi="XDPrime" w:cs="Consolas"/>
          <w:sz w:val="22"/>
        </w:rPr>
      </w:pPr>
    </w:p>
    <w:p w14:paraId="09879FA2" w14:textId="41F4537F" w:rsidR="00D2225D" w:rsidRPr="00D2225D" w:rsidRDefault="00D2225D" w:rsidP="00D2225D">
      <w:pPr>
        <w:pStyle w:val="ListParagraph"/>
        <w:numPr>
          <w:ilvl w:val="0"/>
          <w:numId w:val="7"/>
        </w:numPr>
        <w:spacing w:after="0" w:line="276" w:lineRule="auto"/>
        <w:jc w:val="both"/>
        <w:rPr>
          <w:rFonts w:ascii="XDPrime" w:hAnsi="XDPrime" w:cs="Consolas"/>
          <w:b/>
          <w:bCs/>
          <w:sz w:val="22"/>
        </w:rPr>
      </w:pPr>
      <w:r w:rsidRPr="00D2225D">
        <w:rPr>
          <w:rFonts w:ascii="XDPrime" w:hAnsi="XDPrime" w:cs="Consolas"/>
          <w:b/>
          <w:bCs/>
          <w:sz w:val="22"/>
        </w:rPr>
        <w:t>Planning</w:t>
      </w:r>
    </w:p>
    <w:p w14:paraId="55340262" w14:textId="474C3BDF" w:rsidR="00D2225D" w:rsidRDefault="00D2225D" w:rsidP="00D2225D">
      <w:pPr>
        <w:pStyle w:val="ListParagraph"/>
        <w:spacing w:after="0" w:line="276" w:lineRule="auto"/>
        <w:ind w:left="1080"/>
        <w:jc w:val="both"/>
        <w:rPr>
          <w:rFonts w:ascii="XDPrime" w:hAnsi="XDPrime" w:cs="Consolas"/>
          <w:sz w:val="22"/>
        </w:rPr>
      </w:pPr>
    </w:p>
    <w:p w14:paraId="52A1C4C9" w14:textId="107C5EEF" w:rsidR="00D2225D" w:rsidRDefault="00D2225D" w:rsidP="00D2225D">
      <w:pPr>
        <w:pStyle w:val="ListParagraph"/>
        <w:spacing w:after="0" w:line="276" w:lineRule="auto"/>
        <w:ind w:left="1080" w:firstLine="360"/>
        <w:jc w:val="both"/>
        <w:rPr>
          <w:rFonts w:ascii="XDPrime" w:hAnsi="XDPrime" w:cs="Consolas"/>
          <w:sz w:val="22"/>
        </w:rPr>
      </w:pPr>
      <w:r>
        <w:rPr>
          <w:rFonts w:ascii="XDPrime" w:hAnsi="XDPrime" w:cs="Consolas"/>
          <w:sz w:val="22"/>
        </w:rPr>
        <w:t xml:space="preserve">Pada </w:t>
      </w:r>
      <w:proofErr w:type="spellStart"/>
      <w:r>
        <w:rPr>
          <w:rFonts w:ascii="XDPrime" w:hAnsi="XDPrime" w:cs="Consolas"/>
          <w:sz w:val="22"/>
        </w:rPr>
        <w:t>tahap</w:t>
      </w:r>
      <w:proofErr w:type="spellEnd"/>
      <w:r>
        <w:rPr>
          <w:rFonts w:ascii="XDPrime" w:hAnsi="XDPrime" w:cs="Consolas"/>
          <w:sz w:val="22"/>
        </w:rPr>
        <w:t xml:space="preserve"> </w:t>
      </w:r>
      <w:proofErr w:type="spellStart"/>
      <w:r>
        <w:rPr>
          <w:rFonts w:ascii="XDPrime" w:hAnsi="XDPrime" w:cs="Consolas"/>
          <w:sz w:val="22"/>
        </w:rPr>
        <w:t>ini</w:t>
      </w:r>
      <w:proofErr w:type="spellEnd"/>
      <w:r>
        <w:rPr>
          <w:rFonts w:ascii="XDPrime" w:hAnsi="XDPrime" w:cs="Consolas"/>
          <w:sz w:val="22"/>
        </w:rPr>
        <w:t xml:space="preserve">, </w:t>
      </w:r>
      <w:proofErr w:type="spellStart"/>
      <w:r w:rsidRPr="00D2225D">
        <w:rPr>
          <w:rFonts w:ascii="XDPrime" w:hAnsi="XDPrime" w:cs="Consolas"/>
          <w:sz w:val="22"/>
        </w:rPr>
        <w:t>Peneliti</w:t>
      </w:r>
      <w:proofErr w:type="spellEnd"/>
      <w:r w:rsidRPr="00D2225D">
        <w:rPr>
          <w:rFonts w:ascii="XDPrime" w:hAnsi="XDPrime" w:cs="Consolas"/>
          <w:sz w:val="22"/>
        </w:rPr>
        <w:t xml:space="preserve"> </w:t>
      </w:r>
      <w:proofErr w:type="spellStart"/>
      <w:r w:rsidRPr="00D2225D">
        <w:rPr>
          <w:rFonts w:ascii="XDPrime" w:hAnsi="XDPrime" w:cs="Consolas"/>
          <w:sz w:val="22"/>
        </w:rPr>
        <w:t>akan</w:t>
      </w:r>
      <w:proofErr w:type="spellEnd"/>
      <w:r w:rsidRPr="00D2225D">
        <w:rPr>
          <w:rFonts w:ascii="XDPrime" w:hAnsi="XDPrime" w:cs="Consolas"/>
          <w:sz w:val="22"/>
        </w:rPr>
        <w:t xml:space="preserve"> </w:t>
      </w:r>
      <w:proofErr w:type="spellStart"/>
      <w:r w:rsidRPr="00D2225D">
        <w:rPr>
          <w:rFonts w:ascii="XDPrime" w:hAnsi="XDPrime" w:cs="Consolas"/>
          <w:sz w:val="22"/>
        </w:rPr>
        <w:t>membuat</w:t>
      </w:r>
      <w:proofErr w:type="spellEnd"/>
      <w:r w:rsidRPr="00D2225D">
        <w:rPr>
          <w:rFonts w:ascii="XDPrime" w:hAnsi="XDPrime" w:cs="Consolas"/>
          <w:sz w:val="22"/>
        </w:rPr>
        <w:t xml:space="preserve"> </w:t>
      </w:r>
      <w:proofErr w:type="spellStart"/>
      <w:r w:rsidRPr="00D2225D">
        <w:rPr>
          <w:rFonts w:ascii="XDPrime" w:hAnsi="XDPrime" w:cs="Consolas"/>
          <w:sz w:val="22"/>
        </w:rPr>
        <w:t>kumpulan</w:t>
      </w:r>
      <w:proofErr w:type="spellEnd"/>
      <w:r w:rsidRPr="00D2225D">
        <w:rPr>
          <w:rFonts w:ascii="XDPrime" w:hAnsi="XDPrime" w:cs="Consolas"/>
          <w:sz w:val="22"/>
        </w:rPr>
        <w:t xml:space="preserve"> </w:t>
      </w:r>
      <w:proofErr w:type="spellStart"/>
      <w:r w:rsidRPr="00D2225D">
        <w:rPr>
          <w:rFonts w:ascii="XDPrime" w:hAnsi="XDPrime" w:cs="Consolas"/>
          <w:sz w:val="22"/>
        </w:rPr>
        <w:t>tugas</w:t>
      </w:r>
      <w:proofErr w:type="spellEnd"/>
      <w:r w:rsidRPr="00D2225D">
        <w:rPr>
          <w:rFonts w:ascii="XDPrime" w:hAnsi="XDPrime" w:cs="Consolas"/>
          <w:sz w:val="22"/>
        </w:rPr>
        <w:t xml:space="preserve"> yang </w:t>
      </w:r>
      <w:proofErr w:type="spellStart"/>
      <w:r w:rsidRPr="00D2225D">
        <w:rPr>
          <w:rFonts w:ascii="XDPrime" w:hAnsi="XDPrime" w:cs="Consolas"/>
          <w:sz w:val="22"/>
        </w:rPr>
        <w:t>akan</w:t>
      </w:r>
      <w:proofErr w:type="spellEnd"/>
      <w:r w:rsidRPr="00D2225D">
        <w:rPr>
          <w:rFonts w:ascii="XDPrime" w:hAnsi="XDPrime" w:cs="Consolas"/>
          <w:sz w:val="22"/>
        </w:rPr>
        <w:t xml:space="preserve"> </w:t>
      </w:r>
      <w:proofErr w:type="spellStart"/>
      <w:r w:rsidRPr="00D2225D">
        <w:rPr>
          <w:rFonts w:ascii="XDPrime" w:hAnsi="XDPrime" w:cs="Consolas"/>
          <w:sz w:val="22"/>
        </w:rPr>
        <w:t>dilakukan</w:t>
      </w:r>
      <w:proofErr w:type="spellEnd"/>
      <w:r w:rsidRPr="00D2225D">
        <w:rPr>
          <w:rFonts w:ascii="XDPrime" w:hAnsi="XDPrime" w:cs="Consolas"/>
          <w:sz w:val="22"/>
        </w:rPr>
        <w:t xml:space="preserve"> </w:t>
      </w:r>
      <w:proofErr w:type="spellStart"/>
      <w:r w:rsidRPr="00D2225D">
        <w:rPr>
          <w:rFonts w:ascii="XDPrime" w:hAnsi="XDPrime" w:cs="Consolas"/>
          <w:sz w:val="22"/>
        </w:rPr>
        <w:t>berdasarkan</w:t>
      </w:r>
      <w:proofErr w:type="spellEnd"/>
      <w:r w:rsidRPr="00D2225D">
        <w:rPr>
          <w:rFonts w:ascii="XDPrime" w:hAnsi="XDPrime" w:cs="Consolas"/>
          <w:sz w:val="22"/>
        </w:rPr>
        <w:t xml:space="preserve"> pada </w:t>
      </w:r>
      <w:proofErr w:type="spellStart"/>
      <w:r w:rsidRPr="00D2225D">
        <w:rPr>
          <w:rFonts w:ascii="XDPrime" w:hAnsi="XDPrime" w:cs="Consolas"/>
          <w:sz w:val="22"/>
        </w:rPr>
        <w:t>dokumen</w:t>
      </w:r>
      <w:proofErr w:type="spellEnd"/>
      <w:r w:rsidRPr="00D2225D">
        <w:rPr>
          <w:rFonts w:ascii="XDPrime" w:hAnsi="XDPrime" w:cs="Consolas"/>
          <w:sz w:val="22"/>
        </w:rPr>
        <w:t xml:space="preserve"> </w:t>
      </w:r>
      <w:proofErr w:type="spellStart"/>
      <w:r w:rsidRPr="00D2225D">
        <w:rPr>
          <w:rFonts w:ascii="XDPrime" w:hAnsi="XDPrime" w:cs="Consolas"/>
          <w:sz w:val="22"/>
        </w:rPr>
        <w:t>kebutuhan</w:t>
      </w:r>
      <w:proofErr w:type="spellEnd"/>
      <w:r w:rsidRPr="00D2225D">
        <w:rPr>
          <w:rFonts w:ascii="XDPrime" w:hAnsi="XDPrime" w:cs="Consolas"/>
          <w:sz w:val="22"/>
        </w:rPr>
        <w:t xml:space="preserve"> </w:t>
      </w:r>
      <w:proofErr w:type="spellStart"/>
      <w:r w:rsidRPr="00D2225D">
        <w:rPr>
          <w:rFonts w:ascii="XDPrime" w:hAnsi="XDPrime" w:cs="Consolas"/>
          <w:sz w:val="22"/>
        </w:rPr>
        <w:t>atau</w:t>
      </w:r>
      <w:proofErr w:type="spellEnd"/>
      <w:r w:rsidRPr="00D2225D">
        <w:rPr>
          <w:rFonts w:ascii="XDPrime" w:hAnsi="XDPrime" w:cs="Consolas"/>
          <w:sz w:val="22"/>
        </w:rPr>
        <w:t xml:space="preserve"> </w:t>
      </w:r>
      <w:proofErr w:type="spellStart"/>
      <w:r w:rsidRPr="00D2225D">
        <w:rPr>
          <w:rFonts w:ascii="XDPrime" w:hAnsi="XDPrime" w:cs="Consolas"/>
          <w:sz w:val="22"/>
        </w:rPr>
        <w:t>dokumen</w:t>
      </w:r>
      <w:proofErr w:type="spellEnd"/>
      <w:r w:rsidRPr="00D2225D">
        <w:rPr>
          <w:rFonts w:ascii="XDPrime" w:hAnsi="XDPrime" w:cs="Consolas"/>
          <w:sz w:val="22"/>
        </w:rPr>
        <w:t xml:space="preserve"> </w:t>
      </w:r>
      <w:proofErr w:type="spellStart"/>
      <w:r w:rsidRPr="00D2225D">
        <w:rPr>
          <w:rFonts w:ascii="XDPrime" w:hAnsi="XDPrime" w:cs="Consolas"/>
          <w:sz w:val="22"/>
        </w:rPr>
        <w:t>kebutuhan</w:t>
      </w:r>
      <w:proofErr w:type="spellEnd"/>
      <w:r w:rsidRPr="00D2225D">
        <w:rPr>
          <w:rFonts w:ascii="XDPrime" w:hAnsi="XDPrime" w:cs="Consolas"/>
          <w:sz w:val="22"/>
        </w:rPr>
        <w:t xml:space="preserve"> </w:t>
      </w:r>
      <w:proofErr w:type="spellStart"/>
      <w:r w:rsidRPr="00D2225D">
        <w:rPr>
          <w:rFonts w:ascii="XDPrime" w:hAnsi="XDPrime" w:cs="Consolas"/>
          <w:sz w:val="22"/>
        </w:rPr>
        <w:t>fitur</w:t>
      </w:r>
      <w:proofErr w:type="spellEnd"/>
      <w:r w:rsidRPr="00D2225D">
        <w:rPr>
          <w:rFonts w:ascii="XDPrime" w:hAnsi="XDPrime" w:cs="Consolas"/>
          <w:sz w:val="22"/>
        </w:rPr>
        <w:t xml:space="preserve"> yang </w:t>
      </w:r>
      <w:proofErr w:type="spellStart"/>
      <w:r w:rsidRPr="00D2225D">
        <w:rPr>
          <w:rFonts w:ascii="XDPrime" w:hAnsi="XDPrime" w:cs="Consolas"/>
          <w:sz w:val="22"/>
        </w:rPr>
        <w:t>yang</w:t>
      </w:r>
      <w:proofErr w:type="spellEnd"/>
      <w:r w:rsidRPr="00D2225D">
        <w:rPr>
          <w:rFonts w:ascii="XDPrime" w:hAnsi="XDPrime" w:cs="Consolas"/>
          <w:sz w:val="22"/>
        </w:rPr>
        <w:t xml:space="preserve"> </w:t>
      </w:r>
      <w:proofErr w:type="spellStart"/>
      <w:r w:rsidRPr="00D2225D">
        <w:rPr>
          <w:rFonts w:ascii="XDPrime" w:hAnsi="XDPrime" w:cs="Consolas"/>
          <w:sz w:val="22"/>
        </w:rPr>
        <w:t>sudah</w:t>
      </w:r>
      <w:proofErr w:type="spellEnd"/>
      <w:r w:rsidRPr="00D2225D">
        <w:rPr>
          <w:rFonts w:ascii="XDPrime" w:hAnsi="XDPrime" w:cs="Consolas"/>
          <w:sz w:val="22"/>
        </w:rPr>
        <w:t xml:space="preserve"> </w:t>
      </w:r>
      <w:proofErr w:type="spellStart"/>
      <w:r w:rsidRPr="00D2225D">
        <w:rPr>
          <w:rFonts w:ascii="XDPrime" w:hAnsi="XDPrime" w:cs="Consolas"/>
          <w:sz w:val="22"/>
        </w:rPr>
        <w:t>dibuat</w:t>
      </w:r>
      <w:proofErr w:type="spellEnd"/>
      <w:r w:rsidRPr="00D2225D">
        <w:rPr>
          <w:rFonts w:ascii="XDPrime" w:hAnsi="XDPrime" w:cs="Consolas"/>
          <w:sz w:val="22"/>
        </w:rPr>
        <w:t>.</w:t>
      </w:r>
    </w:p>
    <w:p w14:paraId="1F969EAF" w14:textId="77777777" w:rsidR="00D2225D" w:rsidRDefault="00D2225D" w:rsidP="00D2225D">
      <w:pPr>
        <w:pStyle w:val="ListParagraph"/>
        <w:spacing w:after="0" w:line="276" w:lineRule="auto"/>
        <w:ind w:left="1080" w:firstLine="360"/>
        <w:jc w:val="both"/>
        <w:rPr>
          <w:rFonts w:ascii="XDPrime" w:hAnsi="XDPrime" w:cs="Consolas"/>
          <w:sz w:val="22"/>
        </w:rPr>
      </w:pPr>
    </w:p>
    <w:p w14:paraId="7C844743" w14:textId="0E52B265" w:rsidR="00D2225D" w:rsidRDefault="00D2225D" w:rsidP="00D2225D">
      <w:pPr>
        <w:pStyle w:val="ListParagraph"/>
        <w:numPr>
          <w:ilvl w:val="0"/>
          <w:numId w:val="7"/>
        </w:numPr>
        <w:spacing w:after="0" w:line="276" w:lineRule="auto"/>
        <w:jc w:val="both"/>
        <w:rPr>
          <w:rFonts w:ascii="XDPrime" w:hAnsi="XDPrime" w:cs="Consolas"/>
          <w:b/>
          <w:bCs/>
          <w:sz w:val="22"/>
        </w:rPr>
      </w:pPr>
      <w:r w:rsidRPr="00D2225D">
        <w:rPr>
          <w:rFonts w:ascii="XDPrime" w:hAnsi="XDPrime" w:cs="Consolas"/>
          <w:b/>
          <w:bCs/>
          <w:sz w:val="22"/>
        </w:rPr>
        <w:lastRenderedPageBreak/>
        <w:t>Iteration Initialization</w:t>
      </w:r>
    </w:p>
    <w:p w14:paraId="15928FAE" w14:textId="329EC886" w:rsidR="00D2225D" w:rsidRDefault="00D2225D" w:rsidP="00D2225D">
      <w:pPr>
        <w:pStyle w:val="ListParagraph"/>
        <w:spacing w:after="0" w:line="276" w:lineRule="auto"/>
        <w:ind w:left="1080"/>
        <w:jc w:val="both"/>
        <w:rPr>
          <w:rFonts w:ascii="XDPrime" w:hAnsi="XDPrime" w:cs="Consolas"/>
          <w:b/>
          <w:bCs/>
          <w:sz w:val="22"/>
        </w:rPr>
      </w:pPr>
    </w:p>
    <w:p w14:paraId="107F8D02" w14:textId="19FAABFB" w:rsidR="00D2225D" w:rsidRDefault="00D2225D" w:rsidP="00CF628E">
      <w:pPr>
        <w:pStyle w:val="ListParagraph"/>
        <w:spacing w:after="0" w:line="276" w:lineRule="auto"/>
        <w:ind w:left="1080" w:firstLine="360"/>
        <w:jc w:val="both"/>
        <w:rPr>
          <w:rFonts w:ascii="XDPrime" w:hAnsi="XDPrime" w:cs="Consolas"/>
          <w:sz w:val="22"/>
        </w:rPr>
      </w:pPr>
      <w:r>
        <w:rPr>
          <w:rFonts w:ascii="XDPrime" w:hAnsi="XDPrime" w:cs="Consolas"/>
          <w:sz w:val="22"/>
        </w:rPr>
        <w:t xml:space="preserve">Pada </w:t>
      </w:r>
      <w:proofErr w:type="spellStart"/>
      <w:r>
        <w:rPr>
          <w:rFonts w:ascii="XDPrime" w:hAnsi="XDPrime" w:cs="Consolas"/>
          <w:sz w:val="22"/>
        </w:rPr>
        <w:t>tahap</w:t>
      </w:r>
      <w:proofErr w:type="spellEnd"/>
      <w:r>
        <w:rPr>
          <w:rFonts w:ascii="XDPrime" w:hAnsi="XDPrime" w:cs="Consolas"/>
          <w:sz w:val="22"/>
        </w:rPr>
        <w:t xml:space="preserve"> </w:t>
      </w:r>
      <w:proofErr w:type="spellStart"/>
      <w:r>
        <w:rPr>
          <w:rFonts w:ascii="XDPrime" w:hAnsi="XDPrime" w:cs="Consolas"/>
          <w:sz w:val="22"/>
        </w:rPr>
        <w:t>ini</w:t>
      </w:r>
      <w:proofErr w:type="spellEnd"/>
      <w:r>
        <w:rPr>
          <w:rFonts w:ascii="XDPrime" w:hAnsi="XDPrime" w:cs="Consolas"/>
          <w:sz w:val="22"/>
        </w:rPr>
        <w:t xml:space="preserve">, </w:t>
      </w:r>
      <w:proofErr w:type="spellStart"/>
      <w:r w:rsidR="00CF628E">
        <w:rPr>
          <w:rFonts w:ascii="XDPrime" w:hAnsi="XDPrime" w:cs="Consolas"/>
          <w:sz w:val="22"/>
        </w:rPr>
        <w:t>mem</w:t>
      </w:r>
      <w:r w:rsidR="00CF628E" w:rsidRPr="00CF628E">
        <w:rPr>
          <w:rFonts w:ascii="XDPrime" w:hAnsi="XDPrime" w:cs="Consolas"/>
          <w:sz w:val="22"/>
        </w:rPr>
        <w:t>proses</w:t>
      </w:r>
      <w:proofErr w:type="spellEnd"/>
      <w:r w:rsidR="00CF628E" w:rsidRPr="00CF628E">
        <w:rPr>
          <w:rFonts w:ascii="XDPrime" w:hAnsi="XDPrime" w:cs="Consolas"/>
          <w:sz w:val="22"/>
        </w:rPr>
        <w:t xml:space="preserve"> development </w:t>
      </w:r>
      <w:proofErr w:type="spellStart"/>
      <w:r w:rsidR="00CF628E" w:rsidRPr="00CF628E">
        <w:rPr>
          <w:rFonts w:ascii="XDPrime" w:hAnsi="XDPrime" w:cs="Consolas"/>
          <w:sz w:val="22"/>
        </w:rPr>
        <w:t>sistem</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dimulai</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dari</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tugas</w:t>
      </w:r>
      <w:proofErr w:type="spellEnd"/>
      <w:r w:rsidR="00CF628E" w:rsidRPr="00CF628E">
        <w:rPr>
          <w:rFonts w:ascii="XDPrime" w:hAnsi="XDPrime" w:cs="Consolas"/>
          <w:sz w:val="22"/>
        </w:rPr>
        <w:t xml:space="preserve"> yang </w:t>
      </w:r>
      <w:proofErr w:type="spellStart"/>
      <w:r w:rsidR="00CF628E" w:rsidRPr="00CF628E">
        <w:rPr>
          <w:rFonts w:ascii="XDPrime" w:hAnsi="XDPrime" w:cs="Consolas"/>
          <w:sz w:val="22"/>
        </w:rPr>
        <w:t>menjadi</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fokus</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atau</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bagian</w:t>
      </w:r>
      <w:proofErr w:type="spellEnd"/>
      <w:r w:rsidR="00CF628E" w:rsidRPr="00CF628E">
        <w:rPr>
          <w:rFonts w:ascii="XDPrime" w:hAnsi="XDPrime" w:cs="Consolas"/>
          <w:sz w:val="22"/>
        </w:rPr>
        <w:t xml:space="preserve"> yang paling </w:t>
      </w:r>
      <w:proofErr w:type="spellStart"/>
      <w:r w:rsidR="00CF628E" w:rsidRPr="00CF628E">
        <w:rPr>
          <w:rFonts w:ascii="XDPrime" w:hAnsi="XDPrime" w:cs="Consolas"/>
          <w:sz w:val="22"/>
        </w:rPr>
        <w:t>penting</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terlebih</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dahulu</w:t>
      </w:r>
      <w:proofErr w:type="spellEnd"/>
      <w:r w:rsidR="00CF628E" w:rsidRPr="00CF628E">
        <w:rPr>
          <w:rFonts w:ascii="XDPrime" w:hAnsi="XDPrime" w:cs="Consolas"/>
          <w:sz w:val="22"/>
        </w:rPr>
        <w:t>.</w:t>
      </w:r>
    </w:p>
    <w:p w14:paraId="40A46E50" w14:textId="77777777" w:rsidR="00CF628E" w:rsidRPr="00D2225D" w:rsidRDefault="00CF628E" w:rsidP="00CF628E">
      <w:pPr>
        <w:pStyle w:val="ListParagraph"/>
        <w:spacing w:after="0" w:line="276" w:lineRule="auto"/>
        <w:ind w:left="1080" w:firstLine="360"/>
        <w:jc w:val="both"/>
        <w:rPr>
          <w:rFonts w:ascii="XDPrime" w:hAnsi="XDPrime" w:cs="Consolas"/>
          <w:sz w:val="22"/>
        </w:rPr>
      </w:pPr>
    </w:p>
    <w:p w14:paraId="0108F715" w14:textId="7F28BA64" w:rsidR="00D2225D" w:rsidRPr="00CF628E" w:rsidRDefault="00D2225D" w:rsidP="00D2225D">
      <w:pPr>
        <w:pStyle w:val="ListParagraph"/>
        <w:numPr>
          <w:ilvl w:val="0"/>
          <w:numId w:val="7"/>
        </w:numPr>
        <w:spacing w:after="0" w:line="276" w:lineRule="auto"/>
        <w:jc w:val="both"/>
        <w:rPr>
          <w:rFonts w:ascii="XDPrime" w:hAnsi="XDPrime" w:cs="Consolas"/>
          <w:b/>
          <w:bCs/>
          <w:sz w:val="22"/>
        </w:rPr>
      </w:pPr>
      <w:r w:rsidRPr="00CF628E">
        <w:rPr>
          <w:rFonts w:ascii="XDPrime" w:hAnsi="XDPrime" w:cs="Consolas"/>
          <w:b/>
          <w:bCs/>
          <w:sz w:val="22"/>
        </w:rPr>
        <w:t>Design</w:t>
      </w:r>
    </w:p>
    <w:p w14:paraId="58838B88" w14:textId="498CCE53" w:rsidR="00CF628E" w:rsidRDefault="00CF628E" w:rsidP="00CF628E">
      <w:pPr>
        <w:pStyle w:val="ListParagraph"/>
        <w:spacing w:after="0" w:line="276" w:lineRule="auto"/>
        <w:ind w:left="1080"/>
        <w:jc w:val="both"/>
        <w:rPr>
          <w:rFonts w:ascii="XDPrime" w:hAnsi="XDPrime" w:cs="Consolas"/>
          <w:sz w:val="22"/>
        </w:rPr>
      </w:pPr>
    </w:p>
    <w:p w14:paraId="39D431E6" w14:textId="47C1219F" w:rsidR="00CF628E" w:rsidRDefault="00CF628E" w:rsidP="00CF628E">
      <w:pPr>
        <w:spacing w:after="0" w:line="276" w:lineRule="auto"/>
        <w:ind w:left="1080" w:firstLine="360"/>
        <w:jc w:val="both"/>
        <w:rPr>
          <w:rFonts w:ascii="XDPrime" w:hAnsi="XDPrime" w:cs="Consolas"/>
          <w:sz w:val="22"/>
        </w:rPr>
      </w:pPr>
      <w:r w:rsidRPr="00CF628E">
        <w:rPr>
          <w:rFonts w:ascii="XDPrime" w:hAnsi="XDPrime" w:cs="Consolas"/>
          <w:sz w:val="22"/>
        </w:rPr>
        <w:t xml:space="preserve">Pada </w:t>
      </w:r>
      <w:proofErr w:type="spellStart"/>
      <w:r w:rsidRPr="00CF628E">
        <w:rPr>
          <w:rFonts w:ascii="XDPrime" w:hAnsi="XDPrime" w:cs="Consolas"/>
          <w:sz w:val="22"/>
        </w:rPr>
        <w:t>tahap</w:t>
      </w:r>
      <w:proofErr w:type="spellEnd"/>
      <w:r w:rsidRPr="00CF628E">
        <w:rPr>
          <w:rFonts w:ascii="XDPrime" w:hAnsi="XDPrime" w:cs="Consolas"/>
          <w:sz w:val="22"/>
        </w:rPr>
        <w:t xml:space="preserve"> </w:t>
      </w:r>
      <w:proofErr w:type="spellStart"/>
      <w:r w:rsidRPr="00CF628E">
        <w:rPr>
          <w:rFonts w:ascii="XDPrime" w:hAnsi="XDPrime" w:cs="Consolas"/>
          <w:sz w:val="22"/>
        </w:rPr>
        <w:t>ini</w:t>
      </w:r>
      <w:proofErr w:type="spellEnd"/>
      <w:r w:rsidRPr="00CF628E">
        <w:rPr>
          <w:rFonts w:ascii="XDPrime" w:hAnsi="XDPrime" w:cs="Consolas"/>
          <w:sz w:val="22"/>
        </w:rPr>
        <w:t xml:space="preserve">, </w:t>
      </w:r>
      <w:proofErr w:type="spellStart"/>
      <w:r w:rsidRPr="00CF628E">
        <w:rPr>
          <w:rFonts w:ascii="XDPrime" w:hAnsi="XDPrime" w:cs="Consolas"/>
          <w:sz w:val="22"/>
        </w:rPr>
        <w:t>peneliti</w:t>
      </w:r>
      <w:proofErr w:type="spellEnd"/>
      <w:r w:rsidRPr="00CF628E">
        <w:rPr>
          <w:rFonts w:ascii="XDPrime" w:hAnsi="XDPrime" w:cs="Consolas"/>
          <w:sz w:val="22"/>
        </w:rPr>
        <w:t xml:space="preserve"> </w:t>
      </w:r>
      <w:proofErr w:type="spellStart"/>
      <w:r w:rsidRPr="00CF628E">
        <w:rPr>
          <w:rFonts w:ascii="XDPrime" w:hAnsi="XDPrime" w:cs="Consolas"/>
          <w:sz w:val="22"/>
        </w:rPr>
        <w:t>memulai</w:t>
      </w:r>
      <w:proofErr w:type="spellEnd"/>
      <w:r w:rsidRPr="00CF628E">
        <w:rPr>
          <w:rFonts w:ascii="XDPrime" w:hAnsi="XDPrime" w:cs="Consolas"/>
          <w:sz w:val="22"/>
        </w:rPr>
        <w:t xml:space="preserve"> </w:t>
      </w:r>
      <w:proofErr w:type="spellStart"/>
      <w:r w:rsidRPr="00CF628E">
        <w:rPr>
          <w:rFonts w:ascii="XDPrime" w:hAnsi="XDPrime" w:cs="Consolas"/>
          <w:sz w:val="22"/>
        </w:rPr>
        <w:t>mendesain</w:t>
      </w:r>
      <w:proofErr w:type="spellEnd"/>
      <w:r w:rsidRPr="00CF628E">
        <w:rPr>
          <w:rFonts w:ascii="XDPrime" w:hAnsi="XDPrime" w:cs="Consolas"/>
          <w:sz w:val="22"/>
        </w:rPr>
        <w:t xml:space="preserve"> database </w:t>
      </w:r>
      <w:proofErr w:type="spellStart"/>
      <w:r w:rsidRPr="00CF628E">
        <w:rPr>
          <w:rFonts w:ascii="XDPrime" w:hAnsi="XDPrime" w:cs="Consolas"/>
          <w:sz w:val="22"/>
        </w:rPr>
        <w:t>serta</w:t>
      </w:r>
      <w:proofErr w:type="spellEnd"/>
      <w:r w:rsidRPr="00CF628E">
        <w:rPr>
          <w:rFonts w:ascii="XDPrime" w:hAnsi="XDPrime" w:cs="Consolas"/>
          <w:sz w:val="22"/>
        </w:rPr>
        <w:t xml:space="preserve"> interface </w:t>
      </w:r>
      <w:proofErr w:type="spellStart"/>
      <w:r w:rsidRPr="00CF628E">
        <w:rPr>
          <w:rFonts w:ascii="XDPrime" w:hAnsi="XDPrime" w:cs="Consolas"/>
          <w:sz w:val="22"/>
        </w:rPr>
        <w:t>dari</w:t>
      </w:r>
      <w:proofErr w:type="spellEnd"/>
      <w:r w:rsidRPr="00CF628E">
        <w:rPr>
          <w:rFonts w:ascii="XDPrime" w:hAnsi="XDPrime" w:cs="Consolas"/>
          <w:sz w:val="22"/>
        </w:rPr>
        <w:t xml:space="preserve"> </w:t>
      </w:r>
      <w:proofErr w:type="spellStart"/>
      <w:r w:rsidRPr="00CF628E">
        <w:rPr>
          <w:rFonts w:ascii="XDPrime" w:hAnsi="XDPrime" w:cs="Consolas"/>
          <w:sz w:val="22"/>
        </w:rPr>
        <w:t>sitem</w:t>
      </w:r>
      <w:proofErr w:type="spellEnd"/>
      <w:r w:rsidRPr="00CF628E">
        <w:rPr>
          <w:rFonts w:ascii="XDPrime" w:hAnsi="XDPrime" w:cs="Consolas"/>
          <w:sz w:val="22"/>
        </w:rPr>
        <w:t xml:space="preserve"> yang </w:t>
      </w:r>
      <w:proofErr w:type="spellStart"/>
      <w:r w:rsidRPr="00CF628E">
        <w:rPr>
          <w:rFonts w:ascii="XDPrime" w:hAnsi="XDPrime" w:cs="Consolas"/>
          <w:sz w:val="22"/>
        </w:rPr>
        <w:t>dibuat</w:t>
      </w:r>
      <w:proofErr w:type="spellEnd"/>
      <w:r w:rsidRPr="00CF628E">
        <w:rPr>
          <w:rFonts w:ascii="XDPrime" w:hAnsi="XDPrime" w:cs="Consolas"/>
          <w:sz w:val="22"/>
        </w:rPr>
        <w:t>.</w:t>
      </w:r>
    </w:p>
    <w:p w14:paraId="573398EB" w14:textId="77777777" w:rsidR="00CF628E" w:rsidRPr="00CF628E" w:rsidRDefault="00CF628E" w:rsidP="00CF628E">
      <w:pPr>
        <w:spacing w:after="0" w:line="276" w:lineRule="auto"/>
        <w:ind w:left="1080" w:firstLine="360"/>
        <w:jc w:val="both"/>
        <w:rPr>
          <w:rFonts w:ascii="XDPrime" w:hAnsi="XDPrime" w:cs="Consolas"/>
          <w:sz w:val="22"/>
        </w:rPr>
      </w:pPr>
    </w:p>
    <w:p w14:paraId="0B7F8BEB" w14:textId="0D13A1B3" w:rsidR="00D2225D" w:rsidRDefault="00D2225D" w:rsidP="00D2225D">
      <w:pPr>
        <w:pStyle w:val="ListParagraph"/>
        <w:numPr>
          <w:ilvl w:val="0"/>
          <w:numId w:val="7"/>
        </w:numPr>
        <w:spacing w:after="0" w:line="276" w:lineRule="auto"/>
        <w:jc w:val="both"/>
        <w:rPr>
          <w:rFonts w:ascii="XDPrime" w:hAnsi="XDPrime" w:cs="Consolas"/>
          <w:b/>
          <w:bCs/>
          <w:sz w:val="22"/>
        </w:rPr>
      </w:pPr>
      <w:r w:rsidRPr="00CF628E">
        <w:rPr>
          <w:rFonts w:ascii="XDPrime" w:hAnsi="XDPrime" w:cs="Consolas"/>
          <w:b/>
          <w:bCs/>
          <w:sz w:val="22"/>
        </w:rPr>
        <w:t>Implementation</w:t>
      </w:r>
    </w:p>
    <w:p w14:paraId="452F0E71" w14:textId="3F1F6B0A" w:rsidR="00CF628E" w:rsidRDefault="00CF628E" w:rsidP="00CF628E">
      <w:pPr>
        <w:pStyle w:val="ListParagraph"/>
        <w:spacing w:after="0" w:line="276" w:lineRule="auto"/>
        <w:ind w:left="1080"/>
        <w:jc w:val="both"/>
        <w:rPr>
          <w:rFonts w:ascii="XDPrime" w:hAnsi="XDPrime" w:cs="Consolas"/>
          <w:b/>
          <w:bCs/>
          <w:sz w:val="22"/>
        </w:rPr>
      </w:pPr>
    </w:p>
    <w:p w14:paraId="335A2C2F" w14:textId="0A4879E2" w:rsidR="00F525ED" w:rsidRDefault="00F525ED" w:rsidP="00F525ED">
      <w:pPr>
        <w:pStyle w:val="ListParagraph"/>
        <w:spacing w:after="0" w:line="276" w:lineRule="auto"/>
        <w:ind w:left="1080" w:firstLine="360"/>
        <w:jc w:val="both"/>
        <w:rPr>
          <w:rFonts w:ascii="XDPrime" w:hAnsi="XDPrime" w:cs="Consolas"/>
          <w:sz w:val="22"/>
        </w:rPr>
      </w:pPr>
      <w:r w:rsidRPr="00F525ED">
        <w:rPr>
          <w:rFonts w:ascii="XDPrime" w:hAnsi="XDPrime" w:cs="Consolas"/>
          <w:sz w:val="22"/>
        </w:rPr>
        <w:t xml:space="preserve">Pada </w:t>
      </w:r>
      <w:proofErr w:type="spellStart"/>
      <w:r w:rsidRPr="00F525ED">
        <w:rPr>
          <w:rFonts w:ascii="XDPrime" w:hAnsi="XDPrime" w:cs="Consolas"/>
          <w:sz w:val="22"/>
        </w:rPr>
        <w:t>tahap</w:t>
      </w:r>
      <w:proofErr w:type="spellEnd"/>
      <w:r w:rsidRPr="00F525ED">
        <w:rPr>
          <w:rFonts w:ascii="XDPrime" w:hAnsi="XDPrime" w:cs="Consolas"/>
          <w:sz w:val="22"/>
        </w:rPr>
        <w:t xml:space="preserve"> </w:t>
      </w:r>
      <w:proofErr w:type="spellStart"/>
      <w:r w:rsidRPr="00F525ED">
        <w:rPr>
          <w:rFonts w:ascii="XDPrime" w:hAnsi="XDPrime" w:cs="Consolas"/>
          <w:sz w:val="22"/>
        </w:rPr>
        <w:t>ini</w:t>
      </w:r>
      <w:proofErr w:type="spellEnd"/>
      <w:r w:rsidRPr="00F525ED">
        <w:rPr>
          <w:rFonts w:ascii="XDPrime" w:hAnsi="XDPrime" w:cs="Consolas"/>
          <w:sz w:val="22"/>
        </w:rPr>
        <w:t xml:space="preserve">, </w:t>
      </w:r>
      <w:proofErr w:type="spellStart"/>
      <w:r w:rsidRPr="00F525ED">
        <w:rPr>
          <w:rFonts w:ascii="XDPrime" w:hAnsi="XDPrime" w:cs="Consolas"/>
          <w:sz w:val="22"/>
        </w:rPr>
        <w:t>peneliti</w:t>
      </w:r>
      <w:proofErr w:type="spellEnd"/>
      <w:r w:rsidRPr="00F525ED">
        <w:rPr>
          <w:rFonts w:ascii="XDPrime" w:hAnsi="XDPrime" w:cs="Consolas"/>
          <w:sz w:val="22"/>
        </w:rPr>
        <w:t xml:space="preserve"> </w:t>
      </w:r>
      <w:proofErr w:type="spellStart"/>
      <w:r w:rsidRPr="00F525ED">
        <w:rPr>
          <w:rFonts w:ascii="XDPrime" w:hAnsi="XDPrime" w:cs="Consolas"/>
          <w:sz w:val="22"/>
        </w:rPr>
        <w:t>mulai</w:t>
      </w:r>
      <w:proofErr w:type="spellEnd"/>
      <w:r w:rsidRPr="00F525ED">
        <w:rPr>
          <w:rFonts w:ascii="XDPrime" w:hAnsi="XDPrime" w:cs="Consolas"/>
          <w:sz w:val="22"/>
        </w:rPr>
        <w:t xml:space="preserve"> </w:t>
      </w:r>
      <w:proofErr w:type="spellStart"/>
      <w:r w:rsidRPr="00F525ED">
        <w:rPr>
          <w:rFonts w:ascii="XDPrime" w:hAnsi="XDPrime" w:cs="Consolas"/>
          <w:sz w:val="22"/>
        </w:rPr>
        <w:t>melakukan</w:t>
      </w:r>
      <w:proofErr w:type="spellEnd"/>
      <w:r w:rsidRPr="00F525ED">
        <w:rPr>
          <w:rFonts w:ascii="XDPrime" w:hAnsi="XDPrime" w:cs="Consolas"/>
          <w:sz w:val="22"/>
        </w:rPr>
        <w:t xml:space="preserve"> </w:t>
      </w:r>
      <w:proofErr w:type="spellStart"/>
      <w:r w:rsidRPr="00F525ED">
        <w:rPr>
          <w:rFonts w:ascii="XDPrime" w:hAnsi="XDPrime" w:cs="Consolas"/>
          <w:sz w:val="22"/>
        </w:rPr>
        <w:t>pengcodingang</w:t>
      </w:r>
      <w:proofErr w:type="spellEnd"/>
      <w:r w:rsidRPr="00F525ED">
        <w:rPr>
          <w:rFonts w:ascii="XDPrime" w:hAnsi="XDPrime" w:cs="Consolas"/>
          <w:sz w:val="22"/>
        </w:rPr>
        <w:t xml:space="preserve">, </w:t>
      </w:r>
      <w:proofErr w:type="spellStart"/>
      <w:r w:rsidRPr="00F525ED">
        <w:rPr>
          <w:rFonts w:ascii="XDPrime" w:hAnsi="XDPrime" w:cs="Consolas"/>
          <w:sz w:val="22"/>
        </w:rPr>
        <w:t>baik</w:t>
      </w:r>
      <w:proofErr w:type="spellEnd"/>
      <w:r w:rsidRPr="00F525ED">
        <w:rPr>
          <w:rFonts w:ascii="XDPrime" w:hAnsi="XDPrime" w:cs="Consolas"/>
          <w:sz w:val="22"/>
        </w:rPr>
        <w:t xml:space="preserve"> </w:t>
      </w:r>
      <w:proofErr w:type="spellStart"/>
      <w:r w:rsidRPr="00F525ED">
        <w:rPr>
          <w:rFonts w:ascii="XDPrime" w:hAnsi="XDPrime" w:cs="Consolas"/>
          <w:sz w:val="22"/>
        </w:rPr>
        <w:t>itu</w:t>
      </w:r>
      <w:proofErr w:type="spellEnd"/>
      <w:r w:rsidRPr="00F525ED">
        <w:rPr>
          <w:rFonts w:ascii="XDPrime" w:hAnsi="XDPrime" w:cs="Consolas"/>
          <w:sz w:val="22"/>
        </w:rPr>
        <w:t xml:space="preserve"> </w:t>
      </w:r>
      <w:proofErr w:type="spellStart"/>
      <w:r w:rsidRPr="00F525ED">
        <w:rPr>
          <w:rFonts w:ascii="XDPrime" w:hAnsi="XDPrime" w:cs="Consolas"/>
          <w:sz w:val="22"/>
        </w:rPr>
        <w:t>dari</w:t>
      </w:r>
      <w:proofErr w:type="spellEnd"/>
      <w:r w:rsidRPr="00F525ED">
        <w:rPr>
          <w:rFonts w:ascii="XDPrime" w:hAnsi="XDPrime" w:cs="Consolas"/>
          <w:sz w:val="22"/>
        </w:rPr>
        <w:t xml:space="preserve"> </w:t>
      </w:r>
      <w:proofErr w:type="spellStart"/>
      <w:r w:rsidRPr="00F525ED">
        <w:rPr>
          <w:rFonts w:ascii="XDPrime" w:hAnsi="XDPrime" w:cs="Consolas"/>
          <w:sz w:val="22"/>
        </w:rPr>
        <w:t>sisi</w:t>
      </w:r>
      <w:proofErr w:type="spellEnd"/>
      <w:r w:rsidRPr="00F525ED">
        <w:rPr>
          <w:rFonts w:ascii="XDPrime" w:hAnsi="XDPrime" w:cs="Consolas"/>
          <w:sz w:val="22"/>
        </w:rPr>
        <w:t xml:space="preserve"> back-end </w:t>
      </w:r>
      <w:proofErr w:type="spellStart"/>
      <w:r w:rsidRPr="00F525ED">
        <w:rPr>
          <w:rFonts w:ascii="XDPrime" w:hAnsi="XDPrime" w:cs="Consolas"/>
          <w:sz w:val="22"/>
        </w:rPr>
        <w:t>maupun</w:t>
      </w:r>
      <w:proofErr w:type="spellEnd"/>
      <w:r w:rsidRPr="00F525ED">
        <w:rPr>
          <w:rFonts w:ascii="XDPrime" w:hAnsi="XDPrime" w:cs="Consolas"/>
          <w:sz w:val="22"/>
        </w:rPr>
        <w:t xml:space="preserve"> front-end. </w:t>
      </w:r>
      <w:proofErr w:type="spellStart"/>
      <w:r w:rsidRPr="00F525ED">
        <w:rPr>
          <w:rFonts w:ascii="XDPrime" w:hAnsi="XDPrime" w:cs="Consolas"/>
          <w:sz w:val="22"/>
        </w:rPr>
        <w:t>Namun</w:t>
      </w:r>
      <w:proofErr w:type="spellEnd"/>
      <w:r w:rsidRPr="00F525ED">
        <w:rPr>
          <w:rFonts w:ascii="XDPrime" w:hAnsi="XDPrime" w:cs="Consolas"/>
          <w:sz w:val="22"/>
        </w:rPr>
        <w:t xml:space="preserve"> </w:t>
      </w:r>
      <w:proofErr w:type="spellStart"/>
      <w:r w:rsidRPr="00F525ED">
        <w:rPr>
          <w:rFonts w:ascii="XDPrime" w:hAnsi="XDPrime" w:cs="Consolas"/>
          <w:sz w:val="22"/>
        </w:rPr>
        <w:t>dalam</w:t>
      </w:r>
      <w:proofErr w:type="spellEnd"/>
      <w:r w:rsidRPr="00F525ED">
        <w:rPr>
          <w:rFonts w:ascii="XDPrime" w:hAnsi="XDPrime" w:cs="Consolas"/>
          <w:sz w:val="22"/>
        </w:rPr>
        <w:t xml:space="preserve"> </w:t>
      </w:r>
      <w:proofErr w:type="spellStart"/>
      <w:r w:rsidRPr="00F525ED">
        <w:rPr>
          <w:rFonts w:ascii="XDPrime" w:hAnsi="XDPrime" w:cs="Consolas"/>
          <w:sz w:val="22"/>
        </w:rPr>
        <w:t>penelitian</w:t>
      </w:r>
      <w:proofErr w:type="spellEnd"/>
      <w:r w:rsidRPr="00F525ED">
        <w:rPr>
          <w:rFonts w:ascii="XDPrime" w:hAnsi="XDPrime" w:cs="Consolas"/>
          <w:sz w:val="22"/>
        </w:rPr>
        <w:t xml:space="preserve"> </w:t>
      </w:r>
      <w:proofErr w:type="spellStart"/>
      <w:r w:rsidRPr="00F525ED">
        <w:rPr>
          <w:rFonts w:ascii="XDPrime" w:hAnsi="XDPrime" w:cs="Consolas"/>
          <w:sz w:val="22"/>
        </w:rPr>
        <w:t>ini</w:t>
      </w:r>
      <w:proofErr w:type="spellEnd"/>
      <w:r w:rsidRPr="00F525ED">
        <w:rPr>
          <w:rFonts w:ascii="XDPrime" w:hAnsi="XDPrime" w:cs="Consolas"/>
          <w:sz w:val="22"/>
        </w:rPr>
        <w:t xml:space="preserve"> </w:t>
      </w:r>
      <w:proofErr w:type="spellStart"/>
      <w:r w:rsidRPr="00F525ED">
        <w:rPr>
          <w:rFonts w:ascii="XDPrime" w:hAnsi="XDPrime" w:cs="Consolas"/>
          <w:sz w:val="22"/>
        </w:rPr>
        <w:t>tidak</w:t>
      </w:r>
      <w:proofErr w:type="spellEnd"/>
      <w:r w:rsidRPr="00F525ED">
        <w:rPr>
          <w:rFonts w:ascii="XDPrime" w:hAnsi="XDPrime" w:cs="Consolas"/>
          <w:sz w:val="22"/>
        </w:rPr>
        <w:t xml:space="preserve"> </w:t>
      </w:r>
      <w:proofErr w:type="spellStart"/>
      <w:r w:rsidRPr="00F525ED">
        <w:rPr>
          <w:rFonts w:ascii="XDPrime" w:hAnsi="XDPrime" w:cs="Consolas"/>
          <w:sz w:val="22"/>
        </w:rPr>
        <w:t>akan</w:t>
      </w:r>
      <w:proofErr w:type="spellEnd"/>
      <w:r w:rsidRPr="00F525ED">
        <w:rPr>
          <w:rFonts w:ascii="XDPrime" w:hAnsi="XDPrime" w:cs="Consolas"/>
          <w:sz w:val="22"/>
        </w:rPr>
        <w:t xml:space="preserve"> </w:t>
      </w:r>
      <w:proofErr w:type="spellStart"/>
      <w:r w:rsidRPr="00F525ED">
        <w:rPr>
          <w:rFonts w:ascii="XDPrime" w:hAnsi="XDPrime" w:cs="Consolas"/>
          <w:sz w:val="22"/>
        </w:rPr>
        <w:t>melakukan</w:t>
      </w:r>
      <w:proofErr w:type="spellEnd"/>
      <w:r w:rsidRPr="00F525ED">
        <w:rPr>
          <w:rFonts w:ascii="XDPrime" w:hAnsi="XDPrime" w:cs="Consolas"/>
          <w:sz w:val="22"/>
        </w:rPr>
        <w:t xml:space="preserve"> Unit Test dan </w:t>
      </w:r>
      <w:proofErr w:type="spellStart"/>
      <w:r w:rsidRPr="00F525ED">
        <w:rPr>
          <w:rFonts w:ascii="XDPrime" w:hAnsi="XDPrime" w:cs="Consolas"/>
          <w:sz w:val="22"/>
        </w:rPr>
        <w:t>hanya</w:t>
      </w:r>
      <w:proofErr w:type="spellEnd"/>
      <w:r w:rsidRPr="00F525ED">
        <w:rPr>
          <w:rFonts w:ascii="XDPrime" w:hAnsi="XDPrime" w:cs="Consolas"/>
          <w:sz w:val="22"/>
        </w:rPr>
        <w:t xml:space="preserve"> </w:t>
      </w:r>
      <w:proofErr w:type="spellStart"/>
      <w:r w:rsidRPr="00F525ED">
        <w:rPr>
          <w:rFonts w:ascii="XDPrime" w:hAnsi="XDPrime" w:cs="Consolas"/>
          <w:sz w:val="22"/>
        </w:rPr>
        <w:t>melakukan</w:t>
      </w:r>
      <w:proofErr w:type="spellEnd"/>
      <w:r w:rsidRPr="00F525ED">
        <w:rPr>
          <w:rFonts w:ascii="XDPrime" w:hAnsi="XDPrime" w:cs="Consolas"/>
          <w:sz w:val="22"/>
        </w:rPr>
        <w:t xml:space="preserve"> </w:t>
      </w:r>
      <w:proofErr w:type="spellStart"/>
      <w:r w:rsidRPr="00F525ED">
        <w:rPr>
          <w:rFonts w:ascii="XDPrime" w:hAnsi="XDPrime" w:cs="Consolas"/>
          <w:sz w:val="22"/>
        </w:rPr>
        <w:t>fase</w:t>
      </w:r>
      <w:proofErr w:type="spellEnd"/>
      <w:r w:rsidRPr="00F525ED">
        <w:rPr>
          <w:rFonts w:ascii="XDPrime" w:hAnsi="XDPrime" w:cs="Consolas"/>
          <w:sz w:val="22"/>
        </w:rPr>
        <w:t xml:space="preserve"> sub, Code Generation dan Code Refactor.</w:t>
      </w:r>
    </w:p>
    <w:p w14:paraId="1978992A" w14:textId="77777777" w:rsidR="00F525ED" w:rsidRPr="00F525ED" w:rsidRDefault="00F525ED" w:rsidP="00F525ED">
      <w:pPr>
        <w:pStyle w:val="ListParagraph"/>
        <w:spacing w:after="0" w:line="276" w:lineRule="auto"/>
        <w:ind w:left="1080" w:firstLine="360"/>
        <w:jc w:val="both"/>
        <w:rPr>
          <w:rFonts w:ascii="XDPrime" w:hAnsi="XDPrime" w:cs="Consolas"/>
          <w:sz w:val="22"/>
        </w:rPr>
      </w:pPr>
    </w:p>
    <w:p w14:paraId="0783121B" w14:textId="3E4B1FF8" w:rsidR="00D2225D" w:rsidRDefault="00D2225D" w:rsidP="00D2225D">
      <w:pPr>
        <w:pStyle w:val="ListParagraph"/>
        <w:numPr>
          <w:ilvl w:val="0"/>
          <w:numId w:val="7"/>
        </w:numPr>
        <w:spacing w:after="0" w:line="276" w:lineRule="auto"/>
        <w:jc w:val="both"/>
        <w:rPr>
          <w:rFonts w:ascii="XDPrime" w:hAnsi="XDPrime" w:cs="Consolas"/>
          <w:b/>
          <w:bCs/>
          <w:sz w:val="22"/>
        </w:rPr>
      </w:pPr>
      <w:r w:rsidRPr="00CF628E">
        <w:rPr>
          <w:rFonts w:ascii="XDPrime" w:hAnsi="XDPrime" w:cs="Consolas"/>
          <w:b/>
          <w:bCs/>
          <w:sz w:val="22"/>
        </w:rPr>
        <w:t>System Testing</w:t>
      </w:r>
    </w:p>
    <w:p w14:paraId="63163C71" w14:textId="42988D5D" w:rsidR="00F525ED" w:rsidRDefault="00F525ED" w:rsidP="00F525ED">
      <w:pPr>
        <w:pStyle w:val="ListParagraph"/>
        <w:spacing w:after="0" w:line="276" w:lineRule="auto"/>
        <w:ind w:left="1080"/>
        <w:jc w:val="both"/>
        <w:rPr>
          <w:rFonts w:ascii="XDPrime" w:hAnsi="XDPrime" w:cs="Consolas"/>
          <w:b/>
          <w:bCs/>
          <w:sz w:val="22"/>
        </w:rPr>
      </w:pPr>
    </w:p>
    <w:p w14:paraId="71740FF5" w14:textId="10F6F557" w:rsidR="00F525ED" w:rsidRPr="00F525ED" w:rsidRDefault="00F525ED" w:rsidP="00F525ED">
      <w:pPr>
        <w:pStyle w:val="ListParagraph"/>
        <w:spacing w:after="0" w:line="276" w:lineRule="auto"/>
        <w:ind w:left="1080" w:firstLine="360"/>
        <w:jc w:val="both"/>
        <w:rPr>
          <w:rFonts w:ascii="XDPrime" w:hAnsi="XDPrime" w:cs="Consolas"/>
          <w:sz w:val="22"/>
        </w:rPr>
      </w:pPr>
      <w:r w:rsidRPr="00F525ED">
        <w:rPr>
          <w:rFonts w:ascii="XDPrime" w:hAnsi="XDPrime" w:cs="Consolas"/>
          <w:sz w:val="22"/>
        </w:rPr>
        <w:t xml:space="preserve">Pada </w:t>
      </w:r>
      <w:proofErr w:type="spellStart"/>
      <w:r w:rsidRPr="00F525ED">
        <w:rPr>
          <w:rFonts w:ascii="XDPrime" w:hAnsi="XDPrime" w:cs="Consolas"/>
          <w:sz w:val="22"/>
        </w:rPr>
        <w:t>tahap</w:t>
      </w:r>
      <w:proofErr w:type="spellEnd"/>
      <w:r w:rsidRPr="00F525ED">
        <w:rPr>
          <w:rFonts w:ascii="XDPrime" w:hAnsi="XDPrime" w:cs="Consolas"/>
          <w:sz w:val="22"/>
        </w:rPr>
        <w:t xml:space="preserve"> </w:t>
      </w:r>
      <w:proofErr w:type="spellStart"/>
      <w:r w:rsidRPr="00F525ED">
        <w:rPr>
          <w:rFonts w:ascii="XDPrime" w:hAnsi="XDPrime" w:cs="Consolas"/>
          <w:sz w:val="22"/>
        </w:rPr>
        <w:t>ini</w:t>
      </w:r>
      <w:proofErr w:type="spellEnd"/>
      <w:r w:rsidRPr="00F525ED">
        <w:rPr>
          <w:rFonts w:ascii="XDPrime" w:hAnsi="XDPrime" w:cs="Consolas"/>
          <w:sz w:val="22"/>
        </w:rPr>
        <w:t xml:space="preserve">, </w:t>
      </w:r>
      <w:proofErr w:type="spellStart"/>
      <w:r w:rsidRPr="00F525ED">
        <w:rPr>
          <w:rFonts w:ascii="XDPrime" w:hAnsi="XDPrime" w:cs="Consolas"/>
          <w:sz w:val="22"/>
        </w:rPr>
        <w:t>peneliti</w:t>
      </w:r>
      <w:proofErr w:type="spellEnd"/>
      <w:r w:rsidRPr="00F525ED">
        <w:rPr>
          <w:rFonts w:ascii="XDPrime" w:hAnsi="XDPrime" w:cs="Consolas"/>
          <w:sz w:val="22"/>
        </w:rPr>
        <w:t xml:space="preserve"> </w:t>
      </w:r>
      <w:proofErr w:type="spellStart"/>
      <w:proofErr w:type="gramStart"/>
      <w:r w:rsidRPr="00F525ED">
        <w:rPr>
          <w:rFonts w:ascii="XDPrime" w:hAnsi="XDPrime" w:cs="Consolas"/>
          <w:sz w:val="22"/>
        </w:rPr>
        <w:t>melakukan</w:t>
      </w:r>
      <w:proofErr w:type="spellEnd"/>
      <w:r w:rsidRPr="00F525ED">
        <w:rPr>
          <w:rFonts w:ascii="XDPrime" w:hAnsi="XDPrime" w:cs="Consolas"/>
          <w:sz w:val="22"/>
        </w:rPr>
        <w:t xml:space="preserve">  </w:t>
      </w:r>
      <w:proofErr w:type="spellStart"/>
      <w:r w:rsidRPr="00F525ED">
        <w:rPr>
          <w:rFonts w:ascii="XDPrime" w:hAnsi="XDPrime" w:cs="Consolas"/>
          <w:sz w:val="22"/>
        </w:rPr>
        <w:t>pengujian</w:t>
      </w:r>
      <w:proofErr w:type="spellEnd"/>
      <w:proofErr w:type="gramEnd"/>
      <w:r w:rsidRPr="00F525ED">
        <w:rPr>
          <w:rFonts w:ascii="XDPrime" w:hAnsi="XDPrime" w:cs="Consolas"/>
          <w:sz w:val="22"/>
        </w:rPr>
        <w:t xml:space="preserve"> </w:t>
      </w:r>
      <w:proofErr w:type="spellStart"/>
      <w:r w:rsidRPr="00F525ED">
        <w:rPr>
          <w:rFonts w:ascii="XDPrime" w:hAnsi="XDPrime" w:cs="Consolas"/>
          <w:sz w:val="22"/>
        </w:rPr>
        <w:t>terhadap</w:t>
      </w:r>
      <w:proofErr w:type="spellEnd"/>
      <w:r w:rsidRPr="00F525ED">
        <w:rPr>
          <w:rFonts w:ascii="XDPrime" w:hAnsi="XDPrime" w:cs="Consolas"/>
          <w:sz w:val="22"/>
        </w:rPr>
        <w:t xml:space="preserve"> </w:t>
      </w:r>
      <w:proofErr w:type="spellStart"/>
      <w:r w:rsidRPr="00F525ED">
        <w:rPr>
          <w:rFonts w:ascii="XDPrime" w:hAnsi="XDPrime" w:cs="Consolas"/>
          <w:sz w:val="22"/>
        </w:rPr>
        <w:t>fungsionalitas</w:t>
      </w:r>
      <w:proofErr w:type="spellEnd"/>
      <w:r w:rsidRPr="00F525ED">
        <w:rPr>
          <w:rFonts w:ascii="XDPrime" w:hAnsi="XDPrime" w:cs="Consolas"/>
          <w:sz w:val="22"/>
        </w:rPr>
        <w:t xml:space="preserve"> </w:t>
      </w:r>
      <w:proofErr w:type="spellStart"/>
      <w:r w:rsidRPr="00F525ED">
        <w:rPr>
          <w:rFonts w:ascii="XDPrime" w:hAnsi="XDPrime" w:cs="Consolas"/>
          <w:sz w:val="22"/>
        </w:rPr>
        <w:t>modul</w:t>
      </w:r>
      <w:proofErr w:type="spellEnd"/>
      <w:r w:rsidRPr="00F525ED">
        <w:rPr>
          <w:rFonts w:ascii="XDPrime" w:hAnsi="XDPrime" w:cs="Consolas"/>
          <w:sz w:val="22"/>
        </w:rPr>
        <w:t xml:space="preserve"> </w:t>
      </w:r>
      <w:proofErr w:type="spellStart"/>
      <w:r w:rsidRPr="00F525ED">
        <w:rPr>
          <w:rFonts w:ascii="XDPrime" w:hAnsi="XDPrime" w:cs="Consolas"/>
          <w:sz w:val="22"/>
        </w:rPr>
        <w:t>sistem</w:t>
      </w:r>
      <w:proofErr w:type="spellEnd"/>
      <w:r w:rsidRPr="00F525ED">
        <w:rPr>
          <w:rFonts w:ascii="XDPrime" w:hAnsi="XDPrime" w:cs="Consolas"/>
          <w:sz w:val="22"/>
        </w:rPr>
        <w:t xml:space="preserve"> </w:t>
      </w:r>
      <w:proofErr w:type="spellStart"/>
      <w:r w:rsidRPr="00F525ED">
        <w:rPr>
          <w:rFonts w:ascii="XDPrime" w:hAnsi="XDPrime" w:cs="Consolas"/>
          <w:sz w:val="22"/>
        </w:rPr>
        <w:t>dengan</w:t>
      </w:r>
      <w:proofErr w:type="spellEnd"/>
      <w:r w:rsidRPr="00F525ED">
        <w:rPr>
          <w:rFonts w:ascii="XDPrime" w:hAnsi="XDPrime" w:cs="Consolas"/>
          <w:sz w:val="22"/>
        </w:rPr>
        <w:t xml:space="preserve"> </w:t>
      </w:r>
      <w:proofErr w:type="spellStart"/>
      <w:r w:rsidRPr="00F525ED">
        <w:rPr>
          <w:rFonts w:ascii="XDPrime" w:hAnsi="XDPrime" w:cs="Consolas"/>
          <w:sz w:val="22"/>
        </w:rPr>
        <w:t>menggunakan</w:t>
      </w:r>
      <w:proofErr w:type="spellEnd"/>
      <w:r w:rsidRPr="00F525ED">
        <w:rPr>
          <w:rFonts w:ascii="XDPrime" w:hAnsi="XDPrime" w:cs="Consolas"/>
          <w:sz w:val="22"/>
        </w:rPr>
        <w:t xml:space="preserve"> Blackbox Testing.</w:t>
      </w:r>
    </w:p>
    <w:p w14:paraId="5D7FC8D5" w14:textId="77777777" w:rsidR="00F525ED" w:rsidRPr="00CF628E" w:rsidRDefault="00F525ED" w:rsidP="00F525ED">
      <w:pPr>
        <w:pStyle w:val="ListParagraph"/>
        <w:spacing w:after="0" w:line="276" w:lineRule="auto"/>
        <w:ind w:left="1080"/>
        <w:jc w:val="both"/>
        <w:rPr>
          <w:rFonts w:ascii="XDPrime" w:hAnsi="XDPrime" w:cs="Consolas"/>
          <w:b/>
          <w:bCs/>
          <w:sz w:val="22"/>
        </w:rPr>
      </w:pPr>
    </w:p>
    <w:p w14:paraId="2FECEB65" w14:textId="6D2EBF5A" w:rsidR="00D2225D" w:rsidRDefault="00D2225D" w:rsidP="00D2225D">
      <w:pPr>
        <w:pStyle w:val="ListParagraph"/>
        <w:numPr>
          <w:ilvl w:val="0"/>
          <w:numId w:val="7"/>
        </w:numPr>
        <w:spacing w:after="0" w:line="276" w:lineRule="auto"/>
        <w:jc w:val="both"/>
        <w:rPr>
          <w:rFonts w:ascii="XDPrime" w:hAnsi="XDPrime" w:cs="Consolas"/>
          <w:b/>
          <w:bCs/>
          <w:sz w:val="22"/>
        </w:rPr>
      </w:pPr>
      <w:r w:rsidRPr="00CF628E">
        <w:rPr>
          <w:rFonts w:ascii="XDPrime" w:hAnsi="XDPrime" w:cs="Consolas"/>
          <w:b/>
          <w:bCs/>
          <w:sz w:val="22"/>
        </w:rPr>
        <w:t>Retrospective</w:t>
      </w:r>
    </w:p>
    <w:p w14:paraId="356FDB1A" w14:textId="1F355495" w:rsidR="00F525ED" w:rsidRDefault="00F525ED" w:rsidP="00F525ED">
      <w:pPr>
        <w:pStyle w:val="ListParagraph"/>
        <w:spacing w:after="0" w:line="276" w:lineRule="auto"/>
        <w:ind w:left="1080"/>
        <w:jc w:val="both"/>
        <w:rPr>
          <w:rFonts w:ascii="XDPrime" w:hAnsi="XDPrime" w:cs="Consolas"/>
          <w:b/>
          <w:bCs/>
          <w:sz w:val="22"/>
        </w:rPr>
      </w:pPr>
    </w:p>
    <w:p w14:paraId="5BFA8D54" w14:textId="7FBF424A" w:rsidR="00F525ED" w:rsidRPr="00F525ED" w:rsidRDefault="00F525ED" w:rsidP="00F525ED">
      <w:pPr>
        <w:pStyle w:val="ListParagraph"/>
        <w:spacing w:after="0" w:line="276" w:lineRule="auto"/>
        <w:ind w:left="1080" w:firstLine="360"/>
        <w:jc w:val="both"/>
        <w:rPr>
          <w:rFonts w:ascii="XDPrime" w:hAnsi="XDPrime" w:cs="Consolas"/>
          <w:sz w:val="22"/>
        </w:rPr>
      </w:pPr>
      <w:r w:rsidRPr="00F525ED">
        <w:rPr>
          <w:rFonts w:ascii="XDPrime" w:hAnsi="XDPrime" w:cs="Consolas"/>
          <w:sz w:val="22"/>
        </w:rPr>
        <w:t xml:space="preserve">Pada </w:t>
      </w:r>
      <w:proofErr w:type="spellStart"/>
      <w:r w:rsidRPr="00F525ED">
        <w:rPr>
          <w:rFonts w:ascii="XDPrime" w:hAnsi="XDPrime" w:cs="Consolas"/>
          <w:sz w:val="22"/>
        </w:rPr>
        <w:t>tahap</w:t>
      </w:r>
      <w:proofErr w:type="spellEnd"/>
      <w:r w:rsidRPr="00F525ED">
        <w:rPr>
          <w:rFonts w:ascii="XDPrime" w:hAnsi="XDPrime" w:cs="Consolas"/>
          <w:sz w:val="22"/>
        </w:rPr>
        <w:t xml:space="preserve"> </w:t>
      </w:r>
      <w:proofErr w:type="spellStart"/>
      <w:r w:rsidRPr="00F525ED">
        <w:rPr>
          <w:rFonts w:ascii="XDPrime" w:hAnsi="XDPrime" w:cs="Consolas"/>
          <w:sz w:val="22"/>
        </w:rPr>
        <w:t>ini</w:t>
      </w:r>
      <w:proofErr w:type="spellEnd"/>
      <w:r w:rsidRPr="00F525ED">
        <w:rPr>
          <w:rFonts w:ascii="XDPrime" w:hAnsi="XDPrime" w:cs="Consolas"/>
          <w:sz w:val="22"/>
        </w:rPr>
        <w:t xml:space="preserve">, </w:t>
      </w:r>
      <w:proofErr w:type="spellStart"/>
      <w:r w:rsidRPr="00F525ED">
        <w:rPr>
          <w:rFonts w:ascii="XDPrime" w:hAnsi="XDPrime" w:cs="Consolas"/>
          <w:sz w:val="22"/>
        </w:rPr>
        <w:t>peneliti</w:t>
      </w:r>
      <w:proofErr w:type="spellEnd"/>
      <w:r w:rsidRPr="00F525ED">
        <w:rPr>
          <w:rFonts w:ascii="XDPrime" w:hAnsi="XDPrime" w:cs="Consolas"/>
          <w:sz w:val="22"/>
        </w:rPr>
        <w:t xml:space="preserve"> </w:t>
      </w:r>
      <w:proofErr w:type="spellStart"/>
      <w:proofErr w:type="gramStart"/>
      <w:r w:rsidRPr="00F525ED">
        <w:rPr>
          <w:rFonts w:ascii="XDPrime" w:hAnsi="XDPrime" w:cs="Consolas"/>
          <w:sz w:val="22"/>
        </w:rPr>
        <w:t>melakukan</w:t>
      </w:r>
      <w:proofErr w:type="spellEnd"/>
      <w:r w:rsidRPr="00F525ED">
        <w:rPr>
          <w:rFonts w:ascii="XDPrime" w:hAnsi="XDPrime" w:cs="Consolas"/>
          <w:sz w:val="22"/>
        </w:rPr>
        <w:t xml:space="preserve">  </w:t>
      </w:r>
      <w:proofErr w:type="spellStart"/>
      <w:r w:rsidRPr="00F525ED">
        <w:rPr>
          <w:rFonts w:ascii="XDPrime" w:hAnsi="XDPrime" w:cs="Consolas"/>
          <w:sz w:val="22"/>
        </w:rPr>
        <w:t>pengujian</w:t>
      </w:r>
      <w:proofErr w:type="spellEnd"/>
      <w:proofErr w:type="gramEnd"/>
      <w:r w:rsidRPr="00F525ED">
        <w:rPr>
          <w:rFonts w:ascii="XDPrime" w:hAnsi="XDPrime" w:cs="Consolas"/>
          <w:sz w:val="22"/>
        </w:rPr>
        <w:t xml:space="preserve">, </w:t>
      </w:r>
      <w:proofErr w:type="spellStart"/>
      <w:r w:rsidRPr="00F525ED">
        <w:rPr>
          <w:rFonts w:ascii="XDPrime" w:hAnsi="XDPrime" w:cs="Consolas"/>
          <w:sz w:val="22"/>
        </w:rPr>
        <w:t>jika</w:t>
      </w:r>
      <w:proofErr w:type="spellEnd"/>
      <w:r w:rsidRPr="00F525ED">
        <w:rPr>
          <w:rFonts w:ascii="XDPrime" w:hAnsi="XDPrime" w:cs="Consolas"/>
          <w:sz w:val="22"/>
        </w:rPr>
        <w:t xml:space="preserve"> </w:t>
      </w:r>
      <w:proofErr w:type="spellStart"/>
      <w:r w:rsidRPr="00F525ED">
        <w:rPr>
          <w:rFonts w:ascii="XDPrime" w:hAnsi="XDPrime" w:cs="Consolas"/>
          <w:sz w:val="22"/>
        </w:rPr>
        <w:t>masih</w:t>
      </w:r>
      <w:proofErr w:type="spellEnd"/>
      <w:r w:rsidRPr="00F525ED">
        <w:rPr>
          <w:rFonts w:ascii="XDPrime" w:hAnsi="XDPrime" w:cs="Consolas"/>
          <w:sz w:val="22"/>
        </w:rPr>
        <w:t xml:space="preserve"> </w:t>
      </w:r>
      <w:proofErr w:type="spellStart"/>
      <w:r w:rsidRPr="00F525ED">
        <w:rPr>
          <w:rFonts w:ascii="XDPrime" w:hAnsi="XDPrime" w:cs="Consolas"/>
          <w:sz w:val="22"/>
        </w:rPr>
        <w:t>terdapat</w:t>
      </w:r>
      <w:proofErr w:type="spellEnd"/>
      <w:r w:rsidRPr="00F525ED">
        <w:rPr>
          <w:rFonts w:ascii="XDPrime" w:hAnsi="XDPrime" w:cs="Consolas"/>
          <w:sz w:val="22"/>
        </w:rPr>
        <w:t xml:space="preserve"> bug </w:t>
      </w:r>
      <w:proofErr w:type="spellStart"/>
      <w:r w:rsidRPr="00F525ED">
        <w:rPr>
          <w:rFonts w:ascii="XDPrime" w:hAnsi="XDPrime" w:cs="Consolas"/>
          <w:sz w:val="22"/>
        </w:rPr>
        <w:t>maka</w:t>
      </w:r>
      <w:proofErr w:type="spellEnd"/>
      <w:r w:rsidRPr="00F525ED">
        <w:rPr>
          <w:rFonts w:ascii="XDPrime" w:hAnsi="XDPrime" w:cs="Consolas"/>
          <w:sz w:val="22"/>
        </w:rPr>
        <w:t xml:space="preserve"> </w:t>
      </w:r>
      <w:proofErr w:type="spellStart"/>
      <w:r w:rsidRPr="00F525ED">
        <w:rPr>
          <w:rFonts w:ascii="XDPrime" w:hAnsi="XDPrime" w:cs="Consolas"/>
          <w:sz w:val="22"/>
        </w:rPr>
        <w:t>akan</w:t>
      </w:r>
      <w:proofErr w:type="spellEnd"/>
      <w:r w:rsidRPr="00F525ED">
        <w:rPr>
          <w:rFonts w:ascii="XDPrime" w:hAnsi="XDPrime" w:cs="Consolas"/>
          <w:sz w:val="22"/>
        </w:rPr>
        <w:t xml:space="preserve"> </w:t>
      </w:r>
      <w:proofErr w:type="spellStart"/>
      <w:r w:rsidRPr="00F525ED">
        <w:rPr>
          <w:rFonts w:ascii="XDPrime" w:hAnsi="XDPrime" w:cs="Consolas"/>
          <w:sz w:val="22"/>
        </w:rPr>
        <w:t>dilakukan</w:t>
      </w:r>
      <w:proofErr w:type="spellEnd"/>
      <w:r w:rsidRPr="00F525ED">
        <w:rPr>
          <w:rFonts w:ascii="XDPrime" w:hAnsi="XDPrime" w:cs="Consolas"/>
          <w:sz w:val="22"/>
        </w:rPr>
        <w:t xml:space="preserve"> </w:t>
      </w:r>
      <w:proofErr w:type="spellStart"/>
      <w:r w:rsidRPr="00F525ED">
        <w:rPr>
          <w:rFonts w:ascii="XDPrime" w:hAnsi="XDPrime" w:cs="Consolas"/>
          <w:sz w:val="22"/>
        </w:rPr>
        <w:t>iterasi</w:t>
      </w:r>
      <w:proofErr w:type="spellEnd"/>
      <w:r w:rsidRPr="00F525ED">
        <w:rPr>
          <w:rFonts w:ascii="XDPrime" w:hAnsi="XDPrime" w:cs="Consolas"/>
          <w:sz w:val="22"/>
        </w:rPr>
        <w:t xml:space="preserve"> </w:t>
      </w:r>
      <w:proofErr w:type="spellStart"/>
      <w:r w:rsidRPr="00F525ED">
        <w:rPr>
          <w:rFonts w:ascii="XDPrime" w:hAnsi="XDPrime" w:cs="Consolas"/>
          <w:sz w:val="22"/>
        </w:rPr>
        <w:t>baru</w:t>
      </w:r>
      <w:proofErr w:type="spellEnd"/>
      <w:r w:rsidRPr="00F525ED">
        <w:rPr>
          <w:rFonts w:ascii="XDPrime" w:hAnsi="XDPrime" w:cs="Consolas"/>
          <w:sz w:val="22"/>
        </w:rPr>
        <w:t xml:space="preserve"> pada </w:t>
      </w:r>
      <w:proofErr w:type="spellStart"/>
      <w:r w:rsidRPr="00F525ED">
        <w:rPr>
          <w:rFonts w:ascii="XDPrime" w:hAnsi="XDPrime" w:cs="Consolas"/>
          <w:sz w:val="22"/>
        </w:rPr>
        <w:t>modul</w:t>
      </w:r>
      <w:proofErr w:type="spellEnd"/>
      <w:r w:rsidRPr="00F525ED">
        <w:rPr>
          <w:rFonts w:ascii="XDPrime" w:hAnsi="XDPrime" w:cs="Consolas"/>
          <w:sz w:val="22"/>
        </w:rPr>
        <w:t xml:space="preserve"> yang </w:t>
      </w:r>
      <w:proofErr w:type="spellStart"/>
      <w:r w:rsidRPr="00F525ED">
        <w:rPr>
          <w:rFonts w:ascii="XDPrime" w:hAnsi="XDPrime" w:cs="Consolas"/>
          <w:sz w:val="22"/>
        </w:rPr>
        <w:t>sama</w:t>
      </w:r>
      <w:proofErr w:type="spellEnd"/>
      <w:r w:rsidRPr="00F525ED">
        <w:rPr>
          <w:rFonts w:ascii="XDPrime" w:hAnsi="XDPrime" w:cs="Consolas"/>
          <w:sz w:val="22"/>
        </w:rPr>
        <w:t xml:space="preserve">, </w:t>
      </w:r>
      <w:proofErr w:type="spellStart"/>
      <w:r w:rsidRPr="00F525ED">
        <w:rPr>
          <w:rFonts w:ascii="XDPrime" w:hAnsi="XDPrime" w:cs="Consolas"/>
          <w:sz w:val="22"/>
        </w:rPr>
        <w:t>jika</w:t>
      </w:r>
      <w:proofErr w:type="spellEnd"/>
      <w:r w:rsidRPr="00F525ED">
        <w:rPr>
          <w:rFonts w:ascii="XDPrime" w:hAnsi="XDPrime" w:cs="Consolas"/>
          <w:sz w:val="22"/>
        </w:rPr>
        <w:t xml:space="preserve"> </w:t>
      </w:r>
      <w:proofErr w:type="spellStart"/>
      <w:r w:rsidRPr="00F525ED">
        <w:rPr>
          <w:rFonts w:ascii="XDPrime" w:hAnsi="XDPrime" w:cs="Consolas"/>
          <w:sz w:val="22"/>
        </w:rPr>
        <w:t>tidak</w:t>
      </w:r>
      <w:proofErr w:type="spellEnd"/>
      <w:r w:rsidRPr="00F525ED">
        <w:rPr>
          <w:rFonts w:ascii="XDPrime" w:hAnsi="XDPrime" w:cs="Consolas"/>
          <w:sz w:val="22"/>
        </w:rPr>
        <w:t xml:space="preserve"> </w:t>
      </w:r>
      <w:proofErr w:type="spellStart"/>
      <w:r w:rsidRPr="00F525ED">
        <w:rPr>
          <w:rFonts w:ascii="XDPrime" w:hAnsi="XDPrime" w:cs="Consolas"/>
          <w:sz w:val="22"/>
        </w:rPr>
        <w:t>maka</w:t>
      </w:r>
      <w:proofErr w:type="spellEnd"/>
      <w:r w:rsidRPr="00F525ED">
        <w:rPr>
          <w:rFonts w:ascii="XDPrime" w:hAnsi="XDPrime" w:cs="Consolas"/>
          <w:sz w:val="22"/>
        </w:rPr>
        <w:t xml:space="preserve"> </w:t>
      </w:r>
      <w:proofErr w:type="spellStart"/>
      <w:r w:rsidRPr="00F525ED">
        <w:rPr>
          <w:rFonts w:ascii="XDPrime" w:hAnsi="XDPrime" w:cs="Consolas"/>
          <w:sz w:val="22"/>
        </w:rPr>
        <w:t>akan</w:t>
      </w:r>
      <w:proofErr w:type="spellEnd"/>
      <w:r w:rsidRPr="00F525ED">
        <w:rPr>
          <w:rFonts w:ascii="XDPrime" w:hAnsi="XDPrime" w:cs="Consolas"/>
          <w:sz w:val="22"/>
        </w:rPr>
        <w:t xml:space="preserve"> </w:t>
      </w:r>
      <w:proofErr w:type="spellStart"/>
      <w:r w:rsidRPr="00F525ED">
        <w:rPr>
          <w:rFonts w:ascii="XDPrime" w:hAnsi="XDPrime" w:cs="Consolas"/>
          <w:sz w:val="22"/>
        </w:rPr>
        <w:t>dilanjutkan</w:t>
      </w:r>
      <w:proofErr w:type="spellEnd"/>
      <w:r w:rsidRPr="00F525ED">
        <w:rPr>
          <w:rFonts w:ascii="XDPrime" w:hAnsi="XDPrime" w:cs="Consolas"/>
          <w:sz w:val="22"/>
        </w:rPr>
        <w:t xml:space="preserve"> </w:t>
      </w:r>
      <w:proofErr w:type="spellStart"/>
      <w:r w:rsidRPr="00F525ED">
        <w:rPr>
          <w:rFonts w:ascii="XDPrime" w:hAnsi="XDPrime" w:cs="Consolas"/>
          <w:sz w:val="22"/>
        </w:rPr>
        <w:t>dengan</w:t>
      </w:r>
      <w:proofErr w:type="spellEnd"/>
      <w:r w:rsidRPr="00F525ED">
        <w:rPr>
          <w:rFonts w:ascii="XDPrime" w:hAnsi="XDPrime" w:cs="Consolas"/>
          <w:sz w:val="22"/>
        </w:rPr>
        <w:t xml:space="preserve"> </w:t>
      </w:r>
      <w:proofErr w:type="spellStart"/>
      <w:r w:rsidRPr="00F525ED">
        <w:rPr>
          <w:rFonts w:ascii="XDPrime" w:hAnsi="XDPrime" w:cs="Consolas"/>
          <w:sz w:val="22"/>
        </w:rPr>
        <w:t>membuat</w:t>
      </w:r>
      <w:proofErr w:type="spellEnd"/>
      <w:r w:rsidRPr="00F525ED">
        <w:rPr>
          <w:rFonts w:ascii="XDPrime" w:hAnsi="XDPrime" w:cs="Consolas"/>
          <w:sz w:val="22"/>
        </w:rPr>
        <w:t xml:space="preserve"> </w:t>
      </w:r>
      <w:proofErr w:type="spellStart"/>
      <w:r w:rsidRPr="00F525ED">
        <w:rPr>
          <w:rFonts w:ascii="XDPrime" w:hAnsi="XDPrime" w:cs="Consolas"/>
          <w:sz w:val="22"/>
        </w:rPr>
        <w:t>iterasi</w:t>
      </w:r>
      <w:proofErr w:type="spellEnd"/>
      <w:r w:rsidRPr="00F525ED">
        <w:rPr>
          <w:rFonts w:ascii="XDPrime" w:hAnsi="XDPrime" w:cs="Consolas"/>
          <w:sz w:val="22"/>
        </w:rPr>
        <w:t xml:space="preserve"> </w:t>
      </w:r>
      <w:proofErr w:type="spellStart"/>
      <w:r w:rsidRPr="00F525ED">
        <w:rPr>
          <w:rFonts w:ascii="XDPrime" w:hAnsi="XDPrime" w:cs="Consolas"/>
          <w:sz w:val="22"/>
        </w:rPr>
        <w:lastRenderedPageBreak/>
        <w:t>baru</w:t>
      </w:r>
      <w:proofErr w:type="spellEnd"/>
      <w:r w:rsidRPr="00F525ED">
        <w:rPr>
          <w:rFonts w:ascii="XDPrime" w:hAnsi="XDPrime" w:cs="Consolas"/>
          <w:sz w:val="22"/>
        </w:rPr>
        <w:t xml:space="preserve"> pada </w:t>
      </w:r>
      <w:proofErr w:type="spellStart"/>
      <w:r w:rsidRPr="00F525ED">
        <w:rPr>
          <w:rFonts w:ascii="XDPrime" w:hAnsi="XDPrime" w:cs="Consolas"/>
          <w:sz w:val="22"/>
        </w:rPr>
        <w:t>modul</w:t>
      </w:r>
      <w:proofErr w:type="spellEnd"/>
      <w:r w:rsidRPr="00F525ED">
        <w:rPr>
          <w:rFonts w:ascii="XDPrime" w:hAnsi="XDPrime" w:cs="Consolas"/>
          <w:sz w:val="22"/>
        </w:rPr>
        <w:t xml:space="preserve"> </w:t>
      </w:r>
      <w:proofErr w:type="spellStart"/>
      <w:r w:rsidRPr="00F525ED">
        <w:rPr>
          <w:rFonts w:ascii="XDPrime" w:hAnsi="XDPrime" w:cs="Consolas"/>
          <w:sz w:val="22"/>
        </w:rPr>
        <w:t>selanjutnya</w:t>
      </w:r>
      <w:proofErr w:type="spellEnd"/>
      <w:r w:rsidRPr="00F525ED">
        <w:rPr>
          <w:rFonts w:ascii="XDPrime" w:hAnsi="XDPrime" w:cs="Consolas"/>
          <w:sz w:val="22"/>
        </w:rPr>
        <w:t xml:space="preserve"> </w:t>
      </w:r>
      <w:proofErr w:type="spellStart"/>
      <w:r w:rsidRPr="00F525ED">
        <w:rPr>
          <w:rFonts w:ascii="XDPrime" w:hAnsi="XDPrime" w:cs="Consolas"/>
          <w:sz w:val="22"/>
        </w:rPr>
        <w:t>hingga</w:t>
      </w:r>
      <w:proofErr w:type="spellEnd"/>
      <w:r w:rsidRPr="00F525ED">
        <w:rPr>
          <w:rFonts w:ascii="XDPrime" w:hAnsi="XDPrime" w:cs="Consolas"/>
          <w:sz w:val="22"/>
        </w:rPr>
        <w:t xml:space="preserve"> </w:t>
      </w:r>
      <w:proofErr w:type="spellStart"/>
      <w:r w:rsidRPr="00F525ED">
        <w:rPr>
          <w:rFonts w:ascii="XDPrime" w:hAnsi="XDPrime" w:cs="Consolas"/>
          <w:sz w:val="22"/>
        </w:rPr>
        <w:t>setiap</w:t>
      </w:r>
      <w:proofErr w:type="spellEnd"/>
      <w:r w:rsidRPr="00F525ED">
        <w:rPr>
          <w:rFonts w:ascii="XDPrime" w:hAnsi="XDPrime" w:cs="Consolas"/>
          <w:sz w:val="22"/>
        </w:rPr>
        <w:t xml:space="preserve"> </w:t>
      </w:r>
      <w:proofErr w:type="spellStart"/>
      <w:r w:rsidRPr="00F525ED">
        <w:rPr>
          <w:rFonts w:ascii="XDPrime" w:hAnsi="XDPrime" w:cs="Consolas"/>
          <w:sz w:val="22"/>
        </w:rPr>
        <w:t>modul</w:t>
      </w:r>
      <w:proofErr w:type="spellEnd"/>
      <w:r w:rsidRPr="00F525ED">
        <w:rPr>
          <w:rFonts w:ascii="XDPrime" w:hAnsi="XDPrime" w:cs="Consolas"/>
          <w:sz w:val="22"/>
        </w:rPr>
        <w:t xml:space="preserve"> </w:t>
      </w:r>
      <w:proofErr w:type="spellStart"/>
      <w:r w:rsidRPr="00F525ED">
        <w:rPr>
          <w:rFonts w:ascii="XDPrime" w:hAnsi="XDPrime" w:cs="Consolas"/>
          <w:sz w:val="22"/>
        </w:rPr>
        <w:t>sistem</w:t>
      </w:r>
      <w:proofErr w:type="spellEnd"/>
      <w:r w:rsidRPr="00F525ED">
        <w:rPr>
          <w:rFonts w:ascii="XDPrime" w:hAnsi="XDPrime" w:cs="Consolas"/>
          <w:sz w:val="22"/>
        </w:rPr>
        <w:t xml:space="preserve"> </w:t>
      </w:r>
      <w:proofErr w:type="spellStart"/>
      <w:r w:rsidRPr="00F525ED">
        <w:rPr>
          <w:rFonts w:ascii="XDPrime" w:hAnsi="XDPrime" w:cs="Consolas"/>
          <w:sz w:val="22"/>
        </w:rPr>
        <w:t>selesai</w:t>
      </w:r>
      <w:proofErr w:type="spellEnd"/>
      <w:r w:rsidRPr="00F525ED">
        <w:rPr>
          <w:rFonts w:ascii="XDPrime" w:hAnsi="XDPrime" w:cs="Consolas"/>
          <w:sz w:val="22"/>
        </w:rPr>
        <w:t xml:space="preserve"> </w:t>
      </w:r>
      <w:proofErr w:type="spellStart"/>
      <w:r w:rsidRPr="00F525ED">
        <w:rPr>
          <w:rFonts w:ascii="XDPrime" w:hAnsi="XDPrime" w:cs="Consolas"/>
          <w:sz w:val="22"/>
        </w:rPr>
        <w:t>dikerjakan</w:t>
      </w:r>
      <w:proofErr w:type="spellEnd"/>
      <w:r w:rsidRPr="00F525ED">
        <w:rPr>
          <w:rFonts w:ascii="XDPrime" w:hAnsi="XDPrime" w:cs="Consolas"/>
          <w:sz w:val="22"/>
        </w:rPr>
        <w:t>.</w:t>
      </w:r>
    </w:p>
    <w:p w14:paraId="750758D7" w14:textId="77777777" w:rsidR="002F1DF7" w:rsidRPr="00CA50E2" w:rsidRDefault="002F1DF7" w:rsidP="00990911">
      <w:pPr>
        <w:spacing w:after="0" w:line="240" w:lineRule="auto"/>
        <w:ind w:left="426" w:hanging="426"/>
        <w:jc w:val="both"/>
        <w:rPr>
          <w:rFonts w:ascii="XDPrime" w:eastAsia="Times New Roman" w:hAnsi="XDPrime" w:cs="Consolas"/>
          <w:b/>
          <w:sz w:val="22"/>
          <w:szCs w:val="22"/>
        </w:rPr>
      </w:pPr>
    </w:p>
    <w:p w14:paraId="35E82EBC" w14:textId="77777777" w:rsidR="00990911" w:rsidRPr="00CA50E2" w:rsidRDefault="00990911" w:rsidP="00990911">
      <w:pPr>
        <w:spacing w:after="0" w:line="240" w:lineRule="auto"/>
        <w:ind w:left="426" w:hanging="426"/>
        <w:jc w:val="both"/>
        <w:rPr>
          <w:rFonts w:ascii="XDPrime" w:eastAsia="Times New Roman" w:hAnsi="XDPrime" w:cs="Consolas"/>
          <w:b/>
          <w:sz w:val="22"/>
          <w:szCs w:val="22"/>
        </w:rPr>
      </w:pPr>
      <w:r w:rsidRPr="00CA50E2">
        <w:rPr>
          <w:rFonts w:ascii="XDPrime" w:eastAsia="Times New Roman" w:hAnsi="XDPrime" w:cs="Consolas"/>
          <w:b/>
          <w:sz w:val="22"/>
          <w:szCs w:val="22"/>
        </w:rPr>
        <w:t>3.3</w:t>
      </w:r>
      <w:r w:rsidRPr="00CA50E2">
        <w:rPr>
          <w:rFonts w:ascii="XDPrime" w:eastAsia="Times New Roman" w:hAnsi="XDPrime" w:cs="Consolas"/>
          <w:b/>
          <w:sz w:val="22"/>
          <w:szCs w:val="22"/>
        </w:rPr>
        <w:tab/>
      </w:r>
      <w:proofErr w:type="spellStart"/>
      <w:r w:rsidRPr="00CA50E2">
        <w:rPr>
          <w:rFonts w:ascii="XDPrime" w:eastAsia="Times New Roman" w:hAnsi="XDPrime" w:cs="Consolas"/>
          <w:b/>
          <w:sz w:val="22"/>
          <w:szCs w:val="22"/>
        </w:rPr>
        <w:t>Rancangan</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Penelitian</w:t>
      </w:r>
      <w:proofErr w:type="spellEnd"/>
    </w:p>
    <w:p w14:paraId="2755BB3D" w14:textId="77777777" w:rsidR="00990911" w:rsidRPr="00CA50E2" w:rsidRDefault="00990911" w:rsidP="00990911">
      <w:pPr>
        <w:spacing w:after="0" w:line="240" w:lineRule="auto"/>
        <w:ind w:left="426" w:hanging="426"/>
        <w:jc w:val="both"/>
        <w:rPr>
          <w:rFonts w:ascii="XDPrime" w:eastAsia="Times New Roman" w:hAnsi="XDPrime" w:cs="Consolas"/>
          <w:b/>
          <w:sz w:val="22"/>
          <w:szCs w:val="22"/>
        </w:rPr>
      </w:pPr>
    </w:p>
    <w:p w14:paraId="6DA942D8" w14:textId="556121CD" w:rsidR="00BF0471" w:rsidRDefault="00C85BEE" w:rsidP="00C85BEE">
      <w:pPr>
        <w:spacing w:after="0" w:line="276" w:lineRule="auto"/>
        <w:ind w:firstLine="426"/>
        <w:jc w:val="both"/>
        <w:rPr>
          <w:rFonts w:ascii="XDPrime" w:eastAsia="Times New Roman" w:hAnsi="XDPrime" w:cs="Consolas"/>
          <w:sz w:val="22"/>
          <w:szCs w:val="22"/>
        </w:rPr>
      </w:pPr>
      <w:proofErr w:type="spellStart"/>
      <w:r w:rsidRPr="00C85BEE">
        <w:rPr>
          <w:rFonts w:ascii="XDPrime" w:eastAsia="Times New Roman" w:hAnsi="XDPrime" w:cs="Consolas"/>
          <w:sz w:val="22"/>
          <w:szCs w:val="22"/>
        </w:rPr>
        <w:t>Peneliti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in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a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ilaku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berbasis</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eskriptif</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imana</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penelit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a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menjelas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suatu</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permasalahan</w:t>
      </w:r>
      <w:proofErr w:type="spellEnd"/>
      <w:r w:rsidRPr="00C85BEE">
        <w:rPr>
          <w:rFonts w:ascii="XDPrime" w:eastAsia="Times New Roman" w:hAnsi="XDPrime" w:cs="Consolas"/>
          <w:sz w:val="22"/>
          <w:szCs w:val="22"/>
        </w:rPr>
        <w:t xml:space="preserve"> yang </w:t>
      </w:r>
      <w:proofErr w:type="spellStart"/>
      <w:r w:rsidRPr="00C85BEE">
        <w:rPr>
          <w:rFonts w:ascii="XDPrime" w:eastAsia="Times New Roman" w:hAnsi="XDPrime" w:cs="Consolas"/>
          <w:sz w:val="22"/>
          <w:szCs w:val="22"/>
        </w:rPr>
        <w:t>ada</w:t>
      </w:r>
      <w:proofErr w:type="spellEnd"/>
      <w:r w:rsidRPr="00C85BEE">
        <w:rPr>
          <w:rFonts w:ascii="XDPrime" w:eastAsia="Times New Roman" w:hAnsi="XDPrime" w:cs="Consolas"/>
          <w:sz w:val="22"/>
          <w:szCs w:val="22"/>
        </w:rPr>
        <w:t xml:space="preserve"> pada </w:t>
      </w:r>
      <w:proofErr w:type="spellStart"/>
      <w:r w:rsidRPr="00C85BEE">
        <w:rPr>
          <w:rFonts w:ascii="XDPrime" w:eastAsia="Times New Roman" w:hAnsi="XDPrime" w:cs="Consolas"/>
          <w:sz w:val="22"/>
          <w:szCs w:val="22"/>
        </w:rPr>
        <w:t>perpustakaan</w:t>
      </w:r>
      <w:proofErr w:type="spellEnd"/>
      <w:r w:rsidRPr="00C85BEE">
        <w:rPr>
          <w:rFonts w:ascii="XDPrime" w:eastAsia="Times New Roman" w:hAnsi="XDPrime" w:cs="Consolas"/>
          <w:sz w:val="22"/>
          <w:szCs w:val="22"/>
        </w:rPr>
        <w:t xml:space="preserve"> SMA Negeri 1 Kuta Selatan </w:t>
      </w:r>
      <w:proofErr w:type="spellStart"/>
      <w:r w:rsidRPr="00C85BEE">
        <w:rPr>
          <w:rFonts w:ascii="XDPrime" w:eastAsia="Times New Roman" w:hAnsi="XDPrime" w:cs="Consolas"/>
          <w:sz w:val="22"/>
          <w:szCs w:val="22"/>
        </w:rPr>
        <w:t>sehingga</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apat</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memberi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solus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atas</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permasalahan</w:t>
      </w:r>
      <w:proofErr w:type="spellEnd"/>
      <w:r w:rsidRPr="00C85BEE">
        <w:rPr>
          <w:rFonts w:ascii="XDPrime" w:eastAsia="Times New Roman" w:hAnsi="XDPrime" w:cs="Consolas"/>
          <w:sz w:val="22"/>
          <w:szCs w:val="22"/>
        </w:rPr>
        <w:t xml:space="preserve"> yang </w:t>
      </w:r>
      <w:proofErr w:type="spellStart"/>
      <w:r w:rsidRPr="00C85BEE">
        <w:rPr>
          <w:rFonts w:ascii="XDPrime" w:eastAsia="Times New Roman" w:hAnsi="XDPrime" w:cs="Consolas"/>
          <w:sz w:val="22"/>
          <w:szCs w:val="22"/>
        </w:rPr>
        <w:t>dialam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Permasalahan</w:t>
      </w:r>
      <w:proofErr w:type="spellEnd"/>
      <w:r w:rsidRPr="00C85BEE">
        <w:rPr>
          <w:rFonts w:ascii="XDPrime" w:eastAsia="Times New Roman" w:hAnsi="XDPrime" w:cs="Consolas"/>
          <w:sz w:val="22"/>
          <w:szCs w:val="22"/>
        </w:rPr>
        <w:t xml:space="preserve"> yang </w:t>
      </w:r>
      <w:proofErr w:type="spellStart"/>
      <w:r w:rsidRPr="00C85BEE">
        <w:rPr>
          <w:rFonts w:ascii="XDPrime" w:eastAsia="Times New Roman" w:hAnsi="XDPrime" w:cs="Consolas"/>
          <w:sz w:val="22"/>
          <w:szCs w:val="22"/>
        </w:rPr>
        <w:t>dijelas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a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mengangkat</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permasalah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masih</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relevan</w:t>
      </w:r>
      <w:proofErr w:type="spellEnd"/>
      <w:r w:rsidRPr="00C85BEE">
        <w:rPr>
          <w:rFonts w:ascii="XDPrime" w:eastAsia="Times New Roman" w:hAnsi="XDPrime" w:cs="Consolas"/>
          <w:sz w:val="22"/>
          <w:szCs w:val="22"/>
        </w:rPr>
        <w:t xml:space="preserve"> pada </w:t>
      </w:r>
      <w:proofErr w:type="spellStart"/>
      <w:r w:rsidRPr="00C85BEE">
        <w:rPr>
          <w:rFonts w:ascii="XDPrime" w:eastAsia="Times New Roman" w:hAnsi="XDPrime" w:cs="Consolas"/>
          <w:sz w:val="22"/>
          <w:szCs w:val="22"/>
        </w:rPr>
        <w:t>masalah</w:t>
      </w:r>
      <w:proofErr w:type="spellEnd"/>
      <w:r w:rsidRPr="00C85BEE">
        <w:rPr>
          <w:rFonts w:ascii="XDPrime" w:eastAsia="Times New Roman" w:hAnsi="XDPrime" w:cs="Consolas"/>
          <w:sz w:val="22"/>
          <w:szCs w:val="22"/>
        </w:rPr>
        <w:t xml:space="preserve"> yang </w:t>
      </w:r>
      <w:proofErr w:type="spellStart"/>
      <w:r w:rsidRPr="00C85BEE">
        <w:rPr>
          <w:rFonts w:ascii="XDPrime" w:eastAsia="Times New Roman" w:hAnsi="XDPrime" w:cs="Consolas"/>
          <w:sz w:val="22"/>
          <w:szCs w:val="22"/>
        </w:rPr>
        <w:t>terjad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imasa</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sekarang</w:t>
      </w:r>
      <w:proofErr w:type="spellEnd"/>
      <w:r w:rsidRPr="00C85BEE">
        <w:rPr>
          <w:rFonts w:ascii="XDPrime" w:eastAsia="Times New Roman" w:hAnsi="XDPrime" w:cs="Consolas"/>
          <w:sz w:val="22"/>
          <w:szCs w:val="22"/>
        </w:rPr>
        <w:t xml:space="preserve">. Solusi juga </w:t>
      </w:r>
      <w:proofErr w:type="spellStart"/>
      <w:r w:rsidRPr="00C85BEE">
        <w:rPr>
          <w:rFonts w:ascii="XDPrime" w:eastAsia="Times New Roman" w:hAnsi="XDPrime" w:cs="Consolas"/>
          <w:sz w:val="22"/>
          <w:szCs w:val="22"/>
        </w:rPr>
        <w:t>a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ijelas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secara</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eskriptif</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sehingga</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solus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apat</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apat</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ijelas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lebih</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jelas</w:t>
      </w:r>
      <w:proofErr w:type="spellEnd"/>
      <w:r w:rsidRPr="00C85BEE">
        <w:rPr>
          <w:rFonts w:ascii="XDPrime" w:eastAsia="Times New Roman" w:hAnsi="XDPrime" w:cs="Consolas"/>
          <w:sz w:val="22"/>
          <w:szCs w:val="22"/>
        </w:rPr>
        <w:t xml:space="preserve"> dan </w:t>
      </w:r>
      <w:proofErr w:type="spellStart"/>
      <w:r w:rsidRPr="00C85BEE">
        <w:rPr>
          <w:rFonts w:ascii="XDPrime" w:eastAsia="Times New Roman" w:hAnsi="XDPrime" w:cs="Consolas"/>
          <w:sz w:val="22"/>
          <w:szCs w:val="22"/>
        </w:rPr>
        <w:t>tepat</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Berikut</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in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adalah</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jadwal</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penelitian</w:t>
      </w:r>
      <w:proofErr w:type="spellEnd"/>
      <w:r w:rsidRPr="00C85BEE">
        <w:rPr>
          <w:rFonts w:ascii="XDPrime" w:eastAsia="Times New Roman" w:hAnsi="XDPrime" w:cs="Consolas"/>
          <w:sz w:val="22"/>
          <w:szCs w:val="22"/>
        </w:rPr>
        <w:t xml:space="preserve"> yang </w:t>
      </w:r>
      <w:proofErr w:type="spellStart"/>
      <w:r w:rsidRPr="00C85BEE">
        <w:rPr>
          <w:rFonts w:ascii="XDPrime" w:eastAsia="Times New Roman" w:hAnsi="XDPrime" w:cs="Consolas"/>
          <w:sz w:val="22"/>
          <w:szCs w:val="22"/>
        </w:rPr>
        <w:t>akan</w:t>
      </w:r>
      <w:proofErr w:type="spellEnd"/>
      <w:r w:rsidRPr="00C85BEE">
        <w:rPr>
          <w:rFonts w:ascii="XDPrime" w:eastAsia="Times New Roman" w:hAnsi="XDPrime" w:cs="Consolas"/>
          <w:sz w:val="22"/>
          <w:szCs w:val="22"/>
        </w:rPr>
        <w:t xml:space="preserve"> </w:t>
      </w:r>
      <w:proofErr w:type="spellStart"/>
      <w:proofErr w:type="gramStart"/>
      <w:r w:rsidRPr="00C85BEE">
        <w:rPr>
          <w:rFonts w:ascii="XDPrime" w:eastAsia="Times New Roman" w:hAnsi="XDPrime" w:cs="Consolas"/>
          <w:sz w:val="22"/>
          <w:szCs w:val="22"/>
        </w:rPr>
        <w:t>dilakukan</w:t>
      </w:r>
      <w:proofErr w:type="spellEnd"/>
      <w:r w:rsidRPr="00C85BEE">
        <w:rPr>
          <w:rFonts w:ascii="XDPrime" w:eastAsia="Times New Roman" w:hAnsi="XDPrime" w:cs="Consolas"/>
          <w:sz w:val="22"/>
          <w:szCs w:val="22"/>
        </w:rPr>
        <w:t xml:space="preserve"> :</w:t>
      </w:r>
      <w:proofErr w:type="gramEnd"/>
    </w:p>
    <w:p w14:paraId="11765CF2" w14:textId="268DBF68" w:rsidR="00BF0471" w:rsidRPr="00CA50E2" w:rsidRDefault="00BF0471" w:rsidP="00BF0471">
      <w:pPr>
        <w:spacing w:after="0" w:line="276" w:lineRule="auto"/>
        <w:rPr>
          <w:rFonts w:ascii="XDPrime" w:eastAsia="Times New Roman" w:hAnsi="XDPrime" w:cs="Consolas"/>
          <w:b/>
          <w:szCs w:val="22"/>
        </w:rPr>
      </w:pPr>
    </w:p>
    <w:tbl>
      <w:tblPr>
        <w:tblStyle w:val="TableGrid"/>
        <w:tblW w:w="0" w:type="auto"/>
        <w:tblLayout w:type="fixed"/>
        <w:tblLook w:val="04A0" w:firstRow="1" w:lastRow="0" w:firstColumn="1" w:lastColumn="0" w:noHBand="0" w:noVBand="1"/>
      </w:tblPr>
      <w:tblGrid>
        <w:gridCol w:w="462"/>
        <w:gridCol w:w="1376"/>
        <w:gridCol w:w="390"/>
        <w:gridCol w:w="322"/>
        <w:gridCol w:w="353"/>
        <w:gridCol w:w="322"/>
        <w:gridCol w:w="322"/>
        <w:gridCol w:w="337"/>
        <w:gridCol w:w="322"/>
        <w:gridCol w:w="328"/>
        <w:gridCol w:w="329"/>
        <w:gridCol w:w="322"/>
        <w:gridCol w:w="322"/>
        <w:gridCol w:w="322"/>
      </w:tblGrid>
      <w:tr w:rsidR="00C85BEE" w14:paraId="6A1151FE" w14:textId="2490A168" w:rsidTr="00C85BEE">
        <w:tc>
          <w:tcPr>
            <w:tcW w:w="462" w:type="dxa"/>
            <w:vMerge w:val="restart"/>
            <w:vAlign w:val="center"/>
          </w:tcPr>
          <w:p w14:paraId="183A7317" w14:textId="4ECC2E1C"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No</w:t>
            </w:r>
          </w:p>
        </w:tc>
        <w:tc>
          <w:tcPr>
            <w:tcW w:w="1376" w:type="dxa"/>
            <w:vMerge w:val="restart"/>
            <w:vAlign w:val="center"/>
          </w:tcPr>
          <w:p w14:paraId="155DF3F4" w14:textId="58EB3531" w:rsidR="00C85BEE" w:rsidRDefault="00C85BEE" w:rsidP="00C85BEE">
            <w:pPr>
              <w:spacing w:line="276" w:lineRule="auto"/>
              <w:jc w:val="center"/>
              <w:rPr>
                <w:rFonts w:ascii="XDPrime" w:eastAsia="Times New Roman" w:hAnsi="XDPrime" w:cs="Consolas"/>
                <w:b/>
                <w:szCs w:val="22"/>
              </w:rPr>
            </w:pPr>
            <w:proofErr w:type="spellStart"/>
            <w:r>
              <w:rPr>
                <w:rFonts w:ascii="XDPrime" w:eastAsia="Times New Roman" w:hAnsi="XDPrime" w:cs="Consolas"/>
                <w:b/>
                <w:szCs w:val="22"/>
              </w:rPr>
              <w:t>Kegiatan</w:t>
            </w:r>
            <w:proofErr w:type="spellEnd"/>
          </w:p>
        </w:tc>
        <w:tc>
          <w:tcPr>
            <w:tcW w:w="1387" w:type="dxa"/>
            <w:gridSpan w:val="4"/>
          </w:tcPr>
          <w:p w14:paraId="4F1C47A5" w14:textId="3FF7AEFC"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September</w:t>
            </w:r>
          </w:p>
        </w:tc>
        <w:tc>
          <w:tcPr>
            <w:tcW w:w="1309" w:type="dxa"/>
            <w:gridSpan w:val="4"/>
          </w:tcPr>
          <w:p w14:paraId="4976B52D" w14:textId="302204AA" w:rsidR="00C85BEE" w:rsidRDefault="00C85BEE" w:rsidP="00C85BEE">
            <w:pPr>
              <w:spacing w:line="276" w:lineRule="auto"/>
              <w:jc w:val="center"/>
              <w:rPr>
                <w:rFonts w:ascii="XDPrime" w:eastAsia="Times New Roman" w:hAnsi="XDPrime" w:cs="Consolas"/>
                <w:b/>
                <w:szCs w:val="22"/>
              </w:rPr>
            </w:pPr>
            <w:proofErr w:type="spellStart"/>
            <w:r>
              <w:rPr>
                <w:rFonts w:ascii="XDPrime" w:eastAsia="Times New Roman" w:hAnsi="XDPrime" w:cs="Consolas"/>
                <w:b/>
                <w:szCs w:val="22"/>
              </w:rPr>
              <w:t>Oktober</w:t>
            </w:r>
            <w:proofErr w:type="spellEnd"/>
          </w:p>
        </w:tc>
        <w:tc>
          <w:tcPr>
            <w:tcW w:w="1295" w:type="dxa"/>
            <w:gridSpan w:val="4"/>
          </w:tcPr>
          <w:p w14:paraId="5B8CC894" w14:textId="68E1429A"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November</w:t>
            </w:r>
          </w:p>
        </w:tc>
      </w:tr>
      <w:tr w:rsidR="00C85BEE" w14:paraId="7EFA770A" w14:textId="42F7BFA4" w:rsidTr="00C85BEE">
        <w:tc>
          <w:tcPr>
            <w:tcW w:w="462" w:type="dxa"/>
            <w:vMerge/>
          </w:tcPr>
          <w:p w14:paraId="35836487" w14:textId="77777777" w:rsidR="00C85BEE" w:rsidRDefault="00C85BEE" w:rsidP="00C85BEE">
            <w:pPr>
              <w:spacing w:line="276" w:lineRule="auto"/>
              <w:rPr>
                <w:rFonts w:ascii="XDPrime" w:eastAsia="Times New Roman" w:hAnsi="XDPrime" w:cs="Consolas"/>
                <w:b/>
                <w:szCs w:val="22"/>
              </w:rPr>
            </w:pPr>
          </w:p>
        </w:tc>
        <w:tc>
          <w:tcPr>
            <w:tcW w:w="1376" w:type="dxa"/>
            <w:vMerge/>
          </w:tcPr>
          <w:p w14:paraId="0CB44E10" w14:textId="77777777" w:rsidR="00C85BEE" w:rsidRDefault="00C85BEE" w:rsidP="00C85BEE">
            <w:pPr>
              <w:spacing w:line="276" w:lineRule="auto"/>
              <w:rPr>
                <w:rFonts w:ascii="XDPrime" w:eastAsia="Times New Roman" w:hAnsi="XDPrime" w:cs="Consolas"/>
                <w:b/>
                <w:szCs w:val="22"/>
              </w:rPr>
            </w:pPr>
          </w:p>
        </w:tc>
        <w:tc>
          <w:tcPr>
            <w:tcW w:w="390" w:type="dxa"/>
          </w:tcPr>
          <w:p w14:paraId="7C236612" w14:textId="725E887E"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1</w:t>
            </w:r>
          </w:p>
        </w:tc>
        <w:tc>
          <w:tcPr>
            <w:tcW w:w="322" w:type="dxa"/>
          </w:tcPr>
          <w:p w14:paraId="750FAB75" w14:textId="2FA732D3"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2</w:t>
            </w:r>
          </w:p>
        </w:tc>
        <w:tc>
          <w:tcPr>
            <w:tcW w:w="353" w:type="dxa"/>
          </w:tcPr>
          <w:p w14:paraId="7531AF7F" w14:textId="3C55959B"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3</w:t>
            </w:r>
          </w:p>
        </w:tc>
        <w:tc>
          <w:tcPr>
            <w:tcW w:w="322" w:type="dxa"/>
          </w:tcPr>
          <w:p w14:paraId="0E268F0E" w14:textId="3A5923B1"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4</w:t>
            </w:r>
          </w:p>
        </w:tc>
        <w:tc>
          <w:tcPr>
            <w:tcW w:w="322" w:type="dxa"/>
          </w:tcPr>
          <w:p w14:paraId="784ABF8F" w14:textId="1C00C23B"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1</w:t>
            </w:r>
          </w:p>
        </w:tc>
        <w:tc>
          <w:tcPr>
            <w:tcW w:w="337" w:type="dxa"/>
          </w:tcPr>
          <w:p w14:paraId="66A3C8FB" w14:textId="64280C40"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2</w:t>
            </w:r>
          </w:p>
        </w:tc>
        <w:tc>
          <w:tcPr>
            <w:tcW w:w="322" w:type="dxa"/>
          </w:tcPr>
          <w:p w14:paraId="34624516" w14:textId="6F6AE3A4"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3</w:t>
            </w:r>
          </w:p>
        </w:tc>
        <w:tc>
          <w:tcPr>
            <w:tcW w:w="328" w:type="dxa"/>
          </w:tcPr>
          <w:p w14:paraId="39013928" w14:textId="72ABF619"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4</w:t>
            </w:r>
          </w:p>
        </w:tc>
        <w:tc>
          <w:tcPr>
            <w:tcW w:w="329" w:type="dxa"/>
          </w:tcPr>
          <w:p w14:paraId="32CBC653" w14:textId="24C4F619"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1</w:t>
            </w:r>
          </w:p>
        </w:tc>
        <w:tc>
          <w:tcPr>
            <w:tcW w:w="322" w:type="dxa"/>
          </w:tcPr>
          <w:p w14:paraId="44080A12" w14:textId="3321E2FE"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2</w:t>
            </w:r>
          </w:p>
        </w:tc>
        <w:tc>
          <w:tcPr>
            <w:tcW w:w="322" w:type="dxa"/>
          </w:tcPr>
          <w:p w14:paraId="72DE6840" w14:textId="360DEFCF"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3</w:t>
            </w:r>
          </w:p>
        </w:tc>
        <w:tc>
          <w:tcPr>
            <w:tcW w:w="322" w:type="dxa"/>
          </w:tcPr>
          <w:p w14:paraId="357FC34E" w14:textId="4FB5A141"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4</w:t>
            </w:r>
          </w:p>
        </w:tc>
      </w:tr>
      <w:tr w:rsidR="00B369D1" w14:paraId="6B9B9061" w14:textId="0174612E" w:rsidTr="00B369D1">
        <w:tc>
          <w:tcPr>
            <w:tcW w:w="462" w:type="dxa"/>
          </w:tcPr>
          <w:p w14:paraId="69B5ADB8" w14:textId="3FA0E77A" w:rsidR="00C85BEE" w:rsidRDefault="00C85BEE" w:rsidP="00C85BEE">
            <w:pPr>
              <w:spacing w:line="276" w:lineRule="auto"/>
              <w:rPr>
                <w:rFonts w:ascii="XDPrime" w:eastAsia="Times New Roman" w:hAnsi="XDPrime" w:cs="Consolas"/>
                <w:b/>
                <w:szCs w:val="22"/>
              </w:rPr>
            </w:pPr>
            <w:r>
              <w:rPr>
                <w:rFonts w:ascii="XDPrime" w:eastAsia="Times New Roman" w:hAnsi="XDPrime" w:cs="Consolas"/>
                <w:b/>
                <w:szCs w:val="22"/>
              </w:rPr>
              <w:t>1</w:t>
            </w:r>
          </w:p>
        </w:tc>
        <w:tc>
          <w:tcPr>
            <w:tcW w:w="1376" w:type="dxa"/>
          </w:tcPr>
          <w:p w14:paraId="79D66C0B" w14:textId="19577C2C" w:rsidR="00C85BEE" w:rsidRDefault="00C85BEE" w:rsidP="00C85BEE">
            <w:pPr>
              <w:spacing w:line="276" w:lineRule="auto"/>
              <w:rPr>
                <w:rFonts w:ascii="XDPrime" w:eastAsia="Times New Roman" w:hAnsi="XDPrime" w:cs="Consolas"/>
                <w:b/>
                <w:szCs w:val="22"/>
              </w:rPr>
            </w:pPr>
            <w:proofErr w:type="spellStart"/>
            <w:r>
              <w:rPr>
                <w:rFonts w:ascii="XDPrime" w:eastAsia="Times New Roman" w:hAnsi="XDPrime" w:cs="Consolas"/>
                <w:b/>
                <w:szCs w:val="22"/>
              </w:rPr>
              <w:t>Identifikasi</w:t>
            </w:r>
            <w:proofErr w:type="spellEnd"/>
            <w:r>
              <w:rPr>
                <w:rFonts w:ascii="XDPrime" w:eastAsia="Times New Roman" w:hAnsi="XDPrime" w:cs="Consolas"/>
                <w:b/>
                <w:szCs w:val="22"/>
              </w:rPr>
              <w:t xml:space="preserve"> </w:t>
            </w:r>
            <w:proofErr w:type="spellStart"/>
            <w:r>
              <w:rPr>
                <w:rFonts w:ascii="XDPrime" w:eastAsia="Times New Roman" w:hAnsi="XDPrime" w:cs="Consolas"/>
                <w:b/>
                <w:szCs w:val="22"/>
              </w:rPr>
              <w:t>Masalah</w:t>
            </w:r>
            <w:proofErr w:type="spellEnd"/>
          </w:p>
        </w:tc>
        <w:tc>
          <w:tcPr>
            <w:tcW w:w="390" w:type="dxa"/>
            <w:shd w:val="clear" w:color="auto" w:fill="70AD47" w:themeFill="accent6"/>
          </w:tcPr>
          <w:p w14:paraId="31FBDA08" w14:textId="77777777" w:rsidR="00C85BEE" w:rsidRDefault="00C85BEE" w:rsidP="00C85BEE">
            <w:pPr>
              <w:spacing w:line="276" w:lineRule="auto"/>
              <w:rPr>
                <w:rFonts w:ascii="XDPrime" w:eastAsia="Times New Roman" w:hAnsi="XDPrime" w:cs="Consolas"/>
                <w:b/>
                <w:szCs w:val="22"/>
              </w:rPr>
            </w:pPr>
          </w:p>
        </w:tc>
        <w:tc>
          <w:tcPr>
            <w:tcW w:w="322" w:type="dxa"/>
            <w:shd w:val="clear" w:color="auto" w:fill="70AD47" w:themeFill="accent6"/>
          </w:tcPr>
          <w:p w14:paraId="25E83E73" w14:textId="77777777" w:rsidR="00C85BEE" w:rsidRDefault="00C85BEE" w:rsidP="00C85BEE">
            <w:pPr>
              <w:spacing w:line="276" w:lineRule="auto"/>
              <w:rPr>
                <w:rFonts w:ascii="XDPrime" w:eastAsia="Times New Roman" w:hAnsi="XDPrime" w:cs="Consolas"/>
                <w:b/>
                <w:szCs w:val="22"/>
              </w:rPr>
            </w:pPr>
          </w:p>
        </w:tc>
        <w:tc>
          <w:tcPr>
            <w:tcW w:w="353" w:type="dxa"/>
          </w:tcPr>
          <w:p w14:paraId="59B07793" w14:textId="77777777" w:rsidR="00C85BEE" w:rsidRDefault="00C85BEE" w:rsidP="00C85BEE">
            <w:pPr>
              <w:spacing w:line="276" w:lineRule="auto"/>
              <w:rPr>
                <w:rFonts w:ascii="XDPrime" w:eastAsia="Times New Roman" w:hAnsi="XDPrime" w:cs="Consolas"/>
                <w:b/>
                <w:szCs w:val="22"/>
              </w:rPr>
            </w:pPr>
          </w:p>
        </w:tc>
        <w:tc>
          <w:tcPr>
            <w:tcW w:w="322" w:type="dxa"/>
          </w:tcPr>
          <w:p w14:paraId="61E82C46" w14:textId="77777777" w:rsidR="00C85BEE" w:rsidRDefault="00C85BEE" w:rsidP="00C85BEE">
            <w:pPr>
              <w:spacing w:line="276" w:lineRule="auto"/>
              <w:rPr>
                <w:rFonts w:ascii="XDPrime" w:eastAsia="Times New Roman" w:hAnsi="XDPrime" w:cs="Consolas"/>
                <w:b/>
                <w:szCs w:val="22"/>
              </w:rPr>
            </w:pPr>
          </w:p>
        </w:tc>
        <w:tc>
          <w:tcPr>
            <w:tcW w:w="322" w:type="dxa"/>
          </w:tcPr>
          <w:p w14:paraId="22F76C86" w14:textId="77777777" w:rsidR="00C85BEE" w:rsidRDefault="00C85BEE" w:rsidP="00C85BEE">
            <w:pPr>
              <w:spacing w:line="276" w:lineRule="auto"/>
              <w:rPr>
                <w:rFonts w:ascii="XDPrime" w:eastAsia="Times New Roman" w:hAnsi="XDPrime" w:cs="Consolas"/>
                <w:b/>
                <w:szCs w:val="22"/>
              </w:rPr>
            </w:pPr>
          </w:p>
        </w:tc>
        <w:tc>
          <w:tcPr>
            <w:tcW w:w="337" w:type="dxa"/>
          </w:tcPr>
          <w:p w14:paraId="090B0429" w14:textId="77777777" w:rsidR="00C85BEE" w:rsidRDefault="00C85BEE" w:rsidP="00C85BEE">
            <w:pPr>
              <w:spacing w:line="276" w:lineRule="auto"/>
              <w:rPr>
                <w:rFonts w:ascii="XDPrime" w:eastAsia="Times New Roman" w:hAnsi="XDPrime" w:cs="Consolas"/>
                <w:b/>
                <w:szCs w:val="22"/>
              </w:rPr>
            </w:pPr>
          </w:p>
        </w:tc>
        <w:tc>
          <w:tcPr>
            <w:tcW w:w="322" w:type="dxa"/>
          </w:tcPr>
          <w:p w14:paraId="06AB4435" w14:textId="77777777" w:rsidR="00C85BEE" w:rsidRDefault="00C85BEE" w:rsidP="00C85BEE">
            <w:pPr>
              <w:spacing w:line="276" w:lineRule="auto"/>
              <w:rPr>
                <w:rFonts w:ascii="XDPrime" w:eastAsia="Times New Roman" w:hAnsi="XDPrime" w:cs="Consolas"/>
                <w:b/>
                <w:szCs w:val="22"/>
              </w:rPr>
            </w:pPr>
          </w:p>
        </w:tc>
        <w:tc>
          <w:tcPr>
            <w:tcW w:w="328" w:type="dxa"/>
          </w:tcPr>
          <w:p w14:paraId="73645847" w14:textId="77777777" w:rsidR="00C85BEE" w:rsidRDefault="00C85BEE" w:rsidP="00C85BEE">
            <w:pPr>
              <w:spacing w:line="276" w:lineRule="auto"/>
              <w:rPr>
                <w:rFonts w:ascii="XDPrime" w:eastAsia="Times New Roman" w:hAnsi="XDPrime" w:cs="Consolas"/>
                <w:b/>
                <w:szCs w:val="22"/>
              </w:rPr>
            </w:pPr>
          </w:p>
        </w:tc>
        <w:tc>
          <w:tcPr>
            <w:tcW w:w="329" w:type="dxa"/>
          </w:tcPr>
          <w:p w14:paraId="3EE99987" w14:textId="77777777" w:rsidR="00C85BEE" w:rsidRDefault="00C85BEE" w:rsidP="00C85BEE">
            <w:pPr>
              <w:spacing w:line="276" w:lineRule="auto"/>
              <w:rPr>
                <w:rFonts w:ascii="XDPrime" w:eastAsia="Times New Roman" w:hAnsi="XDPrime" w:cs="Consolas"/>
                <w:b/>
                <w:szCs w:val="22"/>
              </w:rPr>
            </w:pPr>
          </w:p>
        </w:tc>
        <w:tc>
          <w:tcPr>
            <w:tcW w:w="322" w:type="dxa"/>
          </w:tcPr>
          <w:p w14:paraId="0DE7B4AA" w14:textId="77777777" w:rsidR="00C85BEE" w:rsidRDefault="00C85BEE" w:rsidP="00C85BEE">
            <w:pPr>
              <w:spacing w:line="276" w:lineRule="auto"/>
              <w:rPr>
                <w:rFonts w:ascii="XDPrime" w:eastAsia="Times New Roman" w:hAnsi="XDPrime" w:cs="Consolas"/>
                <w:b/>
                <w:szCs w:val="22"/>
              </w:rPr>
            </w:pPr>
          </w:p>
        </w:tc>
        <w:tc>
          <w:tcPr>
            <w:tcW w:w="322" w:type="dxa"/>
          </w:tcPr>
          <w:p w14:paraId="4598342B" w14:textId="77777777" w:rsidR="00C85BEE" w:rsidRDefault="00C85BEE" w:rsidP="00C85BEE">
            <w:pPr>
              <w:spacing w:line="276" w:lineRule="auto"/>
              <w:rPr>
                <w:rFonts w:ascii="XDPrime" w:eastAsia="Times New Roman" w:hAnsi="XDPrime" w:cs="Consolas"/>
                <w:b/>
                <w:szCs w:val="22"/>
              </w:rPr>
            </w:pPr>
          </w:p>
        </w:tc>
        <w:tc>
          <w:tcPr>
            <w:tcW w:w="322" w:type="dxa"/>
          </w:tcPr>
          <w:p w14:paraId="68C0CD04" w14:textId="77777777" w:rsidR="00C85BEE" w:rsidRDefault="00C85BEE" w:rsidP="00C85BEE">
            <w:pPr>
              <w:spacing w:line="276" w:lineRule="auto"/>
              <w:rPr>
                <w:rFonts w:ascii="XDPrime" w:eastAsia="Times New Roman" w:hAnsi="XDPrime" w:cs="Consolas"/>
                <w:b/>
                <w:szCs w:val="22"/>
              </w:rPr>
            </w:pPr>
          </w:p>
        </w:tc>
      </w:tr>
      <w:tr w:rsidR="00C85BEE" w14:paraId="1E9C1816" w14:textId="77777777" w:rsidTr="00B369D1">
        <w:tc>
          <w:tcPr>
            <w:tcW w:w="462" w:type="dxa"/>
          </w:tcPr>
          <w:p w14:paraId="524E2A67" w14:textId="498E03D5" w:rsidR="00C85BEE" w:rsidRDefault="00C85BEE" w:rsidP="00C85BEE">
            <w:pPr>
              <w:spacing w:line="276" w:lineRule="auto"/>
              <w:rPr>
                <w:rFonts w:ascii="XDPrime" w:eastAsia="Times New Roman" w:hAnsi="XDPrime" w:cs="Consolas"/>
                <w:b/>
                <w:szCs w:val="22"/>
              </w:rPr>
            </w:pPr>
            <w:r>
              <w:rPr>
                <w:rFonts w:ascii="XDPrime" w:eastAsia="Times New Roman" w:hAnsi="XDPrime" w:cs="Consolas"/>
                <w:b/>
                <w:szCs w:val="22"/>
              </w:rPr>
              <w:t>2</w:t>
            </w:r>
          </w:p>
        </w:tc>
        <w:tc>
          <w:tcPr>
            <w:tcW w:w="1376" w:type="dxa"/>
          </w:tcPr>
          <w:p w14:paraId="1BBD8498" w14:textId="3F7A1C88" w:rsidR="00C85BEE" w:rsidRDefault="00C85BEE" w:rsidP="00C85BEE">
            <w:pPr>
              <w:spacing w:line="276" w:lineRule="auto"/>
              <w:rPr>
                <w:rFonts w:ascii="XDPrime" w:eastAsia="Times New Roman" w:hAnsi="XDPrime" w:cs="Consolas"/>
                <w:b/>
                <w:szCs w:val="22"/>
              </w:rPr>
            </w:pPr>
            <w:proofErr w:type="spellStart"/>
            <w:r>
              <w:rPr>
                <w:rFonts w:ascii="XDPrime" w:eastAsia="Times New Roman" w:hAnsi="XDPrime" w:cs="Consolas"/>
                <w:b/>
                <w:szCs w:val="22"/>
              </w:rPr>
              <w:t>Pengumpulan</w:t>
            </w:r>
            <w:proofErr w:type="spellEnd"/>
            <w:r>
              <w:rPr>
                <w:rFonts w:ascii="XDPrime" w:eastAsia="Times New Roman" w:hAnsi="XDPrime" w:cs="Consolas"/>
                <w:b/>
                <w:szCs w:val="22"/>
              </w:rPr>
              <w:t xml:space="preserve"> Data</w:t>
            </w:r>
          </w:p>
        </w:tc>
        <w:tc>
          <w:tcPr>
            <w:tcW w:w="390" w:type="dxa"/>
          </w:tcPr>
          <w:p w14:paraId="50947729" w14:textId="77777777" w:rsidR="00C85BEE" w:rsidRDefault="00C85BEE" w:rsidP="00C85BEE">
            <w:pPr>
              <w:spacing w:line="276" w:lineRule="auto"/>
              <w:rPr>
                <w:rFonts w:ascii="XDPrime" w:eastAsia="Times New Roman" w:hAnsi="XDPrime" w:cs="Consolas"/>
                <w:b/>
                <w:szCs w:val="22"/>
              </w:rPr>
            </w:pPr>
          </w:p>
        </w:tc>
        <w:tc>
          <w:tcPr>
            <w:tcW w:w="322" w:type="dxa"/>
            <w:shd w:val="clear" w:color="auto" w:fill="70AD47" w:themeFill="accent6"/>
          </w:tcPr>
          <w:p w14:paraId="6AAC45B8" w14:textId="77777777" w:rsidR="00C85BEE" w:rsidRDefault="00C85BEE" w:rsidP="00C85BEE">
            <w:pPr>
              <w:spacing w:line="276" w:lineRule="auto"/>
              <w:rPr>
                <w:rFonts w:ascii="XDPrime" w:eastAsia="Times New Roman" w:hAnsi="XDPrime" w:cs="Consolas"/>
                <w:b/>
                <w:szCs w:val="22"/>
              </w:rPr>
            </w:pPr>
          </w:p>
        </w:tc>
        <w:tc>
          <w:tcPr>
            <w:tcW w:w="353" w:type="dxa"/>
            <w:shd w:val="clear" w:color="auto" w:fill="70AD47" w:themeFill="accent6"/>
          </w:tcPr>
          <w:p w14:paraId="6DFB9E46" w14:textId="77777777" w:rsidR="00C85BEE" w:rsidRDefault="00C85BEE" w:rsidP="00C85BEE">
            <w:pPr>
              <w:spacing w:line="276" w:lineRule="auto"/>
              <w:rPr>
                <w:rFonts w:ascii="XDPrime" w:eastAsia="Times New Roman" w:hAnsi="XDPrime" w:cs="Consolas"/>
                <w:b/>
                <w:szCs w:val="22"/>
              </w:rPr>
            </w:pPr>
          </w:p>
        </w:tc>
        <w:tc>
          <w:tcPr>
            <w:tcW w:w="322" w:type="dxa"/>
            <w:shd w:val="clear" w:color="auto" w:fill="70AD47" w:themeFill="accent6"/>
          </w:tcPr>
          <w:p w14:paraId="68F3DBFD" w14:textId="77777777" w:rsidR="00C85BEE" w:rsidRDefault="00C85BEE" w:rsidP="00C85BEE">
            <w:pPr>
              <w:spacing w:line="276" w:lineRule="auto"/>
              <w:rPr>
                <w:rFonts w:ascii="XDPrime" w:eastAsia="Times New Roman" w:hAnsi="XDPrime" w:cs="Consolas"/>
                <w:b/>
                <w:szCs w:val="22"/>
              </w:rPr>
            </w:pPr>
          </w:p>
        </w:tc>
        <w:tc>
          <w:tcPr>
            <w:tcW w:w="322" w:type="dxa"/>
            <w:shd w:val="clear" w:color="auto" w:fill="70AD47" w:themeFill="accent6"/>
          </w:tcPr>
          <w:p w14:paraId="6E4B5CC9" w14:textId="77777777" w:rsidR="00C85BEE" w:rsidRDefault="00C85BEE" w:rsidP="00C85BEE">
            <w:pPr>
              <w:spacing w:line="276" w:lineRule="auto"/>
              <w:rPr>
                <w:rFonts w:ascii="XDPrime" w:eastAsia="Times New Roman" w:hAnsi="XDPrime" w:cs="Consolas"/>
                <w:b/>
                <w:szCs w:val="22"/>
              </w:rPr>
            </w:pPr>
          </w:p>
        </w:tc>
        <w:tc>
          <w:tcPr>
            <w:tcW w:w="337" w:type="dxa"/>
          </w:tcPr>
          <w:p w14:paraId="5C339017" w14:textId="77777777" w:rsidR="00C85BEE" w:rsidRDefault="00C85BEE" w:rsidP="00C85BEE">
            <w:pPr>
              <w:spacing w:line="276" w:lineRule="auto"/>
              <w:rPr>
                <w:rFonts w:ascii="XDPrime" w:eastAsia="Times New Roman" w:hAnsi="XDPrime" w:cs="Consolas"/>
                <w:b/>
                <w:szCs w:val="22"/>
              </w:rPr>
            </w:pPr>
          </w:p>
        </w:tc>
        <w:tc>
          <w:tcPr>
            <w:tcW w:w="322" w:type="dxa"/>
          </w:tcPr>
          <w:p w14:paraId="412BB2F9" w14:textId="77777777" w:rsidR="00C85BEE" w:rsidRDefault="00C85BEE" w:rsidP="00C85BEE">
            <w:pPr>
              <w:spacing w:line="276" w:lineRule="auto"/>
              <w:rPr>
                <w:rFonts w:ascii="XDPrime" w:eastAsia="Times New Roman" w:hAnsi="XDPrime" w:cs="Consolas"/>
                <w:b/>
                <w:szCs w:val="22"/>
              </w:rPr>
            </w:pPr>
          </w:p>
        </w:tc>
        <w:tc>
          <w:tcPr>
            <w:tcW w:w="328" w:type="dxa"/>
          </w:tcPr>
          <w:p w14:paraId="447DD485" w14:textId="77777777" w:rsidR="00C85BEE" w:rsidRDefault="00C85BEE" w:rsidP="00C85BEE">
            <w:pPr>
              <w:spacing w:line="276" w:lineRule="auto"/>
              <w:rPr>
                <w:rFonts w:ascii="XDPrime" w:eastAsia="Times New Roman" w:hAnsi="XDPrime" w:cs="Consolas"/>
                <w:b/>
                <w:szCs w:val="22"/>
              </w:rPr>
            </w:pPr>
          </w:p>
        </w:tc>
        <w:tc>
          <w:tcPr>
            <w:tcW w:w="329" w:type="dxa"/>
          </w:tcPr>
          <w:p w14:paraId="2A4ED8E5" w14:textId="77777777" w:rsidR="00C85BEE" w:rsidRDefault="00C85BEE" w:rsidP="00C85BEE">
            <w:pPr>
              <w:spacing w:line="276" w:lineRule="auto"/>
              <w:rPr>
                <w:rFonts w:ascii="XDPrime" w:eastAsia="Times New Roman" w:hAnsi="XDPrime" w:cs="Consolas"/>
                <w:b/>
                <w:szCs w:val="22"/>
              </w:rPr>
            </w:pPr>
          </w:p>
        </w:tc>
        <w:tc>
          <w:tcPr>
            <w:tcW w:w="322" w:type="dxa"/>
          </w:tcPr>
          <w:p w14:paraId="2DE39638" w14:textId="77777777" w:rsidR="00C85BEE" w:rsidRDefault="00C85BEE" w:rsidP="00C85BEE">
            <w:pPr>
              <w:spacing w:line="276" w:lineRule="auto"/>
              <w:rPr>
                <w:rFonts w:ascii="XDPrime" w:eastAsia="Times New Roman" w:hAnsi="XDPrime" w:cs="Consolas"/>
                <w:b/>
                <w:szCs w:val="22"/>
              </w:rPr>
            </w:pPr>
          </w:p>
        </w:tc>
        <w:tc>
          <w:tcPr>
            <w:tcW w:w="322" w:type="dxa"/>
          </w:tcPr>
          <w:p w14:paraId="0F06B1B2" w14:textId="77777777" w:rsidR="00C85BEE" w:rsidRDefault="00C85BEE" w:rsidP="00C85BEE">
            <w:pPr>
              <w:spacing w:line="276" w:lineRule="auto"/>
              <w:rPr>
                <w:rFonts w:ascii="XDPrime" w:eastAsia="Times New Roman" w:hAnsi="XDPrime" w:cs="Consolas"/>
                <w:b/>
                <w:szCs w:val="22"/>
              </w:rPr>
            </w:pPr>
          </w:p>
        </w:tc>
        <w:tc>
          <w:tcPr>
            <w:tcW w:w="322" w:type="dxa"/>
          </w:tcPr>
          <w:p w14:paraId="0EDBBADB" w14:textId="77777777" w:rsidR="00C85BEE" w:rsidRDefault="00C85BEE" w:rsidP="00C85BEE">
            <w:pPr>
              <w:spacing w:line="276" w:lineRule="auto"/>
              <w:rPr>
                <w:rFonts w:ascii="XDPrime" w:eastAsia="Times New Roman" w:hAnsi="XDPrime" w:cs="Consolas"/>
                <w:b/>
                <w:szCs w:val="22"/>
              </w:rPr>
            </w:pPr>
          </w:p>
        </w:tc>
      </w:tr>
      <w:tr w:rsidR="00C85BEE" w14:paraId="6354C286" w14:textId="77777777" w:rsidTr="00B369D1">
        <w:tc>
          <w:tcPr>
            <w:tcW w:w="462" w:type="dxa"/>
          </w:tcPr>
          <w:p w14:paraId="0F584B73" w14:textId="4B88AC59" w:rsidR="00C85BEE" w:rsidRDefault="00B369D1" w:rsidP="00C85BEE">
            <w:pPr>
              <w:spacing w:line="276" w:lineRule="auto"/>
              <w:rPr>
                <w:rFonts w:ascii="XDPrime" w:eastAsia="Times New Roman" w:hAnsi="XDPrime" w:cs="Consolas"/>
                <w:b/>
                <w:szCs w:val="22"/>
              </w:rPr>
            </w:pPr>
            <w:r>
              <w:rPr>
                <w:rFonts w:ascii="XDPrime" w:eastAsia="Times New Roman" w:hAnsi="XDPrime" w:cs="Consolas"/>
                <w:b/>
                <w:szCs w:val="22"/>
              </w:rPr>
              <w:t>3</w:t>
            </w:r>
          </w:p>
        </w:tc>
        <w:tc>
          <w:tcPr>
            <w:tcW w:w="1376" w:type="dxa"/>
          </w:tcPr>
          <w:p w14:paraId="495341CF" w14:textId="4BDC2F8E" w:rsidR="00C85BEE" w:rsidRDefault="00B369D1" w:rsidP="00C85BEE">
            <w:pPr>
              <w:spacing w:line="276" w:lineRule="auto"/>
              <w:rPr>
                <w:rFonts w:ascii="XDPrime" w:eastAsia="Times New Roman" w:hAnsi="XDPrime" w:cs="Consolas"/>
                <w:b/>
                <w:szCs w:val="22"/>
              </w:rPr>
            </w:pPr>
            <w:proofErr w:type="spellStart"/>
            <w:r>
              <w:rPr>
                <w:rFonts w:ascii="XDPrime" w:eastAsia="Times New Roman" w:hAnsi="XDPrime" w:cs="Consolas"/>
                <w:b/>
                <w:szCs w:val="22"/>
              </w:rPr>
              <w:t>Menganalisa</w:t>
            </w:r>
            <w:proofErr w:type="spellEnd"/>
            <w:r>
              <w:rPr>
                <w:rFonts w:ascii="XDPrime" w:eastAsia="Times New Roman" w:hAnsi="XDPrime" w:cs="Consolas"/>
                <w:b/>
                <w:szCs w:val="22"/>
              </w:rPr>
              <w:t xml:space="preserve"> Data</w:t>
            </w:r>
          </w:p>
        </w:tc>
        <w:tc>
          <w:tcPr>
            <w:tcW w:w="390" w:type="dxa"/>
          </w:tcPr>
          <w:p w14:paraId="1A108389" w14:textId="77777777" w:rsidR="00C85BEE" w:rsidRDefault="00C85BEE" w:rsidP="00C85BEE">
            <w:pPr>
              <w:spacing w:line="276" w:lineRule="auto"/>
              <w:rPr>
                <w:rFonts w:ascii="XDPrime" w:eastAsia="Times New Roman" w:hAnsi="XDPrime" w:cs="Consolas"/>
                <w:b/>
                <w:szCs w:val="22"/>
              </w:rPr>
            </w:pPr>
          </w:p>
        </w:tc>
        <w:tc>
          <w:tcPr>
            <w:tcW w:w="322" w:type="dxa"/>
          </w:tcPr>
          <w:p w14:paraId="0692D060" w14:textId="77777777" w:rsidR="00C85BEE" w:rsidRDefault="00C85BEE" w:rsidP="00C85BEE">
            <w:pPr>
              <w:spacing w:line="276" w:lineRule="auto"/>
              <w:rPr>
                <w:rFonts w:ascii="XDPrime" w:eastAsia="Times New Roman" w:hAnsi="XDPrime" w:cs="Consolas"/>
                <w:b/>
                <w:szCs w:val="22"/>
              </w:rPr>
            </w:pPr>
          </w:p>
        </w:tc>
        <w:tc>
          <w:tcPr>
            <w:tcW w:w="353" w:type="dxa"/>
          </w:tcPr>
          <w:p w14:paraId="4950AFCB" w14:textId="77777777" w:rsidR="00C85BEE" w:rsidRDefault="00C85BEE" w:rsidP="00C85BEE">
            <w:pPr>
              <w:spacing w:line="276" w:lineRule="auto"/>
              <w:rPr>
                <w:rFonts w:ascii="XDPrime" w:eastAsia="Times New Roman" w:hAnsi="XDPrime" w:cs="Consolas"/>
                <w:b/>
                <w:szCs w:val="22"/>
              </w:rPr>
            </w:pPr>
          </w:p>
        </w:tc>
        <w:tc>
          <w:tcPr>
            <w:tcW w:w="322" w:type="dxa"/>
          </w:tcPr>
          <w:p w14:paraId="3774CC13" w14:textId="77777777" w:rsidR="00C85BEE" w:rsidRDefault="00C85BEE" w:rsidP="00C85BEE">
            <w:pPr>
              <w:spacing w:line="276" w:lineRule="auto"/>
              <w:rPr>
                <w:rFonts w:ascii="XDPrime" w:eastAsia="Times New Roman" w:hAnsi="XDPrime" w:cs="Consolas"/>
                <w:b/>
                <w:szCs w:val="22"/>
              </w:rPr>
            </w:pPr>
          </w:p>
        </w:tc>
        <w:tc>
          <w:tcPr>
            <w:tcW w:w="322" w:type="dxa"/>
            <w:shd w:val="clear" w:color="auto" w:fill="70AD47" w:themeFill="accent6"/>
          </w:tcPr>
          <w:p w14:paraId="16C5B9C4" w14:textId="77777777" w:rsidR="00C85BEE" w:rsidRDefault="00C85BEE" w:rsidP="00C85BEE">
            <w:pPr>
              <w:spacing w:line="276" w:lineRule="auto"/>
              <w:rPr>
                <w:rFonts w:ascii="XDPrime" w:eastAsia="Times New Roman" w:hAnsi="XDPrime" w:cs="Consolas"/>
                <w:b/>
                <w:szCs w:val="22"/>
              </w:rPr>
            </w:pPr>
          </w:p>
        </w:tc>
        <w:tc>
          <w:tcPr>
            <w:tcW w:w="337" w:type="dxa"/>
            <w:shd w:val="clear" w:color="auto" w:fill="70AD47" w:themeFill="accent6"/>
          </w:tcPr>
          <w:p w14:paraId="3A7444E8" w14:textId="77777777" w:rsidR="00C85BEE" w:rsidRDefault="00C85BEE" w:rsidP="00C85BEE">
            <w:pPr>
              <w:spacing w:line="276" w:lineRule="auto"/>
              <w:rPr>
                <w:rFonts w:ascii="XDPrime" w:eastAsia="Times New Roman" w:hAnsi="XDPrime" w:cs="Consolas"/>
                <w:b/>
                <w:szCs w:val="22"/>
              </w:rPr>
            </w:pPr>
          </w:p>
        </w:tc>
        <w:tc>
          <w:tcPr>
            <w:tcW w:w="322" w:type="dxa"/>
            <w:shd w:val="clear" w:color="auto" w:fill="70AD47" w:themeFill="accent6"/>
          </w:tcPr>
          <w:p w14:paraId="198454AC" w14:textId="77777777" w:rsidR="00C85BEE" w:rsidRDefault="00C85BEE" w:rsidP="00C85BEE">
            <w:pPr>
              <w:spacing w:line="276" w:lineRule="auto"/>
              <w:rPr>
                <w:rFonts w:ascii="XDPrime" w:eastAsia="Times New Roman" w:hAnsi="XDPrime" w:cs="Consolas"/>
                <w:b/>
                <w:szCs w:val="22"/>
              </w:rPr>
            </w:pPr>
          </w:p>
        </w:tc>
        <w:tc>
          <w:tcPr>
            <w:tcW w:w="328" w:type="dxa"/>
            <w:shd w:val="clear" w:color="auto" w:fill="70AD47" w:themeFill="accent6"/>
          </w:tcPr>
          <w:p w14:paraId="04B0FC8A" w14:textId="77777777" w:rsidR="00C85BEE" w:rsidRDefault="00C85BEE" w:rsidP="00C85BEE">
            <w:pPr>
              <w:spacing w:line="276" w:lineRule="auto"/>
              <w:rPr>
                <w:rFonts w:ascii="XDPrime" w:eastAsia="Times New Roman" w:hAnsi="XDPrime" w:cs="Consolas"/>
                <w:b/>
                <w:szCs w:val="22"/>
              </w:rPr>
            </w:pPr>
          </w:p>
        </w:tc>
        <w:tc>
          <w:tcPr>
            <w:tcW w:w="329" w:type="dxa"/>
          </w:tcPr>
          <w:p w14:paraId="14D4FA80" w14:textId="77777777" w:rsidR="00C85BEE" w:rsidRDefault="00C85BEE" w:rsidP="00C85BEE">
            <w:pPr>
              <w:spacing w:line="276" w:lineRule="auto"/>
              <w:rPr>
                <w:rFonts w:ascii="XDPrime" w:eastAsia="Times New Roman" w:hAnsi="XDPrime" w:cs="Consolas"/>
                <w:b/>
                <w:szCs w:val="22"/>
              </w:rPr>
            </w:pPr>
          </w:p>
        </w:tc>
        <w:tc>
          <w:tcPr>
            <w:tcW w:w="322" w:type="dxa"/>
          </w:tcPr>
          <w:p w14:paraId="499AB519" w14:textId="77777777" w:rsidR="00C85BEE" w:rsidRDefault="00C85BEE" w:rsidP="00C85BEE">
            <w:pPr>
              <w:spacing w:line="276" w:lineRule="auto"/>
              <w:rPr>
                <w:rFonts w:ascii="XDPrime" w:eastAsia="Times New Roman" w:hAnsi="XDPrime" w:cs="Consolas"/>
                <w:b/>
                <w:szCs w:val="22"/>
              </w:rPr>
            </w:pPr>
          </w:p>
        </w:tc>
        <w:tc>
          <w:tcPr>
            <w:tcW w:w="322" w:type="dxa"/>
          </w:tcPr>
          <w:p w14:paraId="4F226D8D" w14:textId="77777777" w:rsidR="00C85BEE" w:rsidRDefault="00C85BEE" w:rsidP="00C85BEE">
            <w:pPr>
              <w:spacing w:line="276" w:lineRule="auto"/>
              <w:rPr>
                <w:rFonts w:ascii="XDPrime" w:eastAsia="Times New Roman" w:hAnsi="XDPrime" w:cs="Consolas"/>
                <w:b/>
                <w:szCs w:val="22"/>
              </w:rPr>
            </w:pPr>
          </w:p>
        </w:tc>
        <w:tc>
          <w:tcPr>
            <w:tcW w:w="322" w:type="dxa"/>
          </w:tcPr>
          <w:p w14:paraId="76D1A285" w14:textId="77777777" w:rsidR="00C85BEE" w:rsidRDefault="00C85BEE" w:rsidP="00C85BEE">
            <w:pPr>
              <w:spacing w:line="276" w:lineRule="auto"/>
              <w:rPr>
                <w:rFonts w:ascii="XDPrime" w:eastAsia="Times New Roman" w:hAnsi="XDPrime" w:cs="Consolas"/>
                <w:b/>
                <w:szCs w:val="22"/>
              </w:rPr>
            </w:pPr>
          </w:p>
        </w:tc>
      </w:tr>
      <w:tr w:rsidR="00B369D1" w14:paraId="053F6F60" w14:textId="77777777" w:rsidTr="00B369D1">
        <w:tc>
          <w:tcPr>
            <w:tcW w:w="462" w:type="dxa"/>
          </w:tcPr>
          <w:p w14:paraId="54F1C19E" w14:textId="1797C95E" w:rsidR="00B369D1" w:rsidRDefault="00B369D1" w:rsidP="00B369D1">
            <w:pPr>
              <w:spacing w:line="276" w:lineRule="auto"/>
              <w:rPr>
                <w:rFonts w:ascii="XDPrime" w:eastAsia="Times New Roman" w:hAnsi="XDPrime" w:cs="Consolas"/>
                <w:b/>
                <w:szCs w:val="22"/>
              </w:rPr>
            </w:pPr>
            <w:r>
              <w:rPr>
                <w:rFonts w:ascii="XDPrime" w:eastAsia="Times New Roman" w:hAnsi="XDPrime" w:cs="Consolas"/>
                <w:b/>
                <w:szCs w:val="22"/>
              </w:rPr>
              <w:t>4</w:t>
            </w:r>
          </w:p>
        </w:tc>
        <w:tc>
          <w:tcPr>
            <w:tcW w:w="1376" w:type="dxa"/>
          </w:tcPr>
          <w:p w14:paraId="599DB4F2" w14:textId="7FF6D28A" w:rsidR="00B369D1" w:rsidRDefault="00B369D1" w:rsidP="00B369D1">
            <w:pPr>
              <w:spacing w:line="276" w:lineRule="auto"/>
              <w:rPr>
                <w:rFonts w:ascii="XDPrime" w:eastAsia="Times New Roman" w:hAnsi="XDPrime" w:cs="Consolas"/>
                <w:b/>
                <w:szCs w:val="22"/>
              </w:rPr>
            </w:pPr>
            <w:proofErr w:type="spellStart"/>
            <w:r>
              <w:rPr>
                <w:rFonts w:ascii="XDPrime" w:eastAsia="Times New Roman" w:hAnsi="XDPrime" w:cs="Consolas"/>
                <w:b/>
                <w:szCs w:val="22"/>
              </w:rPr>
              <w:t>Penyusunan</w:t>
            </w:r>
            <w:proofErr w:type="spellEnd"/>
            <w:r>
              <w:rPr>
                <w:rFonts w:ascii="XDPrime" w:eastAsia="Times New Roman" w:hAnsi="XDPrime" w:cs="Consolas"/>
                <w:b/>
                <w:szCs w:val="22"/>
              </w:rPr>
              <w:t xml:space="preserve"> Proposal</w:t>
            </w:r>
          </w:p>
        </w:tc>
        <w:tc>
          <w:tcPr>
            <w:tcW w:w="390" w:type="dxa"/>
            <w:shd w:val="clear" w:color="auto" w:fill="70AD47" w:themeFill="accent6"/>
          </w:tcPr>
          <w:p w14:paraId="12338CFF" w14:textId="77777777" w:rsidR="00B369D1" w:rsidRDefault="00B369D1" w:rsidP="00B369D1">
            <w:pPr>
              <w:spacing w:line="276" w:lineRule="auto"/>
              <w:rPr>
                <w:rFonts w:ascii="XDPrime" w:eastAsia="Times New Roman" w:hAnsi="XDPrime" w:cs="Consolas"/>
                <w:b/>
                <w:szCs w:val="22"/>
              </w:rPr>
            </w:pPr>
          </w:p>
        </w:tc>
        <w:tc>
          <w:tcPr>
            <w:tcW w:w="322" w:type="dxa"/>
            <w:shd w:val="clear" w:color="auto" w:fill="70AD47" w:themeFill="accent6"/>
          </w:tcPr>
          <w:p w14:paraId="5EB4C762" w14:textId="77777777" w:rsidR="00B369D1" w:rsidRDefault="00B369D1" w:rsidP="00B369D1">
            <w:pPr>
              <w:spacing w:line="276" w:lineRule="auto"/>
              <w:rPr>
                <w:rFonts w:ascii="XDPrime" w:eastAsia="Times New Roman" w:hAnsi="XDPrime" w:cs="Consolas"/>
                <w:b/>
                <w:szCs w:val="22"/>
              </w:rPr>
            </w:pPr>
          </w:p>
        </w:tc>
        <w:tc>
          <w:tcPr>
            <w:tcW w:w="353" w:type="dxa"/>
            <w:shd w:val="clear" w:color="auto" w:fill="70AD47" w:themeFill="accent6"/>
          </w:tcPr>
          <w:p w14:paraId="5851F602" w14:textId="77777777" w:rsidR="00B369D1" w:rsidRDefault="00B369D1" w:rsidP="00B369D1">
            <w:pPr>
              <w:spacing w:line="276" w:lineRule="auto"/>
              <w:rPr>
                <w:rFonts w:ascii="XDPrime" w:eastAsia="Times New Roman" w:hAnsi="XDPrime" w:cs="Consolas"/>
                <w:b/>
                <w:szCs w:val="22"/>
              </w:rPr>
            </w:pPr>
          </w:p>
        </w:tc>
        <w:tc>
          <w:tcPr>
            <w:tcW w:w="322" w:type="dxa"/>
            <w:shd w:val="clear" w:color="auto" w:fill="70AD47" w:themeFill="accent6"/>
          </w:tcPr>
          <w:p w14:paraId="5B578AC9" w14:textId="77777777" w:rsidR="00B369D1" w:rsidRDefault="00B369D1" w:rsidP="00B369D1">
            <w:pPr>
              <w:spacing w:line="276" w:lineRule="auto"/>
              <w:rPr>
                <w:rFonts w:ascii="XDPrime" w:eastAsia="Times New Roman" w:hAnsi="XDPrime" w:cs="Consolas"/>
                <w:b/>
                <w:szCs w:val="22"/>
              </w:rPr>
            </w:pPr>
          </w:p>
        </w:tc>
        <w:tc>
          <w:tcPr>
            <w:tcW w:w="322" w:type="dxa"/>
            <w:shd w:val="clear" w:color="auto" w:fill="70AD47" w:themeFill="accent6"/>
          </w:tcPr>
          <w:p w14:paraId="4874159D" w14:textId="77777777" w:rsidR="00B369D1" w:rsidRDefault="00B369D1" w:rsidP="00B369D1">
            <w:pPr>
              <w:spacing w:line="276" w:lineRule="auto"/>
              <w:rPr>
                <w:rFonts w:ascii="XDPrime" w:eastAsia="Times New Roman" w:hAnsi="XDPrime" w:cs="Consolas"/>
                <w:b/>
                <w:szCs w:val="22"/>
              </w:rPr>
            </w:pPr>
          </w:p>
        </w:tc>
        <w:tc>
          <w:tcPr>
            <w:tcW w:w="337" w:type="dxa"/>
            <w:shd w:val="clear" w:color="auto" w:fill="70AD47" w:themeFill="accent6"/>
          </w:tcPr>
          <w:p w14:paraId="286E04A6" w14:textId="77777777" w:rsidR="00B369D1" w:rsidRDefault="00B369D1" w:rsidP="00B369D1">
            <w:pPr>
              <w:spacing w:line="276" w:lineRule="auto"/>
              <w:rPr>
                <w:rFonts w:ascii="XDPrime" w:eastAsia="Times New Roman" w:hAnsi="XDPrime" w:cs="Consolas"/>
                <w:b/>
                <w:szCs w:val="22"/>
              </w:rPr>
            </w:pPr>
          </w:p>
        </w:tc>
        <w:tc>
          <w:tcPr>
            <w:tcW w:w="322" w:type="dxa"/>
            <w:shd w:val="clear" w:color="auto" w:fill="70AD47" w:themeFill="accent6"/>
          </w:tcPr>
          <w:p w14:paraId="1FB51B44" w14:textId="77777777" w:rsidR="00B369D1" w:rsidRDefault="00B369D1" w:rsidP="00B369D1">
            <w:pPr>
              <w:spacing w:line="276" w:lineRule="auto"/>
              <w:rPr>
                <w:rFonts w:ascii="XDPrime" w:eastAsia="Times New Roman" w:hAnsi="XDPrime" w:cs="Consolas"/>
                <w:b/>
                <w:szCs w:val="22"/>
              </w:rPr>
            </w:pPr>
          </w:p>
        </w:tc>
        <w:tc>
          <w:tcPr>
            <w:tcW w:w="328" w:type="dxa"/>
            <w:shd w:val="clear" w:color="auto" w:fill="70AD47" w:themeFill="accent6"/>
          </w:tcPr>
          <w:p w14:paraId="01E3B3B5" w14:textId="77777777" w:rsidR="00B369D1" w:rsidRDefault="00B369D1" w:rsidP="00B369D1">
            <w:pPr>
              <w:spacing w:line="276" w:lineRule="auto"/>
              <w:rPr>
                <w:rFonts w:ascii="XDPrime" w:eastAsia="Times New Roman" w:hAnsi="XDPrime" w:cs="Consolas"/>
                <w:b/>
                <w:szCs w:val="22"/>
              </w:rPr>
            </w:pPr>
          </w:p>
        </w:tc>
        <w:tc>
          <w:tcPr>
            <w:tcW w:w="329" w:type="dxa"/>
            <w:shd w:val="clear" w:color="auto" w:fill="70AD47" w:themeFill="accent6"/>
          </w:tcPr>
          <w:p w14:paraId="1771DC7B" w14:textId="77777777" w:rsidR="00B369D1" w:rsidRDefault="00B369D1" w:rsidP="00B369D1">
            <w:pPr>
              <w:spacing w:line="276" w:lineRule="auto"/>
              <w:rPr>
                <w:rFonts w:ascii="XDPrime" w:eastAsia="Times New Roman" w:hAnsi="XDPrime" w:cs="Consolas"/>
                <w:b/>
                <w:szCs w:val="22"/>
              </w:rPr>
            </w:pPr>
          </w:p>
        </w:tc>
        <w:tc>
          <w:tcPr>
            <w:tcW w:w="322" w:type="dxa"/>
            <w:shd w:val="clear" w:color="auto" w:fill="70AD47" w:themeFill="accent6"/>
          </w:tcPr>
          <w:p w14:paraId="0624173B" w14:textId="77777777" w:rsidR="00B369D1" w:rsidRDefault="00B369D1" w:rsidP="00B369D1">
            <w:pPr>
              <w:spacing w:line="276" w:lineRule="auto"/>
              <w:rPr>
                <w:rFonts w:ascii="XDPrime" w:eastAsia="Times New Roman" w:hAnsi="XDPrime" w:cs="Consolas"/>
                <w:b/>
                <w:szCs w:val="22"/>
              </w:rPr>
            </w:pPr>
          </w:p>
        </w:tc>
        <w:tc>
          <w:tcPr>
            <w:tcW w:w="322" w:type="dxa"/>
            <w:shd w:val="clear" w:color="auto" w:fill="70AD47" w:themeFill="accent6"/>
          </w:tcPr>
          <w:p w14:paraId="319BF3EC" w14:textId="77777777" w:rsidR="00B369D1" w:rsidRDefault="00B369D1" w:rsidP="00B369D1">
            <w:pPr>
              <w:spacing w:line="276" w:lineRule="auto"/>
              <w:rPr>
                <w:rFonts w:ascii="XDPrime" w:eastAsia="Times New Roman" w:hAnsi="XDPrime" w:cs="Consolas"/>
                <w:b/>
                <w:szCs w:val="22"/>
              </w:rPr>
            </w:pPr>
          </w:p>
        </w:tc>
        <w:tc>
          <w:tcPr>
            <w:tcW w:w="322" w:type="dxa"/>
            <w:shd w:val="clear" w:color="auto" w:fill="70AD47" w:themeFill="accent6"/>
          </w:tcPr>
          <w:p w14:paraId="46E97522" w14:textId="77777777" w:rsidR="00B369D1" w:rsidRDefault="00B369D1" w:rsidP="00B369D1">
            <w:pPr>
              <w:spacing w:line="276" w:lineRule="auto"/>
              <w:rPr>
                <w:rFonts w:ascii="XDPrime" w:eastAsia="Times New Roman" w:hAnsi="XDPrime" w:cs="Consolas"/>
                <w:b/>
                <w:szCs w:val="22"/>
              </w:rPr>
            </w:pPr>
          </w:p>
        </w:tc>
      </w:tr>
    </w:tbl>
    <w:p w14:paraId="0385B384" w14:textId="77777777" w:rsidR="00B369D1" w:rsidRDefault="005D6401" w:rsidP="00B369D1">
      <w:pPr>
        <w:tabs>
          <w:tab w:val="left" w:pos="1665"/>
        </w:tabs>
        <w:spacing w:line="276" w:lineRule="auto"/>
        <w:rPr>
          <w:rFonts w:ascii="XDPrime" w:eastAsia="Times New Roman" w:hAnsi="XDPrime" w:cs="Consolas"/>
          <w:b/>
          <w:szCs w:val="22"/>
        </w:rPr>
      </w:pPr>
      <w:r>
        <w:rPr>
          <w:rFonts w:ascii="XDPrime" w:eastAsia="Times New Roman" w:hAnsi="XDPrime" w:cs="Consolas"/>
          <w:b/>
          <w:szCs w:val="22"/>
        </w:rPr>
        <w:tab/>
      </w:r>
    </w:p>
    <w:p w14:paraId="791BC98E" w14:textId="699E934C" w:rsidR="002A4DD4" w:rsidRPr="00CA50E2" w:rsidRDefault="00B369D1" w:rsidP="00B369D1">
      <w:pPr>
        <w:tabs>
          <w:tab w:val="left" w:pos="1665"/>
        </w:tabs>
        <w:spacing w:line="276" w:lineRule="auto"/>
        <w:jc w:val="center"/>
        <w:rPr>
          <w:rFonts w:ascii="XDPrime" w:eastAsia="Times New Roman" w:hAnsi="XDPrime" w:cs="Consolas"/>
          <w:b/>
          <w:sz w:val="22"/>
          <w:szCs w:val="22"/>
        </w:rPr>
        <w:sectPr w:rsidR="002A4DD4" w:rsidRPr="00CA50E2" w:rsidSect="000B54A9">
          <w:footerReference w:type="first" r:id="rId18"/>
          <w:pgSz w:w="8391" w:h="11907" w:code="11"/>
          <w:pgMar w:top="1134" w:right="1134" w:bottom="1134" w:left="1418" w:header="567" w:footer="283" w:gutter="0"/>
          <w:pgNumType w:start="5"/>
          <w:cols w:space="720"/>
          <w:titlePg/>
          <w:docGrid w:linePitch="326"/>
        </w:sectPr>
      </w:pPr>
      <w:proofErr w:type="spellStart"/>
      <w:r w:rsidRPr="00CA50E2">
        <w:rPr>
          <w:rFonts w:ascii="XDPrime" w:eastAsia="Times New Roman" w:hAnsi="XDPrime" w:cs="Consolas"/>
          <w:b/>
          <w:szCs w:val="22"/>
        </w:rPr>
        <w:t>Tabel</w:t>
      </w:r>
      <w:proofErr w:type="spellEnd"/>
      <w:r w:rsidRPr="00CA50E2">
        <w:rPr>
          <w:rFonts w:ascii="XDPrime" w:eastAsia="Times New Roman" w:hAnsi="XDPrime" w:cs="Consolas"/>
          <w:b/>
          <w:szCs w:val="22"/>
        </w:rPr>
        <w:t xml:space="preserve"> 3.</w:t>
      </w:r>
      <w:r>
        <w:rPr>
          <w:rFonts w:ascii="XDPrime" w:eastAsia="Times New Roman" w:hAnsi="XDPrime" w:cs="Consolas"/>
          <w:b/>
          <w:szCs w:val="22"/>
        </w:rPr>
        <w:t>3</w:t>
      </w:r>
      <w:r w:rsidRPr="00CA50E2">
        <w:rPr>
          <w:rFonts w:ascii="XDPrime" w:eastAsia="Times New Roman" w:hAnsi="XDPrime" w:cs="Consolas"/>
          <w:b/>
          <w:szCs w:val="22"/>
        </w:rPr>
        <w:t xml:space="preserve"> </w:t>
      </w:r>
      <w:proofErr w:type="spellStart"/>
      <w:r w:rsidRPr="00B369D1">
        <w:rPr>
          <w:rFonts w:ascii="XDPrime" w:eastAsia="Times New Roman" w:hAnsi="XDPrime" w:cs="Consolas"/>
          <w:bCs/>
          <w:szCs w:val="22"/>
        </w:rPr>
        <w:t>Jadwal</w:t>
      </w:r>
      <w:proofErr w:type="spellEnd"/>
      <w:r w:rsidRPr="00B369D1">
        <w:rPr>
          <w:rFonts w:ascii="XDPrime" w:eastAsia="Times New Roman" w:hAnsi="XDPrime" w:cs="Consolas"/>
          <w:bCs/>
          <w:szCs w:val="22"/>
        </w:rPr>
        <w:t xml:space="preserve"> </w:t>
      </w:r>
      <w:proofErr w:type="spellStart"/>
      <w:r w:rsidRPr="00B369D1">
        <w:rPr>
          <w:rFonts w:ascii="XDPrime" w:eastAsia="Times New Roman" w:hAnsi="XDPrime" w:cs="Consolas"/>
          <w:bCs/>
          <w:szCs w:val="22"/>
        </w:rPr>
        <w:t>P</w:t>
      </w:r>
      <w:r w:rsidRPr="00B369D1">
        <w:rPr>
          <w:rFonts w:ascii="XDPrime" w:eastAsia="Times New Roman" w:hAnsi="XDPrime" w:cs="Consolas"/>
          <w:bCs/>
          <w:szCs w:val="22"/>
        </w:rPr>
        <w:t>enelitian</w:t>
      </w:r>
      <w:proofErr w:type="spellEnd"/>
    </w:p>
    <w:p w14:paraId="3A1036C3" w14:textId="2531453D" w:rsidR="00990911" w:rsidRPr="00CA50E2" w:rsidRDefault="00990911" w:rsidP="00990911">
      <w:pPr>
        <w:keepNext/>
        <w:spacing w:after="0" w:line="240" w:lineRule="auto"/>
        <w:ind w:left="432" w:hanging="432"/>
        <w:jc w:val="center"/>
        <w:outlineLvl w:val="0"/>
        <w:rPr>
          <w:rFonts w:ascii="XDPrime" w:eastAsia="Times New Roman" w:hAnsi="XDPrime" w:cs="Consolas"/>
          <w:b/>
          <w:sz w:val="24"/>
          <w:szCs w:val="22"/>
        </w:rPr>
      </w:pPr>
      <w:r w:rsidRPr="00CA50E2">
        <w:rPr>
          <w:rFonts w:ascii="XDPrime" w:eastAsia="Times New Roman" w:hAnsi="XDPrime" w:cs="Consolas"/>
          <w:b/>
          <w:sz w:val="24"/>
          <w:szCs w:val="22"/>
        </w:rPr>
        <w:lastRenderedPageBreak/>
        <w:t>DAFTAR PUSTAKA</w:t>
      </w:r>
    </w:p>
    <w:p w14:paraId="1B119927" w14:textId="77777777" w:rsidR="00990911" w:rsidRPr="00CA50E2" w:rsidRDefault="00990911" w:rsidP="00990911">
      <w:pPr>
        <w:spacing w:after="0" w:line="240" w:lineRule="auto"/>
        <w:rPr>
          <w:rFonts w:ascii="XDPrime" w:eastAsia="Times New Roman" w:hAnsi="XDPrime" w:cs="Consolas"/>
          <w:sz w:val="22"/>
          <w:szCs w:val="22"/>
        </w:rPr>
      </w:pPr>
    </w:p>
    <w:p w14:paraId="3C8E1178" w14:textId="440B622E" w:rsidR="00472738" w:rsidRPr="00472738" w:rsidRDefault="006E6A98" w:rsidP="00472738">
      <w:pPr>
        <w:widowControl w:val="0"/>
        <w:autoSpaceDE w:val="0"/>
        <w:autoSpaceDN w:val="0"/>
        <w:adjustRightInd w:val="0"/>
        <w:spacing w:after="240" w:line="240" w:lineRule="auto"/>
        <w:ind w:left="640" w:hanging="640"/>
        <w:rPr>
          <w:rFonts w:ascii="XDPrime" w:hAnsi="XDPrime" w:cs="Times New Roman"/>
          <w:noProof/>
          <w:sz w:val="22"/>
          <w:szCs w:val="24"/>
        </w:rPr>
      </w:pPr>
      <w:r>
        <w:rPr>
          <w:rFonts w:ascii="XDPrime" w:eastAsia="DejaVu Sans" w:hAnsi="XDPrime" w:cs="Consolas"/>
          <w:kern w:val="1"/>
          <w:sz w:val="22"/>
          <w:szCs w:val="22"/>
          <w:lang w:eastAsia="zh-CN"/>
        </w:rPr>
        <w:fldChar w:fldCharType="begin" w:fldLock="1"/>
      </w:r>
      <w:r>
        <w:rPr>
          <w:rFonts w:ascii="XDPrime" w:eastAsia="DejaVu Sans" w:hAnsi="XDPrime" w:cs="Consolas"/>
          <w:kern w:val="1"/>
          <w:sz w:val="22"/>
          <w:szCs w:val="22"/>
          <w:lang w:eastAsia="zh-CN"/>
        </w:rPr>
        <w:instrText xml:space="preserve">ADDIN Mendeley Bibliography CSL_BIBLIOGRAPHY </w:instrText>
      </w:r>
      <w:r>
        <w:rPr>
          <w:rFonts w:ascii="XDPrime" w:eastAsia="DejaVu Sans" w:hAnsi="XDPrime" w:cs="Consolas"/>
          <w:kern w:val="1"/>
          <w:sz w:val="22"/>
          <w:szCs w:val="22"/>
          <w:lang w:eastAsia="zh-CN"/>
        </w:rPr>
        <w:fldChar w:fldCharType="separate"/>
      </w:r>
      <w:r w:rsidR="00472738" w:rsidRPr="00472738">
        <w:rPr>
          <w:rFonts w:ascii="XDPrime" w:hAnsi="XDPrime" w:cs="Times New Roman"/>
          <w:noProof/>
          <w:sz w:val="22"/>
          <w:szCs w:val="24"/>
        </w:rPr>
        <w:t>[1]</w:t>
      </w:r>
      <w:r w:rsidR="00472738" w:rsidRPr="00472738">
        <w:rPr>
          <w:rFonts w:ascii="XDPrime" w:hAnsi="XDPrime" w:cs="Times New Roman"/>
          <w:noProof/>
          <w:sz w:val="22"/>
          <w:szCs w:val="24"/>
        </w:rPr>
        <w:tab/>
        <w:t xml:space="preserve">2021 Herfandi, Arman Diansyah, Eri Sasmita Susanto, “JINTEKS ( Jurnal Informatika Teknologi dan Sains ) ISSN 2686-3359 ( Online ) JINTEKS ( Jurnal Informatika Teknologi dan Sains ) ISSN 2686-3359 ( Online ),” </w:t>
      </w:r>
      <w:r w:rsidR="00472738" w:rsidRPr="00472738">
        <w:rPr>
          <w:rFonts w:ascii="XDPrime" w:hAnsi="XDPrime" w:cs="Times New Roman"/>
          <w:i/>
          <w:iCs/>
          <w:noProof/>
          <w:sz w:val="22"/>
          <w:szCs w:val="24"/>
        </w:rPr>
        <w:t>(Jurnal Inform. Teknol. dan Sains</w:t>
      </w:r>
      <w:r w:rsidR="00472738" w:rsidRPr="00472738">
        <w:rPr>
          <w:rFonts w:ascii="XDPrime" w:hAnsi="XDPrime" w:cs="Times New Roman"/>
          <w:noProof/>
          <w:sz w:val="22"/>
          <w:szCs w:val="24"/>
        </w:rPr>
        <w:t>, vol. 3, no. 1, hal. 301–307, 2021.</w:t>
      </w:r>
    </w:p>
    <w:p w14:paraId="31410A60"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2]</w:t>
      </w:r>
      <w:r w:rsidRPr="00472738">
        <w:rPr>
          <w:rFonts w:ascii="XDPrime" w:hAnsi="XDPrime" w:cs="Times New Roman"/>
          <w:noProof/>
          <w:sz w:val="22"/>
          <w:szCs w:val="24"/>
        </w:rPr>
        <w:tab/>
        <w:t xml:space="preserve">A. Djamaluddin dan Wardana, </w:t>
      </w:r>
      <w:r w:rsidRPr="00472738">
        <w:rPr>
          <w:rFonts w:ascii="XDPrime" w:hAnsi="XDPrime" w:cs="Times New Roman"/>
          <w:i/>
          <w:iCs/>
          <w:noProof/>
          <w:sz w:val="22"/>
          <w:szCs w:val="24"/>
        </w:rPr>
        <w:t>Belajar Dan Pembelajaran</w:t>
      </w:r>
      <w:r w:rsidRPr="00472738">
        <w:rPr>
          <w:rFonts w:ascii="XDPrime" w:hAnsi="XDPrime" w:cs="Times New Roman"/>
          <w:noProof/>
          <w:sz w:val="22"/>
          <w:szCs w:val="24"/>
        </w:rPr>
        <w:t>. Sulawesi Selatan: CV Kaaffah Learning Center, 2019.</w:t>
      </w:r>
    </w:p>
    <w:p w14:paraId="2737E04A"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3]</w:t>
      </w:r>
      <w:r w:rsidRPr="00472738">
        <w:rPr>
          <w:rFonts w:ascii="XDPrime" w:hAnsi="XDPrime" w:cs="Times New Roman"/>
          <w:noProof/>
          <w:sz w:val="22"/>
          <w:szCs w:val="24"/>
        </w:rPr>
        <w:tab/>
        <w:t xml:space="preserve">Y. Dzhurov, I. Krasteva, dan S. Ilieva, “Personal Extreme Programming–An Agile Process for Autonomous Developers,” </w:t>
      </w:r>
      <w:r w:rsidRPr="00472738">
        <w:rPr>
          <w:rFonts w:ascii="XDPrime" w:hAnsi="XDPrime" w:cs="Times New Roman"/>
          <w:i/>
          <w:iCs/>
          <w:noProof/>
          <w:sz w:val="22"/>
          <w:szCs w:val="24"/>
        </w:rPr>
        <w:t>Int. Conf. software, Serv. Semant. Technol.</w:t>
      </w:r>
      <w:r w:rsidRPr="00472738">
        <w:rPr>
          <w:rFonts w:ascii="XDPrime" w:hAnsi="XDPrime" w:cs="Times New Roman"/>
          <w:noProof/>
          <w:sz w:val="22"/>
          <w:szCs w:val="24"/>
        </w:rPr>
        <w:t>, no. August 2016, hal. 252–259, 2009.</w:t>
      </w:r>
    </w:p>
    <w:p w14:paraId="25A44170"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4]</w:t>
      </w:r>
      <w:r w:rsidRPr="00472738">
        <w:rPr>
          <w:rFonts w:ascii="XDPrime" w:hAnsi="XDPrime" w:cs="Times New Roman"/>
          <w:noProof/>
          <w:sz w:val="22"/>
          <w:szCs w:val="24"/>
        </w:rPr>
        <w:tab/>
        <w:t xml:space="preserve">D. Mediana dan A. I. Nurhidayat, “Rancang Bangun Aplikasi Helpdesk (A-Desk) Berbasis Web Menggunakan Framework Laravel ( Studi Kasus di PDAM Surya Sembada Kota Surabaya ),” </w:t>
      </w:r>
      <w:r w:rsidRPr="00472738">
        <w:rPr>
          <w:rFonts w:ascii="XDPrime" w:hAnsi="XDPrime" w:cs="Times New Roman"/>
          <w:i/>
          <w:iCs/>
          <w:noProof/>
          <w:sz w:val="22"/>
          <w:szCs w:val="24"/>
        </w:rPr>
        <w:t>J. Manaj. Inform.</w:t>
      </w:r>
      <w:r w:rsidRPr="00472738">
        <w:rPr>
          <w:rFonts w:ascii="XDPrime" w:hAnsi="XDPrime" w:cs="Times New Roman"/>
          <w:noProof/>
          <w:sz w:val="22"/>
          <w:szCs w:val="24"/>
        </w:rPr>
        <w:t>, vol. 8, no. 2, hal. 75–81, 2018.</w:t>
      </w:r>
    </w:p>
    <w:p w14:paraId="296F3543"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5]</w:t>
      </w:r>
      <w:r w:rsidRPr="00472738">
        <w:rPr>
          <w:rFonts w:ascii="XDPrime" w:hAnsi="XDPrime" w:cs="Times New Roman"/>
          <w:noProof/>
          <w:sz w:val="22"/>
          <w:szCs w:val="24"/>
        </w:rPr>
        <w:tab/>
        <w:t xml:space="preserve">R. Y. Endra, Y. Aprilinda, Y. Y. Dharmawan, dan W. Ramadhan, “Analisis Perbandingan Bahasa Pemrograman PHP Laravel dengan PHP Native pada Pengembangan Website,” </w:t>
      </w:r>
      <w:r w:rsidRPr="00472738">
        <w:rPr>
          <w:rFonts w:ascii="XDPrime" w:hAnsi="XDPrime" w:cs="Times New Roman"/>
          <w:i/>
          <w:iCs/>
          <w:noProof/>
          <w:sz w:val="22"/>
          <w:szCs w:val="24"/>
        </w:rPr>
        <w:t>Expert J. Manaj. Sist. Inf. dan Teknol.</w:t>
      </w:r>
      <w:r w:rsidRPr="00472738">
        <w:rPr>
          <w:rFonts w:ascii="XDPrime" w:hAnsi="XDPrime" w:cs="Times New Roman"/>
          <w:noProof/>
          <w:sz w:val="22"/>
          <w:szCs w:val="24"/>
        </w:rPr>
        <w:t>, vol. 11, no. 1, hal. 48, 2021.</w:t>
      </w:r>
    </w:p>
    <w:p w14:paraId="2A5B216F"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6]</w:t>
      </w:r>
      <w:r w:rsidRPr="00472738">
        <w:rPr>
          <w:rFonts w:ascii="XDPrime" w:hAnsi="XDPrime" w:cs="Times New Roman"/>
          <w:noProof/>
          <w:sz w:val="22"/>
          <w:szCs w:val="24"/>
        </w:rPr>
        <w:tab/>
        <w:t xml:space="preserve">E. B. Pratama, D. O. Sihombing, A. Nugraha, dan D. Putra, “Aplikasi E-library Untuk Pengelolaan Data Buku Berbasis Web Pada SMA N 1 Sungai Raya Menggunakan Model Waterfall,” </w:t>
      </w:r>
      <w:r w:rsidRPr="00472738">
        <w:rPr>
          <w:rFonts w:ascii="XDPrime" w:hAnsi="XDPrime" w:cs="Times New Roman"/>
          <w:i/>
          <w:iCs/>
          <w:noProof/>
          <w:sz w:val="22"/>
          <w:szCs w:val="24"/>
        </w:rPr>
        <w:t>Simp. Nas. Ilmu Pengetah. dan Teknol.</w:t>
      </w:r>
      <w:r w:rsidRPr="00472738">
        <w:rPr>
          <w:rFonts w:ascii="XDPrime" w:hAnsi="XDPrime" w:cs="Times New Roman"/>
          <w:noProof/>
          <w:sz w:val="22"/>
          <w:szCs w:val="24"/>
        </w:rPr>
        <w:t>, hal. 97–102, 2014.</w:t>
      </w:r>
    </w:p>
    <w:p w14:paraId="051E6DDA"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7]</w:t>
      </w:r>
      <w:r w:rsidRPr="00472738">
        <w:rPr>
          <w:rFonts w:ascii="XDPrime" w:hAnsi="XDPrime" w:cs="Times New Roman"/>
          <w:noProof/>
          <w:sz w:val="22"/>
          <w:szCs w:val="24"/>
        </w:rPr>
        <w:tab/>
        <w:t xml:space="preserve">S. Sulthoni, “Sistem Informasi E-commerce </w:t>
      </w:r>
      <w:r w:rsidRPr="00472738">
        <w:rPr>
          <w:rFonts w:ascii="XDPrime" w:hAnsi="XDPrime" w:cs="Times New Roman"/>
          <w:noProof/>
          <w:sz w:val="22"/>
          <w:szCs w:val="24"/>
        </w:rPr>
        <w:lastRenderedPageBreak/>
        <w:t xml:space="preserve">Pemasaran Hasil Pertanian Desa Kluwan Berbasis Web,” </w:t>
      </w:r>
      <w:r w:rsidRPr="00472738">
        <w:rPr>
          <w:rFonts w:ascii="XDPrime" w:hAnsi="XDPrime" w:cs="Times New Roman"/>
          <w:i/>
          <w:iCs/>
          <w:noProof/>
          <w:sz w:val="22"/>
          <w:szCs w:val="24"/>
        </w:rPr>
        <w:t>J. Mhs. STEKOM Semarang</w:t>
      </w:r>
      <w:r w:rsidRPr="00472738">
        <w:rPr>
          <w:rFonts w:ascii="XDPrime" w:hAnsi="XDPrime" w:cs="Times New Roman"/>
          <w:noProof/>
          <w:sz w:val="22"/>
          <w:szCs w:val="24"/>
        </w:rPr>
        <w:t>, vol. 1, no. 1, 2014.</w:t>
      </w:r>
    </w:p>
    <w:p w14:paraId="7B690574"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8]</w:t>
      </w:r>
      <w:r w:rsidRPr="00472738">
        <w:rPr>
          <w:rFonts w:ascii="XDPrime" w:hAnsi="XDPrime" w:cs="Times New Roman"/>
          <w:noProof/>
          <w:sz w:val="22"/>
          <w:szCs w:val="24"/>
        </w:rPr>
        <w:tab/>
        <w:t>E. Sutanta, “Sistem Informasi Manajemen,” vol. 1, no. 1, hal. xvi+320, 2003.</w:t>
      </w:r>
    </w:p>
    <w:p w14:paraId="07033B5D"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9]</w:t>
      </w:r>
      <w:r w:rsidRPr="00472738">
        <w:rPr>
          <w:rFonts w:ascii="XDPrime" w:hAnsi="XDPrime" w:cs="Times New Roman"/>
          <w:noProof/>
          <w:sz w:val="22"/>
          <w:szCs w:val="24"/>
        </w:rPr>
        <w:tab/>
        <w:t xml:space="preserve">I. W. D. Yasa, I. P. Satwika, E. G. A. Dewi, dan N. L. P. N. S. P. Astawa, “Framework CodeIgniter pada Rancang Bangun Prili (Primakara Library),” </w:t>
      </w:r>
      <w:r w:rsidRPr="00472738">
        <w:rPr>
          <w:rFonts w:ascii="XDPrime" w:hAnsi="XDPrime" w:cs="Times New Roman"/>
          <w:i/>
          <w:iCs/>
          <w:noProof/>
          <w:sz w:val="22"/>
          <w:szCs w:val="24"/>
        </w:rPr>
        <w:t>J. Ilm. Ilmu Terap. Univ. Jambi|JIITUJ|</w:t>
      </w:r>
      <w:r w:rsidRPr="00472738">
        <w:rPr>
          <w:rFonts w:ascii="XDPrime" w:hAnsi="XDPrime" w:cs="Times New Roman"/>
          <w:noProof/>
          <w:sz w:val="22"/>
          <w:szCs w:val="24"/>
        </w:rPr>
        <w:t>, vol. 4, no. 2, hal. 132–152, 2020.</w:t>
      </w:r>
    </w:p>
    <w:p w14:paraId="22091AF4"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10]</w:t>
      </w:r>
      <w:r w:rsidRPr="00472738">
        <w:rPr>
          <w:rFonts w:ascii="XDPrime" w:hAnsi="XDPrime" w:cs="Times New Roman"/>
          <w:noProof/>
          <w:sz w:val="22"/>
          <w:szCs w:val="24"/>
        </w:rPr>
        <w:tab/>
        <w:t>B. E. P. Basuki Rahmad, “Rancangan Pembangunan Web E-Library Pada Perpustakaan Aptikom Indonesia Berbasis Web,” vol. 27037, no. 1, hal. 60–68, 2013.</w:t>
      </w:r>
    </w:p>
    <w:p w14:paraId="525BD702"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11]</w:t>
      </w:r>
      <w:r w:rsidRPr="00472738">
        <w:rPr>
          <w:rFonts w:ascii="XDPrime" w:hAnsi="XDPrime" w:cs="Times New Roman"/>
          <w:noProof/>
          <w:sz w:val="22"/>
          <w:szCs w:val="24"/>
        </w:rPr>
        <w:tab/>
        <w:t xml:space="preserve">F. F. Theo, V. Tulenan, dan A. Sambul, “Rancang Bangun Aplikasi Digital Library Universitas Sam Ratulangi,” </w:t>
      </w:r>
      <w:r w:rsidRPr="00472738">
        <w:rPr>
          <w:rFonts w:ascii="XDPrime" w:hAnsi="XDPrime" w:cs="Times New Roman"/>
          <w:i/>
          <w:iCs/>
          <w:noProof/>
          <w:sz w:val="22"/>
          <w:szCs w:val="24"/>
        </w:rPr>
        <w:t>J. Tek. Inform.</w:t>
      </w:r>
      <w:r w:rsidRPr="00472738">
        <w:rPr>
          <w:rFonts w:ascii="XDPrime" w:hAnsi="XDPrime" w:cs="Times New Roman"/>
          <w:noProof/>
          <w:sz w:val="22"/>
          <w:szCs w:val="24"/>
        </w:rPr>
        <w:t>, vol. 15, no. 4, hal. 271–282, 2020.</w:t>
      </w:r>
    </w:p>
    <w:p w14:paraId="285455CC"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noProof/>
          <w:sz w:val="22"/>
        </w:rPr>
      </w:pPr>
      <w:r w:rsidRPr="00472738">
        <w:rPr>
          <w:rFonts w:ascii="XDPrime" w:hAnsi="XDPrime" w:cs="Times New Roman"/>
          <w:noProof/>
          <w:sz w:val="22"/>
          <w:szCs w:val="24"/>
        </w:rPr>
        <w:t>[12]</w:t>
      </w:r>
      <w:r w:rsidRPr="00472738">
        <w:rPr>
          <w:rFonts w:ascii="XDPrime" w:hAnsi="XDPrime" w:cs="Times New Roman"/>
          <w:noProof/>
          <w:sz w:val="22"/>
          <w:szCs w:val="24"/>
        </w:rPr>
        <w:tab/>
        <w:t xml:space="preserve">S. E. Eriana dan A. Zein, “Penerapan Metode Personal Extreme Programming dalam Perancangan Aplikasi Pemilihan Ketua HMSI denga Weighted Product,” </w:t>
      </w:r>
      <w:r w:rsidRPr="00472738">
        <w:rPr>
          <w:rFonts w:ascii="XDPrime" w:hAnsi="XDPrime" w:cs="Times New Roman"/>
          <w:i/>
          <w:iCs/>
          <w:noProof/>
          <w:sz w:val="22"/>
          <w:szCs w:val="24"/>
        </w:rPr>
        <w:t>J. Ilmu Komput. JIK Vol. IV No.02 Desember 2021</w:t>
      </w:r>
      <w:r w:rsidRPr="00472738">
        <w:rPr>
          <w:rFonts w:ascii="XDPrime" w:hAnsi="XDPrime" w:cs="Times New Roman"/>
          <w:noProof/>
          <w:sz w:val="22"/>
          <w:szCs w:val="24"/>
        </w:rPr>
        <w:t>, vol. 2, no. 02, hal. 26–32, 2021.</w:t>
      </w:r>
    </w:p>
    <w:p w14:paraId="19F88D97" w14:textId="4020193F" w:rsidR="00F83B44" w:rsidRPr="00472738" w:rsidRDefault="006E6A98" w:rsidP="00472738">
      <w:pPr>
        <w:widowControl w:val="0"/>
        <w:autoSpaceDE w:val="0"/>
        <w:autoSpaceDN w:val="0"/>
        <w:adjustRightInd w:val="0"/>
        <w:spacing w:after="240" w:line="240" w:lineRule="auto"/>
        <w:ind w:left="640" w:hanging="640"/>
        <w:rPr>
          <w:rFonts w:ascii="XDPrime" w:eastAsia="DejaVu Sans" w:hAnsi="XDPrime" w:cs="Consolas"/>
          <w:kern w:val="1"/>
          <w:sz w:val="22"/>
          <w:szCs w:val="22"/>
          <w:lang w:eastAsia="zh-CN"/>
        </w:rPr>
      </w:pPr>
      <w:r>
        <w:rPr>
          <w:rFonts w:ascii="XDPrime" w:eastAsia="DejaVu Sans" w:hAnsi="XDPrime" w:cs="Consolas"/>
          <w:kern w:val="1"/>
          <w:sz w:val="22"/>
          <w:szCs w:val="22"/>
          <w:lang w:eastAsia="zh-CN"/>
        </w:rPr>
        <w:fldChar w:fldCharType="end"/>
      </w:r>
    </w:p>
    <w:p w14:paraId="6F5C8F6D"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4CF743EE"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44F5DAB3"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26D3EBAE"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2B054635"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04632A7C"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6B61989B"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1A28700A"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1C5F01AF"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03D04615"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681D4D3F"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47295DE0"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19033B1C"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2BFF67C2"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003C3501"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6BA29A5D" w14:textId="77777777" w:rsidR="00DB55A6" w:rsidRDefault="00990911" w:rsidP="00990911">
      <w:pPr>
        <w:spacing w:after="0" w:line="240" w:lineRule="auto"/>
        <w:ind w:left="426" w:hanging="426"/>
        <w:jc w:val="center"/>
        <w:rPr>
          <w:rFonts w:ascii="XDPrime" w:eastAsia="Times New Roman" w:hAnsi="XDPrime" w:cs="Consolas"/>
          <w:b/>
          <w:bCs/>
          <w:sz w:val="22"/>
          <w:szCs w:val="22"/>
        </w:rPr>
      </w:pPr>
      <w:r w:rsidRPr="00CA50E2">
        <w:rPr>
          <w:rFonts w:ascii="XDPrime" w:eastAsia="Times New Roman" w:hAnsi="XDPrime" w:cs="Consolas"/>
          <w:b/>
          <w:bCs/>
          <w:sz w:val="22"/>
          <w:szCs w:val="22"/>
        </w:rPr>
        <w:t>LAMPIRAN-LAMPIRAN</w:t>
      </w:r>
      <w:r w:rsidR="00DB55A6">
        <w:rPr>
          <w:rFonts w:ascii="XDPrime" w:eastAsia="Times New Roman" w:hAnsi="XDPrime" w:cs="Consolas"/>
          <w:b/>
          <w:bCs/>
          <w:sz w:val="22"/>
          <w:szCs w:val="22"/>
        </w:rPr>
        <w:t xml:space="preserve"> </w:t>
      </w:r>
    </w:p>
    <w:p w14:paraId="20CA0B55" w14:textId="6815A2A1" w:rsidR="00990911" w:rsidRPr="00DB55A6" w:rsidRDefault="00DB55A6" w:rsidP="00990911">
      <w:pPr>
        <w:spacing w:after="0" w:line="240" w:lineRule="auto"/>
        <w:ind w:left="426" w:hanging="426"/>
        <w:jc w:val="center"/>
        <w:rPr>
          <w:rFonts w:ascii="XDPrime" w:eastAsia="Times New Roman" w:hAnsi="XDPrime" w:cs="Consolas"/>
          <w:sz w:val="22"/>
          <w:szCs w:val="22"/>
        </w:rPr>
      </w:pPr>
      <w:r w:rsidRPr="00DB55A6">
        <w:rPr>
          <w:rFonts w:ascii="XDPrime" w:eastAsia="Times New Roman" w:hAnsi="XDPrime" w:cs="Consolas"/>
          <w:bCs/>
          <w:sz w:val="22"/>
          <w:szCs w:val="22"/>
        </w:rPr>
        <w:t>(</w:t>
      </w:r>
      <w:proofErr w:type="spellStart"/>
      <w:proofErr w:type="gramStart"/>
      <w:r w:rsidRPr="00DB55A6">
        <w:rPr>
          <w:rFonts w:ascii="XDPrime" w:eastAsia="Times New Roman" w:hAnsi="XDPrime" w:cs="Consolas"/>
          <w:bCs/>
          <w:sz w:val="22"/>
          <w:szCs w:val="22"/>
        </w:rPr>
        <w:t>isikan</w:t>
      </w:r>
      <w:proofErr w:type="spellEnd"/>
      <w:proofErr w:type="gramEnd"/>
      <w:r w:rsidRPr="00DB55A6">
        <w:rPr>
          <w:rFonts w:ascii="XDPrime" w:eastAsia="Times New Roman" w:hAnsi="XDPrime" w:cs="Consolas"/>
          <w:bCs/>
          <w:sz w:val="22"/>
          <w:szCs w:val="22"/>
        </w:rPr>
        <w:t xml:space="preserve"> </w:t>
      </w:r>
      <w:proofErr w:type="spellStart"/>
      <w:r w:rsidRPr="00DB55A6">
        <w:rPr>
          <w:rFonts w:ascii="XDPrime" w:eastAsia="Times New Roman" w:hAnsi="XDPrime" w:cs="Consolas"/>
          <w:bCs/>
          <w:sz w:val="22"/>
          <w:szCs w:val="22"/>
        </w:rPr>
        <w:t>lampiran</w:t>
      </w:r>
      <w:proofErr w:type="spellEnd"/>
      <w:r w:rsidRPr="00DB55A6">
        <w:rPr>
          <w:rFonts w:ascii="XDPrime" w:eastAsia="Times New Roman" w:hAnsi="XDPrime" w:cs="Consolas"/>
          <w:bCs/>
          <w:sz w:val="22"/>
          <w:szCs w:val="22"/>
        </w:rPr>
        <w:t xml:space="preserve"> </w:t>
      </w:r>
      <w:proofErr w:type="spellStart"/>
      <w:r w:rsidRPr="00DB55A6">
        <w:rPr>
          <w:rFonts w:ascii="XDPrime" w:eastAsia="Times New Roman" w:hAnsi="XDPrime" w:cs="Consolas"/>
          <w:bCs/>
          <w:sz w:val="22"/>
          <w:szCs w:val="22"/>
        </w:rPr>
        <w:t>berupa</w:t>
      </w:r>
      <w:proofErr w:type="spellEnd"/>
      <w:r w:rsidRPr="00DB55A6">
        <w:rPr>
          <w:rFonts w:ascii="XDPrime" w:eastAsia="Times New Roman" w:hAnsi="XDPrime" w:cs="Consolas"/>
          <w:bCs/>
          <w:sz w:val="22"/>
          <w:szCs w:val="22"/>
        </w:rPr>
        <w:t xml:space="preserve"> scan </w:t>
      </w:r>
      <w:proofErr w:type="spellStart"/>
      <w:r w:rsidRPr="00DB55A6">
        <w:rPr>
          <w:rFonts w:ascii="XDPrime" w:eastAsia="Times New Roman" w:hAnsi="XDPrime" w:cs="Consolas"/>
          <w:b/>
          <w:bCs/>
          <w:sz w:val="22"/>
          <w:szCs w:val="22"/>
        </w:rPr>
        <w:t>kartu</w:t>
      </w:r>
      <w:proofErr w:type="spellEnd"/>
      <w:r w:rsidRPr="00DB55A6">
        <w:rPr>
          <w:rFonts w:ascii="XDPrime" w:eastAsia="Times New Roman" w:hAnsi="XDPrime" w:cs="Consolas"/>
          <w:b/>
          <w:bCs/>
          <w:sz w:val="22"/>
          <w:szCs w:val="22"/>
        </w:rPr>
        <w:t xml:space="preserve"> </w:t>
      </w:r>
      <w:proofErr w:type="spellStart"/>
      <w:r w:rsidRPr="00DB55A6">
        <w:rPr>
          <w:rFonts w:ascii="XDPrime" w:eastAsia="Times New Roman" w:hAnsi="XDPrime" w:cs="Consolas"/>
          <w:b/>
          <w:bCs/>
          <w:sz w:val="22"/>
          <w:szCs w:val="22"/>
        </w:rPr>
        <w:t>bimbingan</w:t>
      </w:r>
      <w:proofErr w:type="spellEnd"/>
      <w:r w:rsidRPr="00DB55A6">
        <w:rPr>
          <w:rFonts w:ascii="XDPrime" w:eastAsia="Times New Roman" w:hAnsi="XDPrime" w:cs="Consolas"/>
          <w:bCs/>
          <w:sz w:val="22"/>
          <w:szCs w:val="22"/>
        </w:rPr>
        <w:t xml:space="preserve">, </w:t>
      </w:r>
      <w:proofErr w:type="spellStart"/>
      <w:r w:rsidRPr="00DB55A6">
        <w:rPr>
          <w:rFonts w:ascii="XDPrime" w:eastAsia="Times New Roman" w:hAnsi="XDPrime" w:cs="Consolas"/>
          <w:bCs/>
          <w:sz w:val="22"/>
          <w:szCs w:val="22"/>
        </w:rPr>
        <w:t>hasil</w:t>
      </w:r>
      <w:proofErr w:type="spellEnd"/>
      <w:r w:rsidRPr="00DB55A6">
        <w:rPr>
          <w:rFonts w:ascii="XDPrime" w:eastAsia="Times New Roman" w:hAnsi="XDPrime" w:cs="Consolas"/>
          <w:bCs/>
          <w:sz w:val="22"/>
          <w:szCs w:val="22"/>
        </w:rPr>
        <w:t xml:space="preserve"> </w:t>
      </w:r>
      <w:proofErr w:type="spellStart"/>
      <w:r w:rsidRPr="00DB55A6">
        <w:rPr>
          <w:rFonts w:ascii="XDPrime" w:eastAsia="Times New Roman" w:hAnsi="XDPrime" w:cs="Consolas"/>
          <w:b/>
          <w:bCs/>
          <w:sz w:val="22"/>
          <w:szCs w:val="22"/>
        </w:rPr>
        <w:t>presentase</w:t>
      </w:r>
      <w:proofErr w:type="spellEnd"/>
      <w:r w:rsidRPr="00DB55A6">
        <w:rPr>
          <w:rFonts w:ascii="XDPrime" w:eastAsia="Times New Roman" w:hAnsi="XDPrime" w:cs="Consolas"/>
          <w:b/>
          <w:bCs/>
          <w:sz w:val="22"/>
          <w:szCs w:val="22"/>
        </w:rPr>
        <w:t xml:space="preserve"> plagiarism chec</w:t>
      </w:r>
      <w:r w:rsidRPr="00DB55A6">
        <w:rPr>
          <w:rFonts w:ascii="XDPrime" w:eastAsia="Times New Roman" w:hAnsi="XDPrime" w:cs="Consolas"/>
          <w:bCs/>
          <w:sz w:val="22"/>
          <w:szCs w:val="22"/>
        </w:rPr>
        <w:t xml:space="preserve">ker, </w:t>
      </w:r>
      <w:proofErr w:type="spellStart"/>
      <w:r w:rsidRPr="00DB55A6">
        <w:rPr>
          <w:rFonts w:ascii="XDPrime" w:eastAsia="Times New Roman" w:hAnsi="XDPrime" w:cs="Consolas"/>
          <w:bCs/>
          <w:sz w:val="22"/>
          <w:szCs w:val="22"/>
        </w:rPr>
        <w:t>dll</w:t>
      </w:r>
      <w:proofErr w:type="spellEnd"/>
      <w:r w:rsidRPr="00DB55A6">
        <w:rPr>
          <w:rFonts w:ascii="XDPrime" w:eastAsia="Times New Roman" w:hAnsi="XDPrime" w:cs="Consolas"/>
          <w:bCs/>
          <w:sz w:val="22"/>
          <w:szCs w:val="22"/>
        </w:rPr>
        <w:t>)</w:t>
      </w:r>
    </w:p>
    <w:p w14:paraId="0221768E" w14:textId="0234B2B9" w:rsidR="00AC6305" w:rsidRPr="00CA50E2" w:rsidRDefault="00AC6305">
      <w:pPr>
        <w:rPr>
          <w:rFonts w:ascii="XDPrime" w:hAnsi="XDPrime"/>
        </w:rPr>
      </w:pPr>
      <w:r w:rsidRPr="00CA50E2">
        <w:rPr>
          <w:rFonts w:ascii="XDPrime" w:hAnsi="XDPrime"/>
        </w:rPr>
        <w:br w:type="page"/>
      </w:r>
    </w:p>
    <w:p w14:paraId="3AB90F57" w14:textId="37831CFF" w:rsidR="00011044" w:rsidRPr="00CA50E2" w:rsidRDefault="00AC6305">
      <w:pPr>
        <w:rPr>
          <w:rFonts w:ascii="XDPrime" w:hAnsi="XDPrime"/>
        </w:rPr>
      </w:pPr>
      <w:r w:rsidRPr="00CA50E2">
        <w:rPr>
          <w:rFonts w:ascii="XDPrime" w:hAnsi="XDPrime"/>
          <w:noProof/>
        </w:rPr>
        <w:lastRenderedPageBreak/>
        <mc:AlternateContent>
          <mc:Choice Requires="wps">
            <w:drawing>
              <wp:anchor distT="0" distB="0" distL="114300" distR="114300" simplePos="0" relativeHeight="251723264" behindDoc="0" locked="0" layoutInCell="1" allowOverlap="1" wp14:anchorId="3BFC2972" wp14:editId="4BE78449">
                <wp:simplePos x="0" y="0"/>
                <wp:positionH relativeFrom="column">
                  <wp:posOffset>-905944</wp:posOffset>
                </wp:positionH>
                <wp:positionV relativeFrom="paragraph">
                  <wp:posOffset>-713740</wp:posOffset>
                </wp:positionV>
                <wp:extent cx="5341717" cy="7558269"/>
                <wp:effectExtent l="0" t="0" r="11430" b="24130"/>
                <wp:wrapNone/>
                <wp:docPr id="6" name="Rectangle 6"/>
                <wp:cNvGraphicFramePr/>
                <a:graphic xmlns:a="http://schemas.openxmlformats.org/drawingml/2006/main">
                  <a:graphicData uri="http://schemas.microsoft.com/office/word/2010/wordprocessingShape">
                    <wps:wsp>
                      <wps:cNvSpPr/>
                      <wps:spPr>
                        <a:xfrm>
                          <a:off x="0" y="0"/>
                          <a:ext cx="5341717" cy="7558269"/>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57D34" id="Rectangle 6" o:spid="_x0000_s1026" style="position:absolute;margin-left:-71.35pt;margin-top:-56.2pt;width:420.6pt;height:595.1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" fillcolor="#002060" strokecolor="#1f4d78 [1604]" strokeweight="1pt"/>
            </w:pict>
          </mc:Fallback>
        </mc:AlternateContent>
      </w:r>
    </w:p>
    <w:sectPr w:rsidR="00011044" w:rsidRPr="00CA50E2" w:rsidSect="00BA6EB2">
      <w:footerReference w:type="first" r:id="rId19"/>
      <w:pgSz w:w="8391" w:h="11907" w:code="11"/>
      <w:pgMar w:top="1134" w:right="1134" w:bottom="1134" w:left="1418" w:header="340" w:footer="231"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41E43" w14:textId="77777777" w:rsidR="00670425" w:rsidRDefault="00670425">
      <w:pPr>
        <w:spacing w:after="0" w:line="240" w:lineRule="auto"/>
      </w:pPr>
      <w:r>
        <w:separator/>
      </w:r>
    </w:p>
  </w:endnote>
  <w:endnote w:type="continuationSeparator" w:id="0">
    <w:p w14:paraId="23951D80" w14:textId="77777777" w:rsidR="00670425" w:rsidRDefault="006704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XDPrime">
    <w:panose1 w:val="02000000000000000000"/>
    <w:charset w:val="00"/>
    <w:family w:val="modern"/>
    <w:notTrueType/>
    <w:pitch w:val="variable"/>
    <w:sig w:usb0="A00000EF" w:usb1="0000004B" w:usb2="00000000" w:usb3="00000000" w:csb0="00000193"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ngal">
    <w:altName w:val="Nirmala UI"/>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XDPrime ExtBd">
    <w:panose1 w:val="02000000000000000000"/>
    <w:charset w:val="00"/>
    <w:family w:val="modern"/>
    <w:notTrueType/>
    <w:pitch w:val="variable"/>
    <w:sig w:usb0="A00000EF" w:usb1="0000004B" w:usb2="00000000" w:usb3="00000000" w:csb0="00000193" w:csb1="00000000"/>
  </w:font>
  <w:font w:name="Cambria">
    <w:panose1 w:val="02040503050406030204"/>
    <w:charset w:val="00"/>
    <w:family w:val="roman"/>
    <w:pitch w:val="variable"/>
    <w:sig w:usb0="E00006FF" w:usb1="420024FF" w:usb2="02000000" w:usb3="00000000" w:csb0="0000019F" w:csb1="00000000"/>
  </w:font>
  <w:font w:name="DejaVu Sans">
    <w:altName w:val="Arial"/>
    <w:charset w:val="00"/>
    <w:family w:val="swiss"/>
    <w:pitch w:val="variable"/>
    <w:sig w:usb0="E7002EFF" w:usb1="D200FDFF" w:usb2="0A0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060939"/>
      <w:docPartObj>
        <w:docPartGallery w:val="Page Numbers (Bottom of Page)"/>
        <w:docPartUnique/>
      </w:docPartObj>
    </w:sdtPr>
    <w:sdtEndPr>
      <w:rPr>
        <w:rFonts w:ascii="XDPrime" w:hAnsi="XDPrime"/>
        <w:noProof/>
      </w:rPr>
    </w:sdtEndPr>
    <w:sdtContent>
      <w:p w14:paraId="0957F881" w14:textId="0575AE09" w:rsidR="005326C2" w:rsidRPr="005326C2" w:rsidRDefault="005326C2">
        <w:pPr>
          <w:pStyle w:val="Footer"/>
          <w:jc w:val="center"/>
          <w:rPr>
            <w:rFonts w:ascii="XDPrime" w:hAnsi="XDPrime"/>
          </w:rPr>
        </w:pPr>
        <w:r w:rsidRPr="005326C2">
          <w:rPr>
            <w:rFonts w:ascii="XDPrime" w:hAnsi="XDPrime"/>
          </w:rPr>
          <w:fldChar w:fldCharType="begin"/>
        </w:r>
        <w:r w:rsidRPr="005326C2">
          <w:rPr>
            <w:rFonts w:ascii="XDPrime" w:hAnsi="XDPrime"/>
          </w:rPr>
          <w:instrText xml:space="preserve"> PAGE   \* MERGEFORMAT </w:instrText>
        </w:r>
        <w:r w:rsidRPr="005326C2">
          <w:rPr>
            <w:rFonts w:ascii="XDPrime" w:hAnsi="XDPrime"/>
          </w:rPr>
          <w:fldChar w:fldCharType="separate"/>
        </w:r>
        <w:r w:rsidR="00DB55A6">
          <w:rPr>
            <w:rFonts w:ascii="XDPrime" w:hAnsi="XDPrime"/>
            <w:noProof/>
          </w:rPr>
          <w:t>ii</w:t>
        </w:r>
        <w:r w:rsidRPr="005326C2">
          <w:rPr>
            <w:rFonts w:ascii="XDPrime" w:hAnsi="XDPrime"/>
            <w:noProof/>
          </w:rPr>
          <w:fldChar w:fldCharType="end"/>
        </w:r>
      </w:p>
    </w:sdtContent>
  </w:sdt>
  <w:p w14:paraId="5C776930" w14:textId="77777777" w:rsidR="004F753A"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4211346"/>
      <w:docPartObj>
        <w:docPartGallery w:val="Page Numbers (Bottom of Page)"/>
        <w:docPartUnique/>
      </w:docPartObj>
    </w:sdtPr>
    <w:sdtEndPr>
      <w:rPr>
        <w:rFonts w:ascii="XDPrime" w:hAnsi="XDPrime"/>
        <w:noProof/>
      </w:rPr>
    </w:sdtEndPr>
    <w:sdtContent>
      <w:p w14:paraId="04366775" w14:textId="41AC5422" w:rsidR="00BD4DE7" w:rsidRPr="00BD4DE7" w:rsidRDefault="00BD4DE7">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Pr="00BD4DE7">
          <w:rPr>
            <w:rFonts w:ascii="XDPrime" w:hAnsi="XDPrime"/>
            <w:noProof/>
          </w:rPr>
          <w:t>2</w:t>
        </w:r>
        <w:r w:rsidRPr="00BD4DE7">
          <w:rPr>
            <w:rFonts w:ascii="XDPrime" w:hAnsi="XDPrime"/>
            <w:noProof/>
          </w:rPr>
          <w:fldChar w:fldCharType="end"/>
        </w:r>
      </w:p>
    </w:sdtContent>
  </w:sdt>
  <w:p w14:paraId="44CC9C0A" w14:textId="77777777" w:rsidR="004F753A"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0781978"/>
      <w:docPartObj>
        <w:docPartGallery w:val="Page Numbers (Bottom of Page)"/>
        <w:docPartUnique/>
      </w:docPartObj>
    </w:sdtPr>
    <w:sdtEndPr>
      <w:rPr>
        <w:rFonts w:ascii="XDPrime" w:hAnsi="XDPrime"/>
        <w:noProof/>
      </w:rPr>
    </w:sdtEndPr>
    <w:sdtContent>
      <w:p w14:paraId="5DC789CC" w14:textId="77777777" w:rsidR="005326C2" w:rsidRPr="00BD4DE7" w:rsidRDefault="005326C2">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1</w:t>
        </w:r>
        <w:r w:rsidRPr="00BD4DE7">
          <w:rPr>
            <w:rFonts w:ascii="XDPrime" w:hAnsi="XDPrime"/>
            <w:noProof/>
          </w:rPr>
          <w:fldChar w:fldCharType="end"/>
        </w:r>
      </w:p>
    </w:sdtContent>
  </w:sdt>
  <w:p w14:paraId="4AFE4A20" w14:textId="77777777" w:rsidR="005326C2" w:rsidRDefault="005326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CA542" w14:textId="7AE0FE9C" w:rsidR="005326C2" w:rsidRPr="005326C2" w:rsidRDefault="005326C2">
    <w:pPr>
      <w:pStyle w:val="Footer"/>
      <w:jc w:val="center"/>
      <w:rPr>
        <w:rFonts w:ascii="XDPrime" w:hAnsi="XDPrime"/>
      </w:rPr>
    </w:pPr>
  </w:p>
  <w:p w14:paraId="173CC4B3" w14:textId="77777777" w:rsidR="005326C2" w:rsidRDefault="005326C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0427225"/>
      <w:docPartObj>
        <w:docPartGallery w:val="Page Numbers (Bottom of Page)"/>
        <w:docPartUnique/>
      </w:docPartObj>
    </w:sdtPr>
    <w:sdtEndPr>
      <w:rPr>
        <w:rFonts w:ascii="XDPrime" w:hAnsi="XDPrime"/>
        <w:noProof/>
      </w:rPr>
    </w:sdtEndPr>
    <w:sdtContent>
      <w:p w14:paraId="2ED2B244" w14:textId="77777777" w:rsidR="00BD4DE7" w:rsidRPr="00BD4DE7" w:rsidRDefault="00BD4DE7">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3</w:t>
        </w:r>
        <w:r w:rsidRPr="00BD4DE7">
          <w:rPr>
            <w:rFonts w:ascii="XDPrime" w:hAnsi="XDPrime"/>
            <w:noProof/>
          </w:rPr>
          <w:fldChar w:fldCharType="end"/>
        </w:r>
      </w:p>
    </w:sdtContent>
  </w:sdt>
  <w:p w14:paraId="640DB06B" w14:textId="77777777" w:rsidR="00BD4DE7" w:rsidRDefault="00BD4DE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624539"/>
      <w:docPartObj>
        <w:docPartGallery w:val="Page Numbers (Bottom of Page)"/>
        <w:docPartUnique/>
      </w:docPartObj>
    </w:sdtPr>
    <w:sdtEndPr>
      <w:rPr>
        <w:rFonts w:ascii="XDPrime" w:hAnsi="XDPrime"/>
        <w:noProof/>
      </w:rPr>
    </w:sdtEndPr>
    <w:sdtContent>
      <w:p w14:paraId="7B929AE0" w14:textId="77777777" w:rsidR="000B54A9" w:rsidRPr="00BD4DE7" w:rsidRDefault="000B54A9">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5</w:t>
        </w:r>
        <w:r w:rsidRPr="00BD4DE7">
          <w:rPr>
            <w:rFonts w:ascii="XDPrime" w:hAnsi="XDPrime"/>
            <w:noProof/>
          </w:rPr>
          <w:fldChar w:fldCharType="end"/>
        </w:r>
      </w:p>
    </w:sdtContent>
  </w:sdt>
  <w:p w14:paraId="424C7AA9" w14:textId="77777777" w:rsidR="000B54A9" w:rsidRDefault="000B54A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3818788"/>
      <w:docPartObj>
        <w:docPartGallery w:val="Page Numbers (Bottom of Page)"/>
        <w:docPartUnique/>
      </w:docPartObj>
    </w:sdtPr>
    <w:sdtEndPr>
      <w:rPr>
        <w:rFonts w:ascii="XDPrime" w:hAnsi="XDPrime"/>
        <w:noProof/>
      </w:rPr>
    </w:sdtEndPr>
    <w:sdtContent>
      <w:p w14:paraId="6419EE15" w14:textId="77777777" w:rsidR="00BA6EB2" w:rsidRPr="00BD4DE7" w:rsidRDefault="00BA6EB2">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1</w:t>
        </w:r>
        <w:r w:rsidRPr="00BD4DE7">
          <w:rPr>
            <w:rFonts w:ascii="XDPrime" w:hAnsi="XDPrime"/>
            <w:noProof/>
          </w:rPr>
          <w:fldChar w:fldCharType="end"/>
        </w:r>
      </w:p>
    </w:sdtContent>
  </w:sdt>
  <w:p w14:paraId="51CF8102" w14:textId="77777777" w:rsidR="00BA6EB2" w:rsidRDefault="00BA6E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7FA163" w14:textId="77777777" w:rsidR="00670425" w:rsidRDefault="00670425">
      <w:pPr>
        <w:spacing w:after="0" w:line="240" w:lineRule="auto"/>
      </w:pPr>
      <w:r>
        <w:separator/>
      </w:r>
    </w:p>
  </w:footnote>
  <w:footnote w:type="continuationSeparator" w:id="0">
    <w:p w14:paraId="586C0AD3" w14:textId="77777777" w:rsidR="00670425" w:rsidRDefault="006704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207078"/>
      <w:docPartObj>
        <w:docPartGallery w:val="Page Numbers (Top of Page)"/>
        <w:docPartUnique/>
      </w:docPartObj>
    </w:sdtPr>
    <w:sdtEndPr>
      <w:rPr>
        <w:rFonts w:ascii="XDPrime" w:hAnsi="XDPrime"/>
        <w:noProof/>
      </w:rPr>
    </w:sdtEndPr>
    <w:sdtContent>
      <w:p w14:paraId="206C3976" w14:textId="5E1E6A34" w:rsidR="00271CDA" w:rsidRPr="00271CDA" w:rsidRDefault="00271CDA">
        <w:pPr>
          <w:pStyle w:val="Header"/>
          <w:rPr>
            <w:rFonts w:ascii="XDPrime" w:hAnsi="XDPrime"/>
          </w:rPr>
        </w:pPr>
        <w:r w:rsidRPr="00271CDA">
          <w:rPr>
            <w:rFonts w:ascii="XDPrime" w:hAnsi="XDPrime"/>
          </w:rPr>
          <w:fldChar w:fldCharType="begin"/>
        </w:r>
        <w:r w:rsidRPr="00271CDA">
          <w:rPr>
            <w:rFonts w:ascii="XDPrime" w:hAnsi="XDPrime"/>
          </w:rPr>
          <w:instrText xml:space="preserve"> PAGE   \* MERGEFORMAT </w:instrText>
        </w:r>
        <w:r w:rsidRPr="00271CDA">
          <w:rPr>
            <w:rFonts w:ascii="XDPrime" w:hAnsi="XDPrime"/>
          </w:rPr>
          <w:fldChar w:fldCharType="separate"/>
        </w:r>
        <w:r w:rsidR="00DB55A6">
          <w:rPr>
            <w:rFonts w:ascii="XDPrime" w:hAnsi="XDPrime"/>
            <w:noProof/>
          </w:rPr>
          <w:t>2</w:t>
        </w:r>
        <w:r w:rsidRPr="00271CDA">
          <w:rPr>
            <w:rFonts w:ascii="XDPrime" w:hAnsi="XDPrime"/>
            <w:noProof/>
          </w:rPr>
          <w:fldChar w:fldCharType="end"/>
        </w:r>
      </w:p>
    </w:sdtContent>
  </w:sdt>
  <w:p w14:paraId="3022F175" w14:textId="77777777" w:rsidR="00271CDA" w:rsidRPr="00271CDA" w:rsidRDefault="00271CDA">
    <w:pPr>
      <w:pStyle w:val="Header"/>
      <w:rPr>
        <w:rFonts w:ascii="XDPrime" w:hAnsi="XDPrim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020DD" w14:textId="77777777" w:rsidR="00BD4DE7" w:rsidRDefault="00BD4DE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516244"/>
      <w:docPartObj>
        <w:docPartGallery w:val="Page Numbers (Top of Page)"/>
        <w:docPartUnique/>
      </w:docPartObj>
    </w:sdtPr>
    <w:sdtEndPr>
      <w:rPr>
        <w:noProof/>
      </w:rPr>
    </w:sdtEndPr>
    <w:sdtContent>
      <w:p w14:paraId="5928BEC6" w14:textId="77777777" w:rsidR="00BD4DE7" w:rsidRDefault="00BD4DE7">
        <w:pPr>
          <w:pStyle w:val="Heade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2</w:t>
        </w:r>
        <w:r w:rsidRPr="00BD4DE7">
          <w:rPr>
            <w:rFonts w:ascii="XDPrime" w:hAnsi="XDPrime"/>
            <w:noProof/>
          </w:rPr>
          <w:fldChar w:fldCharType="end"/>
        </w:r>
      </w:p>
    </w:sdtContent>
  </w:sdt>
  <w:p w14:paraId="0B2B96B6" w14:textId="77777777" w:rsidR="00BD4DE7" w:rsidRDefault="00BD4D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840928"/>
    <w:multiLevelType w:val="multilevel"/>
    <w:tmpl w:val="3E04B28C"/>
    <w:lvl w:ilvl="0">
      <w:start w:val="1"/>
      <w:numFmt w:val="decimal"/>
      <w:lvlText w:val="%1."/>
      <w:lvlJc w:val="left"/>
      <w:pPr>
        <w:ind w:left="927" w:hanging="360"/>
      </w:pPr>
      <w:rPr>
        <w:rFonts w:hint="default"/>
      </w:rPr>
    </w:lvl>
    <w:lvl w:ilvl="1">
      <w:start w:val="1"/>
      <w:numFmt w:val="decimal"/>
      <w:isLgl/>
      <w:lvlText w:val="%1.%2"/>
      <w:lvlJc w:val="left"/>
      <w:pPr>
        <w:ind w:left="1092" w:hanging="52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15:restartNumberingAfterBreak="0">
    <w:nsid w:val="27035C56"/>
    <w:multiLevelType w:val="multilevel"/>
    <w:tmpl w:val="13D2AEDE"/>
    <w:lvl w:ilvl="0">
      <w:start w:val="1"/>
      <w:numFmt w:val="decimal"/>
      <w:lvlText w:val="%1."/>
      <w:lvlJc w:val="left"/>
      <w:pPr>
        <w:ind w:left="1146" w:hanging="360"/>
      </w:pPr>
      <w:rPr>
        <w:rFonts w:ascii="XDPrime" w:eastAsiaTheme="minorHAnsi" w:hAnsi="XDPrime" w:cs="Consolas"/>
        <w:b w:val="0"/>
        <w:bCs/>
      </w:rPr>
    </w:lvl>
    <w:lvl w:ilvl="1">
      <w:start w:val="1"/>
      <w:numFmt w:val="decimal"/>
      <w:isLgl/>
      <w:lvlText w:val="%1.%2"/>
      <w:lvlJc w:val="left"/>
      <w:pPr>
        <w:ind w:left="1806" w:hanging="1020"/>
      </w:pPr>
      <w:rPr>
        <w:rFonts w:hint="default"/>
      </w:rPr>
    </w:lvl>
    <w:lvl w:ilvl="2">
      <w:start w:val="1"/>
      <w:numFmt w:val="decimal"/>
      <w:isLgl/>
      <w:lvlText w:val="%1.%2.%3"/>
      <w:lvlJc w:val="left"/>
      <w:pPr>
        <w:ind w:left="1806" w:hanging="1020"/>
      </w:pPr>
      <w:rPr>
        <w:rFonts w:hint="default"/>
      </w:rPr>
    </w:lvl>
    <w:lvl w:ilvl="3">
      <w:start w:val="1"/>
      <w:numFmt w:val="decimal"/>
      <w:isLgl/>
      <w:lvlText w:val="%1.%2.%3.%4"/>
      <w:lvlJc w:val="left"/>
      <w:pPr>
        <w:ind w:left="1806" w:hanging="10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2" w15:restartNumberingAfterBreak="0">
    <w:nsid w:val="2900264F"/>
    <w:multiLevelType w:val="hybridMultilevel"/>
    <w:tmpl w:val="6E54193E"/>
    <w:lvl w:ilvl="0" w:tplc="06F66BFE">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3" w15:restartNumberingAfterBreak="0">
    <w:nsid w:val="3FBA791C"/>
    <w:multiLevelType w:val="hybridMultilevel"/>
    <w:tmpl w:val="B92A140E"/>
    <w:lvl w:ilvl="0" w:tplc="B4A23726">
      <w:start w:val="1"/>
      <w:numFmt w:val="decimal"/>
      <w:lvlText w:val="%1."/>
      <w:lvlJc w:val="left"/>
      <w:pPr>
        <w:ind w:left="927" w:hanging="360"/>
      </w:pPr>
      <w:rPr>
        <w:rFonts w:ascii="XDPrime" w:eastAsia="Times New Roman" w:hAnsi="XDPrime" w:cs="Consola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426E3704"/>
    <w:multiLevelType w:val="multilevel"/>
    <w:tmpl w:val="1930C7D8"/>
    <w:lvl w:ilvl="0">
      <w:start w:val="1"/>
      <w:numFmt w:val="decimal"/>
      <w:lvlText w:val="%1."/>
      <w:lvlJc w:val="left"/>
      <w:pPr>
        <w:ind w:left="720" w:hanging="360"/>
      </w:pPr>
      <w:rPr>
        <w:rFonts w:ascii="XDPrime" w:eastAsiaTheme="minorHAnsi" w:hAnsi="XDPrime" w:cs="Consolas"/>
        <w:b w:val="0"/>
        <w:bCs/>
      </w:rPr>
    </w:lvl>
    <w:lvl w:ilvl="1">
      <w:start w:val="2"/>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5" w15:restartNumberingAfterBreak="0">
    <w:nsid w:val="52B952EE"/>
    <w:multiLevelType w:val="hybridMultilevel"/>
    <w:tmpl w:val="759EA1CE"/>
    <w:lvl w:ilvl="0" w:tplc="318627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796562A5"/>
    <w:multiLevelType w:val="multilevel"/>
    <w:tmpl w:val="9C3AF0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49367500">
    <w:abstractNumId w:val="6"/>
  </w:num>
  <w:num w:numId="2" w16cid:durableId="1798257940">
    <w:abstractNumId w:val="3"/>
  </w:num>
  <w:num w:numId="3" w16cid:durableId="1124888440">
    <w:abstractNumId w:val="4"/>
  </w:num>
  <w:num w:numId="4" w16cid:durableId="220946719">
    <w:abstractNumId w:val="1"/>
  </w:num>
  <w:num w:numId="5" w16cid:durableId="745881500">
    <w:abstractNumId w:val="0"/>
  </w:num>
  <w:num w:numId="6" w16cid:durableId="586690078">
    <w:abstractNumId w:val="2"/>
  </w:num>
  <w:num w:numId="7" w16cid:durableId="139338550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0NrG0NDYyNDY0NDFQ0lEKTi0uzszPAykwrAUA0qmwfCwAAAA="/>
  </w:docVars>
  <w:rsids>
    <w:rsidRoot w:val="00990911"/>
    <w:rsid w:val="000011F4"/>
    <w:rsid w:val="00011044"/>
    <w:rsid w:val="000118AD"/>
    <w:rsid w:val="00045DF6"/>
    <w:rsid w:val="00056D54"/>
    <w:rsid w:val="0008634A"/>
    <w:rsid w:val="000A021B"/>
    <w:rsid w:val="000B54A9"/>
    <w:rsid w:val="000E3710"/>
    <w:rsid w:val="0011304A"/>
    <w:rsid w:val="00130E3E"/>
    <w:rsid w:val="00143356"/>
    <w:rsid w:val="0014338D"/>
    <w:rsid w:val="00145D24"/>
    <w:rsid w:val="001545DA"/>
    <w:rsid w:val="00183F94"/>
    <w:rsid w:val="001901F8"/>
    <w:rsid w:val="001B2D7C"/>
    <w:rsid w:val="001D0F1A"/>
    <w:rsid w:val="001D1FF7"/>
    <w:rsid w:val="001E11FA"/>
    <w:rsid w:val="001E7425"/>
    <w:rsid w:val="001E7FF1"/>
    <w:rsid w:val="00200D05"/>
    <w:rsid w:val="00201FDA"/>
    <w:rsid w:val="00206136"/>
    <w:rsid w:val="00231C2A"/>
    <w:rsid w:val="00271CDA"/>
    <w:rsid w:val="002766FB"/>
    <w:rsid w:val="00282ECE"/>
    <w:rsid w:val="00285ABF"/>
    <w:rsid w:val="002A4DD4"/>
    <w:rsid w:val="002E384F"/>
    <w:rsid w:val="002F051E"/>
    <w:rsid w:val="002F1DF7"/>
    <w:rsid w:val="002F2795"/>
    <w:rsid w:val="003228A1"/>
    <w:rsid w:val="00324BFE"/>
    <w:rsid w:val="00332A14"/>
    <w:rsid w:val="0037356B"/>
    <w:rsid w:val="00376A73"/>
    <w:rsid w:val="00380E18"/>
    <w:rsid w:val="00391FC1"/>
    <w:rsid w:val="003B0AB5"/>
    <w:rsid w:val="003D479F"/>
    <w:rsid w:val="003E6590"/>
    <w:rsid w:val="003F2CCE"/>
    <w:rsid w:val="00402CF4"/>
    <w:rsid w:val="00404C82"/>
    <w:rsid w:val="0040662D"/>
    <w:rsid w:val="00413EFE"/>
    <w:rsid w:val="00421A33"/>
    <w:rsid w:val="00465E76"/>
    <w:rsid w:val="00472738"/>
    <w:rsid w:val="00474F59"/>
    <w:rsid w:val="00486242"/>
    <w:rsid w:val="004A48E3"/>
    <w:rsid w:val="004B1408"/>
    <w:rsid w:val="004B6B03"/>
    <w:rsid w:val="004F0A4D"/>
    <w:rsid w:val="004F27CE"/>
    <w:rsid w:val="004F5238"/>
    <w:rsid w:val="005040EF"/>
    <w:rsid w:val="00504C26"/>
    <w:rsid w:val="005233AA"/>
    <w:rsid w:val="005326C2"/>
    <w:rsid w:val="00533A1B"/>
    <w:rsid w:val="00545783"/>
    <w:rsid w:val="00552F8D"/>
    <w:rsid w:val="00563180"/>
    <w:rsid w:val="00576312"/>
    <w:rsid w:val="005820BA"/>
    <w:rsid w:val="00584C98"/>
    <w:rsid w:val="005A11B0"/>
    <w:rsid w:val="005C5DA2"/>
    <w:rsid w:val="005D6401"/>
    <w:rsid w:val="005D7B39"/>
    <w:rsid w:val="005E002D"/>
    <w:rsid w:val="005F5D09"/>
    <w:rsid w:val="00633C90"/>
    <w:rsid w:val="00670425"/>
    <w:rsid w:val="00670745"/>
    <w:rsid w:val="00691E5E"/>
    <w:rsid w:val="00694CB0"/>
    <w:rsid w:val="00697906"/>
    <w:rsid w:val="006C6D2E"/>
    <w:rsid w:val="006D2A3F"/>
    <w:rsid w:val="006E6A98"/>
    <w:rsid w:val="006F2EA7"/>
    <w:rsid w:val="006F4C50"/>
    <w:rsid w:val="00734DDE"/>
    <w:rsid w:val="00736D44"/>
    <w:rsid w:val="0076364A"/>
    <w:rsid w:val="00773081"/>
    <w:rsid w:val="00785AF6"/>
    <w:rsid w:val="00786799"/>
    <w:rsid w:val="007C5C0E"/>
    <w:rsid w:val="007E086D"/>
    <w:rsid w:val="00803E07"/>
    <w:rsid w:val="00813428"/>
    <w:rsid w:val="008758D9"/>
    <w:rsid w:val="00877514"/>
    <w:rsid w:val="00880A4F"/>
    <w:rsid w:val="008824A2"/>
    <w:rsid w:val="0088577D"/>
    <w:rsid w:val="008B6408"/>
    <w:rsid w:val="008D2E6A"/>
    <w:rsid w:val="008D51EF"/>
    <w:rsid w:val="00907083"/>
    <w:rsid w:val="00912CA5"/>
    <w:rsid w:val="00990522"/>
    <w:rsid w:val="00990911"/>
    <w:rsid w:val="00996FDC"/>
    <w:rsid w:val="0099736A"/>
    <w:rsid w:val="009A2DAE"/>
    <w:rsid w:val="009A5E28"/>
    <w:rsid w:val="00A3472A"/>
    <w:rsid w:val="00A414C6"/>
    <w:rsid w:val="00A8580D"/>
    <w:rsid w:val="00AC52BB"/>
    <w:rsid w:val="00AC6305"/>
    <w:rsid w:val="00AD1158"/>
    <w:rsid w:val="00AE0DE2"/>
    <w:rsid w:val="00AE5820"/>
    <w:rsid w:val="00B2734B"/>
    <w:rsid w:val="00B369D1"/>
    <w:rsid w:val="00B509C2"/>
    <w:rsid w:val="00B52C81"/>
    <w:rsid w:val="00B7151B"/>
    <w:rsid w:val="00B7355C"/>
    <w:rsid w:val="00B76935"/>
    <w:rsid w:val="00B95575"/>
    <w:rsid w:val="00BA38BA"/>
    <w:rsid w:val="00BA6EB2"/>
    <w:rsid w:val="00BD1A05"/>
    <w:rsid w:val="00BD4DE7"/>
    <w:rsid w:val="00BD5873"/>
    <w:rsid w:val="00BD74EE"/>
    <w:rsid w:val="00BF0471"/>
    <w:rsid w:val="00BF1827"/>
    <w:rsid w:val="00C303F9"/>
    <w:rsid w:val="00C32D56"/>
    <w:rsid w:val="00C36A5C"/>
    <w:rsid w:val="00C752BB"/>
    <w:rsid w:val="00C80CC6"/>
    <w:rsid w:val="00C85BEE"/>
    <w:rsid w:val="00C85C21"/>
    <w:rsid w:val="00CA3ACF"/>
    <w:rsid w:val="00CA50E2"/>
    <w:rsid w:val="00CA7FA3"/>
    <w:rsid w:val="00CC2880"/>
    <w:rsid w:val="00CD1840"/>
    <w:rsid w:val="00CE42BA"/>
    <w:rsid w:val="00CF22AF"/>
    <w:rsid w:val="00CF628E"/>
    <w:rsid w:val="00CF79F6"/>
    <w:rsid w:val="00D2225D"/>
    <w:rsid w:val="00D45849"/>
    <w:rsid w:val="00D653AE"/>
    <w:rsid w:val="00D733E5"/>
    <w:rsid w:val="00D86484"/>
    <w:rsid w:val="00D906E0"/>
    <w:rsid w:val="00DB55A6"/>
    <w:rsid w:val="00DD1372"/>
    <w:rsid w:val="00DE328F"/>
    <w:rsid w:val="00E01384"/>
    <w:rsid w:val="00E025B9"/>
    <w:rsid w:val="00E12A85"/>
    <w:rsid w:val="00E46D59"/>
    <w:rsid w:val="00E503CE"/>
    <w:rsid w:val="00E94043"/>
    <w:rsid w:val="00EB0E73"/>
    <w:rsid w:val="00EB1A55"/>
    <w:rsid w:val="00EB264D"/>
    <w:rsid w:val="00EC34A4"/>
    <w:rsid w:val="00ED135D"/>
    <w:rsid w:val="00F15C19"/>
    <w:rsid w:val="00F162D6"/>
    <w:rsid w:val="00F210D6"/>
    <w:rsid w:val="00F41BB7"/>
    <w:rsid w:val="00F525ED"/>
    <w:rsid w:val="00F83B44"/>
    <w:rsid w:val="00FA7531"/>
    <w:rsid w:val="00FC1AA3"/>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1FC49"/>
  <w15:docId w15:val="{FA471B49-5484-4409-9FAA-F725DA968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0BA"/>
  </w:style>
  <w:style w:type="paragraph" w:styleId="Heading1">
    <w:name w:val="heading 1"/>
    <w:basedOn w:val="Normal"/>
    <w:next w:val="Normal"/>
    <w:link w:val="Heading1Char"/>
    <w:uiPriority w:val="9"/>
    <w:qFormat/>
    <w:rsid w:val="005820BA"/>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820BA"/>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5820BA"/>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5820BA"/>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5820BA"/>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5820BA"/>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5820BA"/>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5820BA"/>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5820BA"/>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0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820BA"/>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5820BA"/>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5820BA"/>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5820BA"/>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5820BA"/>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5820BA"/>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5820BA"/>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5820BA"/>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5820BA"/>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820BA"/>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5820BA"/>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5820BA"/>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820BA"/>
    <w:rPr>
      <w:rFonts w:asciiTheme="majorHAnsi" w:eastAsiaTheme="majorEastAsia" w:hAnsiTheme="majorHAnsi" w:cstheme="majorBidi"/>
      <w:sz w:val="24"/>
      <w:szCs w:val="24"/>
    </w:rPr>
  </w:style>
  <w:style w:type="character" w:styleId="Strong">
    <w:name w:val="Strong"/>
    <w:basedOn w:val="DefaultParagraphFont"/>
    <w:uiPriority w:val="22"/>
    <w:qFormat/>
    <w:rsid w:val="005820BA"/>
    <w:rPr>
      <w:b/>
      <w:bCs/>
    </w:rPr>
  </w:style>
  <w:style w:type="character" w:styleId="Emphasis">
    <w:name w:val="Emphasis"/>
    <w:basedOn w:val="DefaultParagraphFont"/>
    <w:uiPriority w:val="20"/>
    <w:qFormat/>
    <w:rsid w:val="005820BA"/>
    <w:rPr>
      <w:i/>
      <w:iCs/>
    </w:rPr>
  </w:style>
  <w:style w:type="paragraph" w:styleId="NoSpacing">
    <w:name w:val="No Spacing"/>
    <w:uiPriority w:val="1"/>
    <w:qFormat/>
    <w:rsid w:val="005820BA"/>
    <w:pPr>
      <w:spacing w:after="0" w:line="240" w:lineRule="auto"/>
    </w:pPr>
  </w:style>
  <w:style w:type="paragraph" w:styleId="Quote">
    <w:name w:val="Quote"/>
    <w:basedOn w:val="Normal"/>
    <w:next w:val="Normal"/>
    <w:link w:val="QuoteChar"/>
    <w:uiPriority w:val="29"/>
    <w:qFormat/>
    <w:rsid w:val="005820BA"/>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820BA"/>
    <w:rPr>
      <w:i/>
      <w:iCs/>
      <w:color w:val="404040" w:themeColor="text1" w:themeTint="BF"/>
    </w:rPr>
  </w:style>
  <w:style w:type="paragraph" w:styleId="IntenseQuote">
    <w:name w:val="Intense Quote"/>
    <w:basedOn w:val="Normal"/>
    <w:next w:val="Normal"/>
    <w:link w:val="IntenseQuoteChar"/>
    <w:uiPriority w:val="30"/>
    <w:qFormat/>
    <w:rsid w:val="005820BA"/>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5820BA"/>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5820BA"/>
    <w:rPr>
      <w:i/>
      <w:iCs/>
      <w:color w:val="404040" w:themeColor="text1" w:themeTint="BF"/>
    </w:rPr>
  </w:style>
  <w:style w:type="character" w:styleId="IntenseEmphasis">
    <w:name w:val="Intense Emphasis"/>
    <w:basedOn w:val="DefaultParagraphFont"/>
    <w:uiPriority w:val="21"/>
    <w:qFormat/>
    <w:rsid w:val="005820BA"/>
    <w:rPr>
      <w:b/>
      <w:bCs/>
      <w:i/>
      <w:iCs/>
    </w:rPr>
  </w:style>
  <w:style w:type="character" w:styleId="SubtleReference">
    <w:name w:val="Subtle Reference"/>
    <w:basedOn w:val="DefaultParagraphFont"/>
    <w:uiPriority w:val="31"/>
    <w:qFormat/>
    <w:rsid w:val="005820B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820BA"/>
    <w:rPr>
      <w:b/>
      <w:bCs/>
      <w:smallCaps/>
      <w:spacing w:val="5"/>
      <w:u w:val="single"/>
    </w:rPr>
  </w:style>
  <w:style w:type="character" w:styleId="BookTitle">
    <w:name w:val="Book Title"/>
    <w:basedOn w:val="DefaultParagraphFont"/>
    <w:uiPriority w:val="33"/>
    <w:qFormat/>
    <w:rsid w:val="005820BA"/>
    <w:rPr>
      <w:b/>
      <w:bCs/>
      <w:smallCaps/>
    </w:rPr>
  </w:style>
  <w:style w:type="paragraph" w:styleId="TOCHeading">
    <w:name w:val="TOC Heading"/>
    <w:basedOn w:val="Heading1"/>
    <w:next w:val="Normal"/>
    <w:uiPriority w:val="39"/>
    <w:semiHidden/>
    <w:unhideWhenUsed/>
    <w:qFormat/>
    <w:rsid w:val="005820BA"/>
    <w:pPr>
      <w:outlineLvl w:val="9"/>
    </w:pPr>
  </w:style>
  <w:style w:type="paragraph" w:styleId="Footer">
    <w:name w:val="footer"/>
    <w:basedOn w:val="Normal"/>
    <w:link w:val="FooterChar"/>
    <w:uiPriority w:val="99"/>
    <w:unhideWhenUsed/>
    <w:rsid w:val="00990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911"/>
  </w:style>
  <w:style w:type="table" w:styleId="TableGrid">
    <w:name w:val="Table Grid"/>
    <w:basedOn w:val="TableNormal"/>
    <w:uiPriority w:val="39"/>
    <w:rsid w:val="00CA7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1D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DF7"/>
  </w:style>
  <w:style w:type="paragraph" w:styleId="BalloonText">
    <w:name w:val="Balloon Text"/>
    <w:basedOn w:val="Normal"/>
    <w:link w:val="BalloonTextChar"/>
    <w:uiPriority w:val="99"/>
    <w:semiHidden/>
    <w:unhideWhenUsed/>
    <w:rsid w:val="005A11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11B0"/>
    <w:rPr>
      <w:rFonts w:ascii="Tahoma" w:hAnsi="Tahoma" w:cs="Tahoma"/>
      <w:sz w:val="16"/>
      <w:szCs w:val="16"/>
    </w:rPr>
  </w:style>
  <w:style w:type="paragraph" w:styleId="ListParagraph">
    <w:name w:val="List Paragraph"/>
    <w:basedOn w:val="Normal"/>
    <w:uiPriority w:val="34"/>
    <w:qFormat/>
    <w:rsid w:val="008775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642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2.xml"/><Relationship Id="rId19"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803FF8-903C-4C85-A89A-E07B2663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8</TotalTime>
  <Pages>31</Pages>
  <Words>8385</Words>
  <Characters>47796</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ta</dc:creator>
  <cp:lastModifiedBy>Bayu Widiastika</cp:lastModifiedBy>
  <cp:revision>42</cp:revision>
  <dcterms:created xsi:type="dcterms:W3CDTF">2020-12-03T07:23:00Z</dcterms:created>
  <dcterms:modified xsi:type="dcterms:W3CDTF">2022-11-09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05741-874c-32ad-810d-78432fb67d2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